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333632"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r w:rsidRPr="004F2D59">
            <w:rPr>
              <w:rFonts w:ascii="Times New Roman" w:hAnsi="Times New Roman" w:cs="Times New Roman"/>
            </w:rPr>
            <w:t>by</w:t>
          </w:r>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Doc. MUDr. Jiří Kofránek, CSc.</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p w14:paraId="34533BEC" w14:textId="77777777" w:rsidR="00D76E44" w:rsidRPr="004F2D59" w:rsidRDefault="00D76E44" w:rsidP="00D76E44">
          <w:pPr>
            <w:rPr>
              <w:rFonts w:ascii="Times New Roman" w:hAnsi="Times New Roman" w:cs="Times New Roman"/>
            </w:rPr>
          </w:pPr>
        </w:p>
        <w:p w14:paraId="044F454A" w14:textId="77777777" w:rsidR="00C12C8E" w:rsidRPr="00E65DD8" w:rsidRDefault="00C12C8E" w:rsidP="00C12C8E">
          <w:pPr>
            <w:pStyle w:val="Zkladntext"/>
            <w:spacing w:before="100" w:beforeAutospacing="1" w:line="360" w:lineRule="auto"/>
            <w:ind w:left="851"/>
            <w:rPr>
              <w:b/>
              <w:bCs/>
            </w:rPr>
          </w:pPr>
          <w:r w:rsidRPr="00E65DD8">
            <w:rPr>
              <w:b/>
              <w:bCs/>
            </w:rPr>
            <w:lastRenderedPageBreak/>
            <w:t>Prohlášení:</w:t>
          </w:r>
        </w:p>
        <w:p w14:paraId="7021D8BC" w14:textId="77777777" w:rsidR="00C12C8E" w:rsidRPr="00E65DD8" w:rsidRDefault="00C12C8E" w:rsidP="00C12C8E">
          <w:pPr>
            <w:pStyle w:val="Zkladntext"/>
            <w:spacing w:before="100" w:beforeAutospacing="1" w:line="360" w:lineRule="auto"/>
            <w:ind w:left="851"/>
          </w:pPr>
          <w:r w:rsidRPr="00E65DD8">
            <w:t>Prohlašuji, že j</w:t>
          </w:r>
          <w:r>
            <w:t>sem závěrečnou práci zpracoval</w:t>
          </w:r>
          <w:r w:rsidRPr="00E65DD8">
            <w:t xml:space="preserve"> samostatně a že jsem </w:t>
          </w:r>
          <w:r>
            <w:t>řádně 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14:paraId="5D848E9E" w14:textId="77777777" w:rsidR="00C12C8E" w:rsidRPr="00E65DD8" w:rsidRDefault="00C12C8E" w:rsidP="00C12C8E">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14:paraId="41603A03" w14:textId="3CB93206" w:rsidR="00C12C8E" w:rsidRPr="00E65DD8" w:rsidRDefault="00C12C8E" w:rsidP="00C12C8E">
          <w:pPr>
            <w:pStyle w:val="Zkladntext"/>
            <w:spacing w:before="100" w:beforeAutospacing="1" w:line="360" w:lineRule="auto"/>
            <w:ind w:left="851"/>
          </w:pPr>
          <w:r w:rsidRPr="00E65DD8">
            <w:t xml:space="preserve">V Praze, </w:t>
          </w:r>
          <w:r>
            <w:t>10.06.2015</w:t>
          </w:r>
        </w:p>
        <w:p w14:paraId="239E4D2C" w14:textId="77777777" w:rsidR="00C12C8E" w:rsidRDefault="00C12C8E" w:rsidP="00C12C8E">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t xml:space="preserve">Marek Mateják </w:t>
          </w:r>
        </w:p>
        <w:p w14:paraId="0B0360C9" w14:textId="77777777" w:rsidR="00C12C8E" w:rsidRPr="001C6D80" w:rsidRDefault="00C12C8E" w:rsidP="00C12C8E">
          <w:pPr>
            <w:pStyle w:val="Zkladntextodsazen"/>
          </w:pPr>
        </w:p>
        <w:p w14:paraId="081B955F" w14:textId="2C5A6466" w:rsidR="00C12C8E" w:rsidRDefault="00C12C8E">
          <w:pPr>
            <w:rPr>
              <w:rFonts w:ascii="Times New Roman" w:eastAsia="Times New Roman" w:hAnsi="Times New Roman" w:cs="Times New Roman"/>
              <w:szCs w:val="24"/>
              <w:lang w:eastAsia="en-US"/>
            </w:rPr>
          </w:pPr>
        </w:p>
        <w:p w14:paraId="22CA7339" w14:textId="77777777" w:rsidR="00FA1E3B" w:rsidRDefault="00FA1E3B">
          <w:pPr>
            <w:rPr>
              <w:rFonts w:ascii="Times New Roman" w:eastAsia="Times New Roman" w:hAnsi="Times New Roman" w:cs="Times New Roman"/>
              <w:szCs w:val="24"/>
              <w:lang w:eastAsia="en-US"/>
            </w:rPr>
          </w:pPr>
        </w:p>
        <w:p w14:paraId="4BB32733" w14:textId="77777777" w:rsidR="00FA1E3B" w:rsidRDefault="00FA1E3B">
          <w:pPr>
            <w:rPr>
              <w:rFonts w:ascii="Times New Roman" w:eastAsia="Times New Roman" w:hAnsi="Times New Roman" w:cs="Times New Roman"/>
              <w:szCs w:val="24"/>
              <w:lang w:eastAsia="en-US"/>
            </w:rPr>
          </w:pPr>
        </w:p>
        <w:p w14:paraId="32F3B309" w14:textId="77777777" w:rsidR="00FA1E3B" w:rsidRDefault="00FA1E3B">
          <w:pPr>
            <w:rPr>
              <w:rFonts w:ascii="Times New Roman" w:eastAsia="Times New Roman" w:hAnsi="Times New Roman" w:cs="Times New Roman"/>
              <w:szCs w:val="24"/>
              <w:lang w:eastAsia="en-US"/>
            </w:rPr>
          </w:pPr>
        </w:p>
        <w:p w14:paraId="4A281C23" w14:textId="77777777" w:rsidR="00FA1E3B" w:rsidRDefault="00FA1E3B">
          <w:pPr>
            <w:rPr>
              <w:rFonts w:ascii="Times New Roman" w:eastAsia="Times New Roman" w:hAnsi="Times New Roman" w:cs="Times New Roman"/>
              <w:szCs w:val="24"/>
              <w:lang w:eastAsia="en-US"/>
            </w:rPr>
          </w:pPr>
        </w:p>
        <w:p w14:paraId="7FCC4992" w14:textId="77777777" w:rsidR="00FA1E3B" w:rsidRDefault="00FA1E3B">
          <w:pPr>
            <w:rPr>
              <w:rFonts w:ascii="Times New Roman" w:eastAsia="Times New Roman" w:hAnsi="Times New Roman" w:cs="Times New Roman"/>
              <w:szCs w:val="24"/>
              <w:lang w:eastAsia="en-US"/>
            </w:rPr>
          </w:pPr>
        </w:p>
        <w:p w14:paraId="5B2F6497" w14:textId="77777777" w:rsidR="00FA1E3B" w:rsidRDefault="00FA1E3B">
          <w:pPr>
            <w:rPr>
              <w:rFonts w:ascii="Times New Roman" w:eastAsia="Times New Roman" w:hAnsi="Times New Roman" w:cs="Times New Roman"/>
              <w:szCs w:val="24"/>
              <w:lang w:eastAsia="en-US"/>
            </w:rPr>
          </w:pPr>
        </w:p>
        <w:p w14:paraId="4432ED1E" w14:textId="77777777" w:rsidR="00FA1E3B" w:rsidRDefault="00FA1E3B">
          <w:pPr>
            <w:rPr>
              <w:rFonts w:ascii="Times New Roman" w:eastAsia="Times New Roman" w:hAnsi="Times New Roman" w:cs="Times New Roman"/>
              <w:szCs w:val="24"/>
              <w:lang w:eastAsia="en-US"/>
            </w:rPr>
          </w:pPr>
        </w:p>
        <w:p w14:paraId="70BF5FD4" w14:textId="77777777" w:rsidR="00FA1E3B" w:rsidRDefault="00FA1E3B">
          <w:pPr>
            <w:rPr>
              <w:rFonts w:ascii="Times New Roman" w:eastAsia="Times New Roman" w:hAnsi="Times New Roman" w:cs="Times New Roman"/>
              <w:szCs w:val="24"/>
              <w:lang w:eastAsia="en-US"/>
            </w:rPr>
          </w:pPr>
        </w:p>
        <w:p w14:paraId="78CC303D" w14:textId="77777777" w:rsidR="00FA1E3B" w:rsidRDefault="00FA1E3B">
          <w:pPr>
            <w:rPr>
              <w:rFonts w:ascii="Times New Roman" w:eastAsia="Times New Roman" w:hAnsi="Times New Roman" w:cs="Times New Roman"/>
              <w:szCs w:val="24"/>
              <w:lang w:eastAsia="en-US"/>
            </w:rPr>
          </w:pPr>
        </w:p>
        <w:p w14:paraId="4C638779" w14:textId="77777777" w:rsidR="00FA1E3B" w:rsidRDefault="00FA1E3B">
          <w:pPr>
            <w:rPr>
              <w:rFonts w:ascii="Times New Roman" w:eastAsia="Times New Roman" w:hAnsi="Times New Roman" w:cs="Times New Roman"/>
              <w:szCs w:val="24"/>
              <w:lang w:eastAsia="en-US"/>
            </w:rPr>
          </w:pPr>
        </w:p>
        <w:p w14:paraId="21511BC7" w14:textId="77777777" w:rsidR="00FA1E3B" w:rsidRDefault="00FA1E3B">
          <w:pPr>
            <w:rPr>
              <w:rFonts w:ascii="Times New Roman" w:eastAsia="Times New Roman" w:hAnsi="Times New Roman" w:cs="Times New Roman"/>
              <w:szCs w:val="24"/>
              <w:lang w:eastAsia="en-US"/>
            </w:rPr>
          </w:pPr>
        </w:p>
        <w:p w14:paraId="44C7C1DC" w14:textId="77777777" w:rsidR="00200199" w:rsidRDefault="00200199" w:rsidP="00200199">
          <w:pPr>
            <w:rPr>
              <w:color w:val="5B9BD5" w:themeColor="accent1"/>
              <w:sz w:val="30"/>
              <w:szCs w:val="30"/>
            </w:rPr>
          </w:pPr>
        </w:p>
        <w:p w14:paraId="1FFFF695" w14:textId="4C9D5B8F" w:rsidR="00200199" w:rsidRPr="00200199" w:rsidRDefault="00200199" w:rsidP="00200199">
          <w:pPr>
            <w:rPr>
              <w:color w:val="5B9BD5" w:themeColor="accent1"/>
              <w:sz w:val="30"/>
              <w:szCs w:val="30"/>
            </w:rPr>
          </w:pPr>
          <w:r>
            <w:rPr>
              <w:color w:val="5B9BD5" w:themeColor="accent1"/>
              <w:sz w:val="30"/>
              <w:szCs w:val="30"/>
            </w:rPr>
            <w:t>Identification record</w:t>
          </w:r>
          <w:r w:rsidRPr="00200199">
            <w:rPr>
              <w:color w:val="5B9BD5" w:themeColor="accent1"/>
              <w:sz w:val="30"/>
              <w:szCs w:val="30"/>
            </w:rPr>
            <w:t xml:space="preserve"> </w:t>
          </w:r>
        </w:p>
        <w:p w14:paraId="531A071F" w14:textId="05D5C96D" w:rsidR="00C12C8E" w:rsidRDefault="00C12C8E" w:rsidP="00C12C8E">
          <w:pPr>
            <w:tabs>
              <w:tab w:val="left" w:pos="720"/>
            </w:tabs>
            <w:spacing w:before="100" w:beforeAutospacing="1" w:line="360" w:lineRule="auto"/>
            <w:ind w:left="851"/>
            <w:jc w:val="both"/>
          </w:pPr>
          <w:r>
            <w:t>MATEJÁK, MAREK. Formalization of Integrative Physiology</w:t>
          </w:r>
          <w:r>
            <w:rPr>
              <w:i/>
            </w:rPr>
            <w:t>.</w:t>
          </w:r>
          <w:r>
            <w:t xml:space="preserve"> Prague, 2015. 105, 3. Dissertation thesis. Charles University in Prague, First Faculty of Medicine, Institute of Pathological Physiology. Supervisor Doc. MUDr. Jiří Kofránek CSc.</w:t>
          </w:r>
        </w:p>
        <w:p w14:paraId="1AF2C632" w14:textId="77777777" w:rsidR="00C12C8E" w:rsidRDefault="00C12C8E" w:rsidP="00C12C8E">
          <w:pPr>
            <w:pStyle w:val="Zkladntext"/>
            <w:spacing w:before="100" w:beforeAutospacing="1" w:line="360" w:lineRule="auto"/>
            <w:ind w:left="851"/>
          </w:pPr>
        </w:p>
        <w:p w14:paraId="63624891" w14:textId="41E1BFFD" w:rsidR="005560A7" w:rsidRDefault="005560A7" w:rsidP="008A0F20">
          <w:pPr>
            <w:pStyle w:val="Nadpis11"/>
          </w:pPr>
          <w:bookmarkStart w:id="0" w:name="_Toc421577975"/>
          <w:r>
            <w:lastRenderedPageBreak/>
            <w:t>Abstract</w:t>
          </w:r>
          <w:r w:rsidR="00FA1E3B">
            <w:t xml:space="preserve"> (ENG)</w:t>
          </w:r>
          <w:bookmarkEnd w:id="0"/>
        </w:p>
        <w:p w14:paraId="06E68887" w14:textId="77777777" w:rsidR="00FA1E3B" w:rsidRDefault="00FA1E3B" w:rsidP="00FA1E3B">
          <w:pPr>
            <w:jc w:val="both"/>
            <w:rPr>
              <w:rFonts w:ascii="Times New Roman" w:hAnsi="Times New Roman" w:cs="Times New Roman"/>
            </w:rPr>
          </w:pPr>
          <w:r>
            <w:rPr>
              <w:rFonts w:ascii="Times New Roman" w:hAnsi="Times New Roman" w:cs="Times New Roman"/>
            </w:rPr>
            <w:t>The formalization of integrative physiology in the level of computer simulation is presented. For integrative purposes each physiological variable is exactly defined as physical quantity with physical unit. The relations between these variables are deduced from the selected physical laws called first principles. The number of these principles was minimalized such as axioms in mathematics or fundamental equations in physics. The presented set of first principles is compact enough to describe the largest model of integrative physiology in year 2012. For example using the base principles from physical chemistry, it should be possible to formalize all known chemical and electrochemical processes. All selected first principles are formalized with respect to integration into complex physiological systems. The methods of integration use mathematical logic with comparison of physiological models based on compliance with physiological experiments. The integration methods are defined to always improve the model to eliminate stagnation of development of new complex theories.</w:t>
          </w:r>
        </w:p>
        <w:p w14:paraId="55104BB1" w14:textId="77777777" w:rsidR="00FA1E3B" w:rsidRDefault="00FA1E3B" w:rsidP="00FA1E3B">
          <w:pPr>
            <w:jc w:val="both"/>
            <w:rPr>
              <w:iCs/>
            </w:rPr>
          </w:pPr>
          <w:r>
            <w:rPr>
              <w:iCs/>
            </w:rPr>
            <w:t>The results of this thesis are mathematical relations, using which should be possible to interpret the  physiological knowledge, which is based on physical and chemical processes. All variables and parameters have physical meaning, what allows for accurate physical integrating their relations together. The physical meaning of parameter is critical also for next development of theories, where the known values of parameters can be recalculated to new theories or scaled to be patient invariant. The scaling of parameters to height, body weight, skin surface and so on make them almost independent of patient, what brings possibility to define individual patient only with a small set of parameters.</w:t>
          </w:r>
        </w:p>
        <w:p w14:paraId="6D34A0AC" w14:textId="3BADAE84" w:rsidR="00FA1E3B" w:rsidRDefault="00FA1E3B" w:rsidP="00FA1E3B">
          <w:pPr>
            <w:jc w:val="both"/>
            <w:rPr>
              <w:iCs/>
            </w:rPr>
          </w:pPr>
          <w:r>
            <w:rPr>
              <w:rFonts w:ascii="Times New Roman" w:hAnsi="Times New Roman" w:cs="Times New Roman"/>
            </w:rPr>
            <w:t xml:space="preserve">The known physiological processes and systems was formalized using the first principles. The new approach was designed based on graphical schemes, which exactly define the complex model. These schemes are self-describing and allows for flexible rearranging the model. Even more, the computer code is automatically generated from these schemes, what allows the computer simulation of the formalized physiological systems. The created support of these kind of implementation of new physiological theories was tested on implementation of the best, most complied mathematical model of human physiology of the year 2012, on new integrative acid-base theory </w:t>
          </w:r>
          <w:r>
            <w:rPr>
              <w:iCs/>
            </w:rPr>
            <w:t>and on new development of integrative model of hemoglobin allosteric equilibrium.</w:t>
          </w:r>
          <w:r w:rsidRPr="00C53A7F">
            <w:rPr>
              <w:iCs/>
            </w:rPr>
            <w:t xml:space="preserve"> </w:t>
          </w:r>
          <w:r>
            <w:rPr>
              <w:iCs/>
            </w:rPr>
            <w:t>The presented theory of binding multiple ligands to Hemoglobin A is describing the equilibrium of oxygenation, carboxylation and oxygen-linked (de)protonation. This integrative approach can not only shift oxygen-hemoglobin dissociation curve, it can also calculate the carbon dioxide saturation and changes of linked protonation</w:t>
          </w:r>
          <w:r w:rsidRPr="006776CC">
            <w:rPr>
              <w:iCs/>
            </w:rPr>
            <w:t xml:space="preserve">, </w:t>
          </w:r>
          <w:r>
            <w:rPr>
              <w:iCs/>
            </w:rPr>
            <w:t xml:space="preserve">which is significant to maintain pH of blood during blood gases exchange. The new integrative acid-base model with blood gas transport extends the most complied model.  It improves of stability of the whole model and it is more sufficiently describes the status of blood during oxygen and carbon dioxide transport even during respiratory or metabolic acid-base disorders. </w:t>
          </w:r>
        </w:p>
        <w:p w14:paraId="70909FCC" w14:textId="3CF75913" w:rsidR="003967B1" w:rsidRDefault="003967B1" w:rsidP="00FA1E3B">
          <w:pPr>
            <w:jc w:val="both"/>
            <w:rPr>
              <w:iCs/>
            </w:rPr>
          </w:pPr>
          <w:r>
            <w:rPr>
              <w:iCs/>
            </w:rPr>
            <w:t xml:space="preserve">Practically using these integrations and also theoretically using deduction from exact definition is shown, that integration of physiological knowledge into one complex physiological model is possible and beneficial. </w:t>
          </w:r>
          <w:r w:rsidRPr="003967B1">
            <w:rPr>
              <w:iCs/>
            </w:rPr>
            <w:t>The language of this complex physiological theory could be Modelica, which support the idea of implementation using graphical schemes. This has been confirmed with the implementation of compact physiological libraries of connectable components, which are representing the selected first principles</w:t>
          </w:r>
          <w:r>
            <w:rPr>
              <w:iCs/>
            </w:rPr>
            <w:t xml:space="preserve"> and from which is built</w:t>
          </w:r>
          <w:r w:rsidRPr="003967B1">
            <w:rPr>
              <w:iCs/>
            </w:rPr>
            <w:t xml:space="preserve"> the huge integrative model of physiology.</w:t>
          </w:r>
        </w:p>
        <w:p w14:paraId="65615C95" w14:textId="77777777" w:rsidR="00200199" w:rsidRDefault="00200199">
          <w:pPr>
            <w:rPr>
              <w:iCs/>
            </w:rPr>
          </w:pPr>
          <w:r>
            <w:rPr>
              <w:iCs/>
            </w:rPr>
            <w:br w:type="page"/>
          </w:r>
        </w:p>
        <w:p w14:paraId="16E36B67" w14:textId="77777777" w:rsidR="00FA1E3B" w:rsidRPr="00200199" w:rsidRDefault="00FA1E3B" w:rsidP="00200199">
          <w:pPr>
            <w:spacing w:before="240"/>
            <w:rPr>
              <w:rFonts w:asciiTheme="majorHAnsi" w:hAnsiTheme="majorHAnsi"/>
              <w:color w:val="5B9BD5" w:themeColor="accent1"/>
              <w:sz w:val="30"/>
              <w:szCs w:val="30"/>
            </w:rPr>
          </w:pPr>
          <w:r w:rsidRPr="00200199">
            <w:rPr>
              <w:rFonts w:asciiTheme="majorHAnsi" w:hAnsiTheme="majorHAnsi"/>
              <w:color w:val="5B9BD5" w:themeColor="accent1"/>
              <w:sz w:val="30"/>
              <w:szCs w:val="30"/>
            </w:rPr>
            <w:lastRenderedPageBreak/>
            <w:t>Abstrakt (CZ)</w:t>
          </w:r>
        </w:p>
        <w:p w14:paraId="2D9C1261" w14:textId="77777777" w:rsidR="00FA1E3B" w:rsidRDefault="00FA1E3B" w:rsidP="00FA1E3B">
          <w:pPr>
            <w:jc w:val="both"/>
            <w:rPr>
              <w:rFonts w:ascii="Times New Roman" w:hAnsi="Times New Roman" w:cs="Times New Roman"/>
              <w:lang w:val="sk-SK"/>
            </w:rPr>
          </w:pPr>
          <w:r w:rsidRPr="00992D69">
            <w:rPr>
              <w:rFonts w:ascii="Times New Roman" w:hAnsi="Times New Roman" w:cs="Times New Roman"/>
              <w:lang w:val="sk-SK"/>
            </w:rPr>
            <w:t>Práca sa zaoberá formalizáciou integratívnej fyziológie na úrovni počítačovej simulácie. Za účelom integrácie je každá fyziologická premenná exaktne definovaná ako fyzikálna veličina s fyzikálnou jednotkou. Vzťahy medzi týmito premennými sú odvodené z vybraných fyzikálnych a chemických zákonov označených ako základné princípy. Ich počet je minimalizovaný tak ako je napríklad v matematike minimalizovaný počet axiómou alebo</w:t>
          </w:r>
          <w:r>
            <w:rPr>
              <w:rFonts w:ascii="Times New Roman" w:hAnsi="Times New Roman" w:cs="Times New Roman"/>
              <w:lang w:val="sk-SK"/>
            </w:rPr>
            <w:t xml:space="preserve"> vo fyzike počet základných rovníc. Prezentovaná množina základných princípov je však dostatočne kompaktná na to aby ňou bolo možné reprezentovať najväčší simulačný model integratívnej fyziológie človeka roku 2012. Použitím vybraných základných princípov z fyzikálnej chémie, by malo byť dokonca možné formalizovať každý známy chemický a elektrochemický proces. Všetky vybrané základné princípy sú formalizované s ohľadom na integrovanie v komplexných fyziologických systémoch. Metódy integrácie používajú matematickú logiku s porovnávaním modelov podľa zhody s fyziologickými experimentmi.</w:t>
          </w:r>
          <w:r>
            <w:rPr>
              <w:rFonts w:ascii="Times New Roman" w:hAnsi="Times New Roman" w:cs="Times New Roman"/>
            </w:rPr>
            <w:t xml:space="preserve"> </w:t>
          </w:r>
          <w:r w:rsidRPr="00590E62">
            <w:rPr>
              <w:rFonts w:ascii="Times New Roman" w:hAnsi="Times New Roman" w:cs="Times New Roman"/>
              <w:lang w:val="sk-SK"/>
            </w:rPr>
            <w:t xml:space="preserve">Metódy integrácie sú </w:t>
          </w:r>
          <w:r>
            <w:rPr>
              <w:rFonts w:ascii="Times New Roman" w:hAnsi="Times New Roman" w:cs="Times New Roman"/>
              <w:lang w:val="sk-SK"/>
            </w:rPr>
            <w:t xml:space="preserve">tým </w:t>
          </w:r>
          <w:r w:rsidRPr="00590E62">
            <w:rPr>
              <w:rFonts w:ascii="Times New Roman" w:hAnsi="Times New Roman" w:cs="Times New Roman"/>
              <w:lang w:val="sk-SK"/>
            </w:rPr>
            <w:t>definované tak, aby zlepšovali výsledný model a zamedzili tak vytvoreniu horšej teórie</w:t>
          </w:r>
          <w:r>
            <w:rPr>
              <w:rFonts w:ascii="Times New Roman" w:hAnsi="Times New Roman" w:cs="Times New Roman"/>
              <w:lang w:val="sk-SK"/>
            </w:rPr>
            <w:t xml:space="preserve">. </w:t>
          </w:r>
        </w:p>
        <w:p w14:paraId="5779E369" w14:textId="77777777" w:rsidR="00FA1E3B" w:rsidRDefault="00FA1E3B" w:rsidP="00FA1E3B">
          <w:pPr>
            <w:jc w:val="both"/>
            <w:rPr>
              <w:iCs/>
            </w:rPr>
          </w:pPr>
          <w:r>
            <w:rPr>
              <w:rFonts w:ascii="Times New Roman" w:hAnsi="Times New Roman" w:cs="Times New Roman"/>
              <w:lang w:val="sk-SK"/>
            </w:rPr>
            <w:t>Výsledkami práce sú matematické vzťahy, pomocou ktorých by malo byť možné interpretovať fyziologické znalosti založené na fyzikálnej a chemickej podstate. Všetky premenné a parametre majú fyzikálny význam, čo umožňuje správnu integráciu ich vzájomných vzťahov na úrovni fyziky. Fyzikálny význam parametrov je veľmi dôležitý i pre vývoj modelu, kde je možné parametre prepočítať do nových teórií alebo ich podľa ich významu škálovať tak, aby boli pokiaľ možno invariantné. Toto škálovanie parametrov podľa výšky, váhy, povrchu kože a iných vlastností pacienta z nich robí takmer konštanty i pre rôzne typy pacientov. To prináša možnosť definovať pacienta s použitím len malého množstva parametrov.</w:t>
          </w:r>
        </w:p>
        <w:p w14:paraId="7A161A9E" w14:textId="77777777" w:rsidR="00FA1E3B" w:rsidRDefault="00FA1E3B" w:rsidP="00FA1E3B">
          <w:pPr>
            <w:jc w:val="both"/>
            <w:rPr>
              <w:lang w:val="sk-SK"/>
            </w:rPr>
          </w:pPr>
          <w:r w:rsidRPr="00A25F18">
            <w:rPr>
              <w:rFonts w:ascii="Times New Roman" w:hAnsi="Times New Roman" w:cs="Times New Roman"/>
              <w:lang w:val="sk-SK"/>
            </w:rPr>
            <w:t xml:space="preserve">Známe fyziologické procesy a systémy boli formalizované použitím vybraných základných princípov. Bol navrhnutý nový prístup exaktného zápisu fyziologických systémov pomocou grafických schém. Tieto schémy sú veľmi intuitívne a dovoľujú veľmi prehľadne a flexibilne upravovať model. Dokonca počítačový kód je automaticky generovaný z týchto </w:t>
          </w:r>
          <w:r>
            <w:rPr>
              <w:rFonts w:ascii="Times New Roman" w:hAnsi="Times New Roman" w:cs="Times New Roman"/>
              <w:lang w:val="sk-SK"/>
            </w:rPr>
            <w:t xml:space="preserve">grafických </w:t>
          </w:r>
          <w:r w:rsidRPr="00A25F18">
            <w:rPr>
              <w:rFonts w:ascii="Times New Roman" w:hAnsi="Times New Roman" w:cs="Times New Roman"/>
              <w:lang w:val="sk-SK"/>
            </w:rPr>
            <w:t>schém, takže umožňuje priamo počítačovú simuláciu reprezentovaných fyziologických systémov. Novo vytvorená podpora pre implementáciu formou schém bola testovaná na implementácii najlepšieho, najkomplexnejšieho modelu ľudskej fyziológie z roku 2012</w:t>
          </w:r>
          <w:r>
            <w:rPr>
              <w:rFonts w:ascii="Times New Roman" w:hAnsi="Times New Roman" w:cs="Times New Roman"/>
              <w:lang w:val="sk-SK"/>
            </w:rPr>
            <w:t>, na novej integratívnej teórii acidobáze</w:t>
          </w:r>
          <w:r w:rsidRPr="00A25F18">
            <w:rPr>
              <w:rFonts w:ascii="Times New Roman" w:hAnsi="Times New Roman" w:cs="Times New Roman"/>
              <w:lang w:val="sk-SK"/>
            </w:rPr>
            <w:t xml:space="preserve"> a na vývoji integratívneho modelu alosterick</w:t>
          </w:r>
          <w:r>
            <w:rPr>
              <w:rFonts w:ascii="Times New Roman" w:hAnsi="Times New Roman" w:cs="Times New Roman"/>
              <w:lang w:val="sk-SK"/>
            </w:rPr>
            <w:t>ej rovnováhy kyslosti a krvných plynov s </w:t>
          </w:r>
          <w:r w:rsidRPr="00A25F18">
            <w:rPr>
              <w:rFonts w:ascii="Times New Roman" w:hAnsi="Times New Roman" w:cs="Times New Roman"/>
              <w:lang w:val="sk-SK"/>
            </w:rPr>
            <w:t>hemoglobín</w:t>
          </w:r>
          <w:r>
            <w:rPr>
              <w:rFonts w:ascii="Times New Roman" w:hAnsi="Times New Roman" w:cs="Times New Roman"/>
              <w:lang w:val="sk-SK"/>
            </w:rPr>
            <w:t>om A</w:t>
          </w:r>
          <w:r w:rsidRPr="00A25F18">
            <w:rPr>
              <w:rFonts w:ascii="Times New Roman" w:hAnsi="Times New Roman" w:cs="Times New Roman"/>
              <w:lang w:val="sk-SK"/>
            </w:rPr>
            <w:t>.</w:t>
          </w:r>
          <w:r w:rsidRPr="00C12FBA">
            <w:rPr>
              <w:lang w:val="sk-SK"/>
            </w:rPr>
            <w:t xml:space="preserve"> </w:t>
          </w:r>
          <w:r w:rsidRPr="000D03BB">
            <w:rPr>
              <w:lang w:val="sk-SK"/>
            </w:rPr>
            <w:t>Tento integratívny model</w:t>
          </w:r>
          <w:r>
            <w:rPr>
              <w:lang w:val="sk-SK"/>
            </w:rPr>
            <w:t xml:space="preserve"> hemoglobínu</w:t>
          </w:r>
          <w:r w:rsidRPr="000D03BB">
            <w:rPr>
              <w:lang w:val="sk-SK"/>
            </w:rPr>
            <w:t xml:space="preserve"> dokáže popísať nielen disociačnú krivku hemoglobínu pre kyslík, ale aj pre oxid uhličitý a dokonca aj pre kyslíkovo prepojené vodíkové ionty, ktoré sa významne podieľajú na udržovaní pH v krvi pri výmene krvných plynov.Nový model</w:t>
          </w:r>
          <w:r>
            <w:rPr>
              <w:lang w:val="sk-SK"/>
            </w:rPr>
            <w:t xml:space="preserve"> integratívny</w:t>
          </w:r>
          <w:r w:rsidRPr="000D03BB">
            <w:rPr>
              <w:lang w:val="sk-SK"/>
            </w:rPr>
            <w:t xml:space="preserve"> acidobázy nielenže priblížil výsledky skutočným titračným vlastnostiam krvi, ale aj zvýšil stabilitu i simulačnú dobu </w:t>
          </w:r>
          <w:r>
            <w:rPr>
              <w:lang w:val="sk-SK"/>
            </w:rPr>
            <w:t xml:space="preserve">daného najkomplexnejšieho  </w:t>
          </w:r>
          <w:r w:rsidRPr="000D03BB">
            <w:rPr>
              <w:lang w:val="sk-SK"/>
            </w:rPr>
            <w:t xml:space="preserve">modelu až na jeden simulačný rok a viac. </w:t>
          </w:r>
        </w:p>
        <w:p w14:paraId="3D0819AF" w14:textId="77777777" w:rsidR="00FA1E3B" w:rsidRPr="000D03BB" w:rsidRDefault="00FA1E3B" w:rsidP="00FA1E3B">
          <w:pPr>
            <w:jc w:val="both"/>
            <w:rPr>
              <w:lang w:val="sk-SK"/>
            </w:rPr>
          </w:pPr>
          <w:r w:rsidRPr="000D03BB">
            <w:rPr>
              <w:lang w:val="sk-SK"/>
            </w:rPr>
            <w:t>Prakticky takýmito integráciami i teoreticky pomocou exaktných definícií je v práci ukázané, že integrácia nových poznatkov do jedného komplexného modelu ľudskej fyziológie je možná</w:t>
          </w:r>
          <w:r>
            <w:rPr>
              <w:lang w:val="sk-SK"/>
            </w:rPr>
            <w:t xml:space="preserve"> a prínosná</w:t>
          </w:r>
          <w:r w:rsidRPr="000D03BB">
            <w:rPr>
              <w:lang w:val="sk-SK"/>
            </w:rPr>
            <w:t xml:space="preserve">. </w:t>
          </w:r>
          <w:r>
            <w:rPr>
              <w:lang w:val="sk-SK"/>
            </w:rPr>
            <w:t>J</w:t>
          </w:r>
          <w:r w:rsidRPr="000D03BB">
            <w:rPr>
              <w:lang w:val="sk-SK"/>
            </w:rPr>
            <w:t xml:space="preserve">azykom </w:t>
          </w:r>
          <w:r>
            <w:rPr>
              <w:lang w:val="sk-SK"/>
            </w:rPr>
            <w:t xml:space="preserve">na implementovanie počítačových simulácií </w:t>
          </w:r>
          <w:r w:rsidRPr="000D03BB">
            <w:rPr>
              <w:lang w:val="sk-SK"/>
            </w:rPr>
            <w:t>by mohla byť práve Modelica</w:t>
          </w:r>
          <w:r>
            <w:rPr>
              <w:lang w:val="sk-SK"/>
            </w:rPr>
            <w:t xml:space="preserve">, ktorá umožňuje implementovať ideu grafických schém, čo bolo potvrdené </w:t>
          </w:r>
          <w:r w:rsidRPr="000D03BB">
            <w:rPr>
              <w:lang w:val="sk-SK"/>
            </w:rPr>
            <w:t>vytvorený</w:t>
          </w:r>
          <w:r>
            <w:rPr>
              <w:lang w:val="sk-SK"/>
            </w:rPr>
            <w:t>ch</w:t>
          </w:r>
          <w:r w:rsidRPr="000D03BB">
            <w:rPr>
              <w:lang w:val="sk-SK"/>
            </w:rPr>
            <w:t xml:space="preserve"> </w:t>
          </w:r>
          <w:r>
            <w:rPr>
              <w:lang w:val="sk-SK"/>
            </w:rPr>
            <w:t xml:space="preserve">širokej podpory prepojiteľných </w:t>
          </w:r>
          <w:r w:rsidRPr="000D03BB">
            <w:rPr>
              <w:lang w:val="sk-SK"/>
            </w:rPr>
            <w:t>fyziologický</w:t>
          </w:r>
          <w:r>
            <w:rPr>
              <w:lang w:val="sk-SK"/>
            </w:rPr>
            <w:t>ch</w:t>
          </w:r>
          <w:r w:rsidRPr="000D03BB">
            <w:rPr>
              <w:lang w:val="sk-SK"/>
            </w:rPr>
            <w:t xml:space="preserve"> komponent</w:t>
          </w:r>
          <w:r>
            <w:rPr>
              <w:lang w:val="sk-SK"/>
            </w:rPr>
            <w:t xml:space="preserve">, ktoré reprezentujú práve vybrané základné princípy. </w:t>
          </w:r>
        </w:p>
        <w:p w14:paraId="41297A74" w14:textId="77777777" w:rsidR="00FA1E3B" w:rsidRDefault="00FA1E3B" w:rsidP="00FA1E3B">
          <w:pPr>
            <w:jc w:val="both"/>
            <w:rPr>
              <w:iCs/>
            </w:rPr>
          </w:pPr>
        </w:p>
        <w:p w14:paraId="74A9DA39" w14:textId="5DB789CA" w:rsidR="00C12C8E" w:rsidRPr="00C12C8E" w:rsidRDefault="00A749D2" w:rsidP="00A749D2">
          <w:pPr>
            <w:jc w:val="both"/>
          </w:pPr>
          <w:r w:rsidRPr="006776CC">
            <w:br w:type="page"/>
          </w:r>
        </w:p>
        <w:p w14:paraId="0E887C47" w14:textId="77777777" w:rsidR="00A749D2" w:rsidRDefault="00A749D2" w:rsidP="008A0F20">
          <w:pPr>
            <w:pStyle w:val="Nadpis11"/>
          </w:pPr>
          <w:bookmarkStart w:id="1" w:name="_Toc421577976"/>
          <w:r w:rsidRPr="005560A7">
            <w:lastRenderedPageBreak/>
            <w:t>Acknowledgements</w:t>
          </w:r>
          <w:bookmarkEnd w:id="1"/>
        </w:p>
        <w:p w14:paraId="251458EE" w14:textId="77777777" w:rsidR="00A749D2" w:rsidRDefault="00A749D2" w:rsidP="00A749D2">
          <w:pPr>
            <w:rPr>
              <w:rFonts w:ascii="Times New Roman" w:hAnsi="Times New Roman" w:cs="Times New Roman"/>
            </w:rPr>
          </w:pPr>
          <w:r>
            <w:rPr>
              <w:rFonts w:ascii="Times New Roman" w:hAnsi="Times New Roman" w:cs="Times New Roman"/>
            </w:rPr>
            <w:t>This time-consuming work would never be established without support of my wife and my parents. Also I want to thank my tutor doc. MUDr. Ji</w:t>
          </w:r>
          <w:r>
            <w:rPr>
              <w:rFonts w:ascii="Times New Roman" w:hAnsi="Times New Roman" w:cs="Times New Roman"/>
              <w:lang w:val="cs-CZ"/>
            </w:rPr>
            <w:t>ří</w:t>
          </w:r>
          <w:r>
            <w:rPr>
              <w:rFonts w:ascii="Times New Roman" w:hAnsi="Times New Roman" w:cs="Times New Roman"/>
            </w:rPr>
            <w:t xml:space="preserve"> Kofránek, CSc. for long years support of this work and for binding contacts with the community of physiology simulation community. </w:t>
          </w:r>
        </w:p>
        <w:p w14:paraId="18A47197" w14:textId="52C86C5E" w:rsidR="00A749D2" w:rsidRDefault="00A749D2" w:rsidP="00A749D2">
          <w:pPr>
            <w:rPr>
              <w:rFonts w:ascii="Times New Roman" w:hAnsi="Times New Roman" w:cs="Times New Roman"/>
            </w:rPr>
          </w:pPr>
          <w:r>
            <w:rPr>
              <w:rFonts w:ascii="Times New Roman" w:hAnsi="Times New Roman" w:cs="Times New Roman"/>
            </w:rPr>
            <w:t xml:space="preserve">I appreciate the hospitality of Dr. Robert Hester, professor of physiology, who enabled us the cooperation with his department on University of Mississippi Medical Centre starting in year 2010. Many thanks to doc. RNDr. Jan Obdržálek, CSc. for very useful consultation about physics behind the physiological processes. Special thanks must to be taken to prof. MUDr. </w:t>
          </w:r>
          <w:r w:rsidRPr="00542681">
            <w:rPr>
              <w:rFonts w:ascii="Times New Roman" w:hAnsi="Times New Roman" w:cs="Times New Roman"/>
            </w:rPr>
            <w:t>Emanuel Nečas</w:t>
          </w:r>
          <w:r>
            <w:rPr>
              <w:rFonts w:ascii="Times New Roman" w:hAnsi="Times New Roman" w:cs="Times New Roman"/>
            </w:rPr>
            <w:t>, DrSc., who make an critical review of our hemoglobin allosteric binding theory. Also doc</w:t>
          </w:r>
          <w:r w:rsidR="002E0989">
            <w:rPr>
              <w:rFonts w:ascii="Times New Roman" w:hAnsi="Times New Roman" w:cs="Times New Roman"/>
            </w:rPr>
            <w:t xml:space="preserve">. MUDr. Zdeněk Wunsch CSc. for </w:t>
          </w:r>
          <w:r>
            <w:rPr>
              <w:rFonts w:ascii="Times New Roman" w:hAnsi="Times New Roman" w:cs="Times New Roman"/>
            </w:rPr>
            <w:t>critical review of this thesis.</w:t>
          </w:r>
        </w:p>
        <w:p w14:paraId="77A65A23" w14:textId="77777777" w:rsidR="00A749D2" w:rsidRDefault="00A749D2" w:rsidP="00A749D2">
          <w:pPr>
            <w:rPr>
              <w:rFonts w:ascii="Times New Roman" w:hAnsi="Times New Roman" w:cs="Times New Roman"/>
            </w:rPr>
          </w:pPr>
          <w:r>
            <w:rPr>
              <w:rFonts w:ascii="Times New Roman" w:hAnsi="Times New Roman" w:cs="Times New Roman"/>
            </w:rPr>
            <w:t>Last but not least thank is addressed for graphic design of the icons of implemented blocks, which was drawn by Verča, Martin, Klára, Stáňa and Zuzana. This graphical representation of the model components really helps with readability of the model.</w:t>
          </w:r>
        </w:p>
        <w:p w14:paraId="43DCD7F7" w14:textId="77777777" w:rsidR="00A749D2" w:rsidRDefault="00A749D2" w:rsidP="00A749D2">
          <w:pPr>
            <w:rPr>
              <w:rFonts w:ascii="Times New Roman" w:hAnsi="Times New Roman" w:cs="Times New Roman"/>
            </w:rPr>
          </w:pPr>
          <w:r>
            <w:rPr>
              <w:rFonts w:ascii="Times New Roman" w:hAnsi="Times New Roman" w:cs="Times New Roman"/>
            </w:rPr>
            <w:br w:type="page"/>
          </w:r>
        </w:p>
        <w:p w14:paraId="2E7881B4" w14:textId="1485DB70" w:rsidR="005560A7" w:rsidRDefault="005560A7" w:rsidP="008A0F20">
          <w:pPr>
            <w:pStyle w:val="Nadpis11"/>
          </w:pPr>
          <w:bookmarkStart w:id="2" w:name="_Toc421577977"/>
          <w:r>
            <w:lastRenderedPageBreak/>
            <w:t>Dedication</w:t>
          </w:r>
          <w:bookmarkEnd w:id="2"/>
        </w:p>
        <w:p w14:paraId="6014AEE1" w14:textId="1FD9E951" w:rsidR="005560A7" w:rsidRDefault="00850157">
          <w:pPr>
            <w:rPr>
              <w:rFonts w:ascii="Times New Roman" w:hAnsi="Times New Roman" w:cs="Times New Roman"/>
            </w:rPr>
          </w:pPr>
          <w:r>
            <w:rPr>
              <w:rFonts w:ascii="Times New Roman" w:hAnsi="Times New Roman" w:cs="Times New Roman"/>
            </w:rPr>
            <w:t>This thesis</w:t>
          </w:r>
          <w:r w:rsidR="00317317">
            <w:rPr>
              <w:rFonts w:ascii="Times New Roman" w:hAnsi="Times New Roman" w:cs="Times New Roman"/>
            </w:rPr>
            <w:t xml:space="preserve"> is dedicated to Dr.</w:t>
          </w:r>
          <w:r w:rsidR="005560A7">
            <w:rPr>
              <w:rFonts w:ascii="Times New Roman" w:hAnsi="Times New Roman" w:cs="Times New Roman"/>
            </w:rPr>
            <w:t xml:space="preserve"> Tom G. Coleman</w:t>
          </w:r>
          <w:r w:rsidR="00317317">
            <w:rPr>
              <w:rFonts w:ascii="Times New Roman" w:hAnsi="Times New Roman" w:cs="Times New Roman"/>
            </w:rPr>
            <w:t>, professor emeritus in University of Mississippi Medical Centre</w:t>
          </w:r>
          <w:r w:rsidR="005560A7">
            <w:rPr>
              <w:rFonts w:ascii="Times New Roman" w:hAnsi="Times New Roman" w:cs="Times New Roman"/>
            </w:rPr>
            <w:t xml:space="preserve">, </w:t>
          </w:r>
          <w:r w:rsidR="00D43609">
            <w:rPr>
              <w:rFonts w:ascii="Times New Roman" w:hAnsi="Times New Roman" w:cs="Times New Roman"/>
            </w:rPr>
            <w:t xml:space="preserve">who </w:t>
          </w:r>
          <w:r w:rsidR="005560A7">
            <w:rPr>
              <w:rFonts w:ascii="Times New Roman" w:hAnsi="Times New Roman" w:cs="Times New Roman"/>
            </w:rPr>
            <w:t>inspired</w:t>
          </w:r>
          <w:r w:rsidR="00317317">
            <w:rPr>
              <w:rFonts w:ascii="Times New Roman" w:hAnsi="Times New Roman" w:cs="Times New Roman"/>
            </w:rPr>
            <w:t xml:space="preserve"> me the most</w:t>
          </w:r>
          <w:r w:rsidR="005560A7">
            <w:rPr>
              <w:rFonts w:ascii="Times New Roman" w:hAnsi="Times New Roman" w:cs="Times New Roman"/>
            </w:rPr>
            <w:t xml:space="preserve"> with </w:t>
          </w:r>
          <w:r w:rsidR="00317317">
            <w:rPr>
              <w:rFonts w:ascii="Times New Roman" w:hAnsi="Times New Roman" w:cs="Times New Roman"/>
            </w:rPr>
            <w:t xml:space="preserve">his </w:t>
          </w:r>
          <w:r w:rsidR="00D43609">
            <w:rPr>
              <w:rFonts w:ascii="Times New Roman" w:hAnsi="Times New Roman" w:cs="Times New Roman"/>
            </w:rPr>
            <w:t xml:space="preserve">complex </w:t>
          </w:r>
          <w:r w:rsidR="00317317">
            <w:rPr>
              <w:rFonts w:ascii="Times New Roman" w:hAnsi="Times New Roman" w:cs="Times New Roman"/>
            </w:rPr>
            <w:t>work on field of integrative physiology in level of computer simulation</w:t>
          </w:r>
          <w:r w:rsidR="00D43609">
            <w:rPr>
              <w:rFonts w:ascii="Times New Roman" w:hAnsi="Times New Roman" w:cs="Times New Roman"/>
            </w:rPr>
            <w:t xml:space="preserve"> and to whose work I have established my view of integrative physiology formalization</w:t>
          </w:r>
          <w:r w:rsidR="00317317">
            <w:rPr>
              <w:rFonts w:ascii="Times New Roman" w:hAnsi="Times New Roman" w:cs="Times New Roman"/>
            </w:rPr>
            <w:t xml:space="preserve">. </w:t>
          </w:r>
        </w:p>
        <w:p w14:paraId="1839E4CF" w14:textId="5D7C5B6C" w:rsidR="0027635E" w:rsidRDefault="005560A7" w:rsidP="00200199">
          <w:pPr>
            <w:rPr>
              <w:rFonts w:ascii="Times New Roman" w:hAnsi="Times New Roman" w:cs="Times New Roman"/>
            </w:rPr>
          </w:pPr>
          <w:r>
            <w:rPr>
              <w:rFonts w:ascii="Times New Roman" w:hAnsi="Times New Roman" w:cs="Times New Roman"/>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77777777" w:rsidR="0053005F" w:rsidRPr="004F2D59" w:rsidRDefault="0053005F" w:rsidP="0053005F">
              <w:pPr>
                <w:rPr>
                  <w:rFonts w:ascii="Times New Roman" w:hAnsi="Times New Roman" w:cs="Times New Roman"/>
                </w:rPr>
              </w:pPr>
              <w:r w:rsidRPr="004F2D59">
                <w:rPr>
                  <w:rStyle w:val="Znaknadpisu1"/>
                  <w:rFonts w:ascii="Times New Roman" w:hAnsi="Times New Roman" w:cs="Times New Roman"/>
                </w:rPr>
                <w:t>Content</w:t>
              </w:r>
            </w:p>
            <w:p w14:paraId="3AE69A0C" w14:textId="77777777" w:rsidR="006504C1" w:rsidRDefault="0053005F">
              <w:pPr>
                <w:pStyle w:val="Obsah1"/>
                <w:tabs>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577975" w:history="1">
                <w:r w:rsidR="006504C1" w:rsidRPr="0019298B">
                  <w:rPr>
                    <w:rStyle w:val="Hypertextovodkaz"/>
                    <w:noProof/>
                  </w:rPr>
                  <w:t>Abstract (ENG)</w:t>
                </w:r>
                <w:r w:rsidR="006504C1">
                  <w:rPr>
                    <w:noProof/>
                    <w:webHidden/>
                  </w:rPr>
                  <w:tab/>
                </w:r>
                <w:r w:rsidR="006504C1">
                  <w:rPr>
                    <w:noProof/>
                    <w:webHidden/>
                  </w:rPr>
                  <w:fldChar w:fldCharType="begin"/>
                </w:r>
                <w:r w:rsidR="006504C1">
                  <w:rPr>
                    <w:noProof/>
                    <w:webHidden/>
                  </w:rPr>
                  <w:instrText xml:space="preserve"> PAGEREF _Toc421577975 \h </w:instrText>
                </w:r>
                <w:r w:rsidR="006504C1">
                  <w:rPr>
                    <w:noProof/>
                    <w:webHidden/>
                  </w:rPr>
                </w:r>
                <w:r w:rsidR="006504C1">
                  <w:rPr>
                    <w:noProof/>
                    <w:webHidden/>
                  </w:rPr>
                  <w:fldChar w:fldCharType="separate"/>
                </w:r>
                <w:r w:rsidR="00BE1BA6">
                  <w:rPr>
                    <w:noProof/>
                    <w:webHidden/>
                  </w:rPr>
                  <w:t>2</w:t>
                </w:r>
                <w:r w:rsidR="006504C1">
                  <w:rPr>
                    <w:noProof/>
                    <w:webHidden/>
                  </w:rPr>
                  <w:fldChar w:fldCharType="end"/>
                </w:r>
              </w:hyperlink>
            </w:p>
            <w:p w14:paraId="3BB07FEC" w14:textId="77777777" w:rsidR="006504C1" w:rsidRDefault="00C96346">
              <w:pPr>
                <w:pStyle w:val="Obsah1"/>
                <w:tabs>
                  <w:tab w:val="right" w:leader="dot" w:pos="8395"/>
                </w:tabs>
                <w:rPr>
                  <w:noProof/>
                  <w:lang w:val="sk-SK" w:eastAsia="sk-SK"/>
                </w:rPr>
              </w:pPr>
              <w:hyperlink w:anchor="_Toc421577976" w:history="1">
                <w:r w:rsidR="006504C1" w:rsidRPr="0019298B">
                  <w:rPr>
                    <w:rStyle w:val="Hypertextovodkaz"/>
                    <w:noProof/>
                  </w:rPr>
                  <w:t>Acknowledgements</w:t>
                </w:r>
                <w:r w:rsidR="006504C1">
                  <w:rPr>
                    <w:noProof/>
                    <w:webHidden/>
                  </w:rPr>
                  <w:tab/>
                </w:r>
                <w:r w:rsidR="006504C1">
                  <w:rPr>
                    <w:noProof/>
                    <w:webHidden/>
                  </w:rPr>
                  <w:fldChar w:fldCharType="begin"/>
                </w:r>
                <w:r w:rsidR="006504C1">
                  <w:rPr>
                    <w:noProof/>
                    <w:webHidden/>
                  </w:rPr>
                  <w:instrText xml:space="preserve"> PAGEREF _Toc421577976 \h </w:instrText>
                </w:r>
                <w:r w:rsidR="006504C1">
                  <w:rPr>
                    <w:noProof/>
                    <w:webHidden/>
                  </w:rPr>
                </w:r>
                <w:r w:rsidR="006504C1">
                  <w:rPr>
                    <w:noProof/>
                    <w:webHidden/>
                  </w:rPr>
                  <w:fldChar w:fldCharType="separate"/>
                </w:r>
                <w:r w:rsidR="00BE1BA6">
                  <w:rPr>
                    <w:noProof/>
                    <w:webHidden/>
                  </w:rPr>
                  <w:t>4</w:t>
                </w:r>
                <w:r w:rsidR="006504C1">
                  <w:rPr>
                    <w:noProof/>
                    <w:webHidden/>
                  </w:rPr>
                  <w:fldChar w:fldCharType="end"/>
                </w:r>
              </w:hyperlink>
            </w:p>
            <w:p w14:paraId="7D285819" w14:textId="77777777" w:rsidR="006504C1" w:rsidRDefault="00C96346">
              <w:pPr>
                <w:pStyle w:val="Obsah1"/>
                <w:tabs>
                  <w:tab w:val="right" w:leader="dot" w:pos="8395"/>
                </w:tabs>
                <w:rPr>
                  <w:noProof/>
                  <w:lang w:val="sk-SK" w:eastAsia="sk-SK"/>
                </w:rPr>
              </w:pPr>
              <w:hyperlink w:anchor="_Toc421577977" w:history="1">
                <w:r w:rsidR="006504C1" w:rsidRPr="0019298B">
                  <w:rPr>
                    <w:rStyle w:val="Hypertextovodkaz"/>
                    <w:noProof/>
                  </w:rPr>
                  <w:t>Dedication</w:t>
                </w:r>
                <w:r w:rsidR="006504C1">
                  <w:rPr>
                    <w:noProof/>
                    <w:webHidden/>
                  </w:rPr>
                  <w:tab/>
                </w:r>
                <w:r w:rsidR="006504C1">
                  <w:rPr>
                    <w:noProof/>
                    <w:webHidden/>
                  </w:rPr>
                  <w:fldChar w:fldCharType="begin"/>
                </w:r>
                <w:r w:rsidR="006504C1">
                  <w:rPr>
                    <w:noProof/>
                    <w:webHidden/>
                  </w:rPr>
                  <w:instrText xml:space="preserve"> PAGEREF _Toc421577977 \h </w:instrText>
                </w:r>
                <w:r w:rsidR="006504C1">
                  <w:rPr>
                    <w:noProof/>
                    <w:webHidden/>
                  </w:rPr>
                </w:r>
                <w:r w:rsidR="006504C1">
                  <w:rPr>
                    <w:noProof/>
                    <w:webHidden/>
                  </w:rPr>
                  <w:fldChar w:fldCharType="separate"/>
                </w:r>
                <w:r w:rsidR="00BE1BA6">
                  <w:rPr>
                    <w:noProof/>
                    <w:webHidden/>
                  </w:rPr>
                  <w:t>5</w:t>
                </w:r>
                <w:r w:rsidR="006504C1">
                  <w:rPr>
                    <w:noProof/>
                    <w:webHidden/>
                  </w:rPr>
                  <w:fldChar w:fldCharType="end"/>
                </w:r>
              </w:hyperlink>
            </w:p>
            <w:p w14:paraId="0FC8AF58" w14:textId="77777777" w:rsidR="006504C1" w:rsidRDefault="00C96346">
              <w:pPr>
                <w:pStyle w:val="Obsah1"/>
                <w:tabs>
                  <w:tab w:val="left" w:pos="400"/>
                  <w:tab w:val="right" w:leader="dot" w:pos="8395"/>
                </w:tabs>
                <w:rPr>
                  <w:noProof/>
                  <w:lang w:val="sk-SK" w:eastAsia="sk-SK"/>
                </w:rPr>
              </w:pPr>
              <w:hyperlink w:anchor="_Toc421577978" w:history="1">
                <w:r w:rsidR="006504C1" w:rsidRPr="0019298B">
                  <w:rPr>
                    <w:rStyle w:val="Hypertextovodkaz"/>
                    <w:rFonts w:ascii="Times New Roman" w:hAnsi="Times New Roman" w:cs="Times New Roman"/>
                    <w:noProof/>
                  </w:rPr>
                  <w:t>1</w:t>
                </w:r>
                <w:r w:rsidR="006504C1">
                  <w:rPr>
                    <w:noProof/>
                    <w:lang w:val="sk-SK" w:eastAsia="sk-SK"/>
                  </w:rPr>
                  <w:tab/>
                </w:r>
                <w:r w:rsidR="006504C1" w:rsidRPr="0019298B">
                  <w:rPr>
                    <w:rStyle w:val="Hypertextovodkaz"/>
                    <w:rFonts w:ascii="Times New Roman" w:hAnsi="Times New Roman" w:cs="Times New Roman"/>
                    <w:noProof/>
                  </w:rPr>
                  <w:t>Introduction</w:t>
                </w:r>
                <w:r w:rsidR="006504C1">
                  <w:rPr>
                    <w:noProof/>
                    <w:webHidden/>
                  </w:rPr>
                  <w:tab/>
                </w:r>
                <w:r w:rsidR="006504C1">
                  <w:rPr>
                    <w:noProof/>
                    <w:webHidden/>
                  </w:rPr>
                  <w:fldChar w:fldCharType="begin"/>
                </w:r>
                <w:r w:rsidR="006504C1">
                  <w:rPr>
                    <w:noProof/>
                    <w:webHidden/>
                  </w:rPr>
                  <w:instrText xml:space="preserve"> PAGEREF _Toc421577978 \h </w:instrText>
                </w:r>
                <w:r w:rsidR="006504C1">
                  <w:rPr>
                    <w:noProof/>
                    <w:webHidden/>
                  </w:rPr>
                </w:r>
                <w:r w:rsidR="006504C1">
                  <w:rPr>
                    <w:noProof/>
                    <w:webHidden/>
                  </w:rPr>
                  <w:fldChar w:fldCharType="separate"/>
                </w:r>
                <w:r w:rsidR="00BE1BA6">
                  <w:rPr>
                    <w:noProof/>
                    <w:webHidden/>
                  </w:rPr>
                  <w:t>8</w:t>
                </w:r>
                <w:r w:rsidR="006504C1">
                  <w:rPr>
                    <w:noProof/>
                    <w:webHidden/>
                  </w:rPr>
                  <w:fldChar w:fldCharType="end"/>
                </w:r>
              </w:hyperlink>
            </w:p>
            <w:p w14:paraId="20FB8AFA" w14:textId="77777777" w:rsidR="006504C1" w:rsidRDefault="00C96346">
              <w:pPr>
                <w:pStyle w:val="Obsah2"/>
                <w:tabs>
                  <w:tab w:val="left" w:pos="880"/>
                  <w:tab w:val="right" w:leader="dot" w:pos="8395"/>
                </w:tabs>
                <w:rPr>
                  <w:noProof/>
                  <w:lang w:val="sk-SK" w:eastAsia="sk-SK"/>
                </w:rPr>
              </w:pPr>
              <w:hyperlink w:anchor="_Toc421577979" w:history="1">
                <w:r w:rsidR="006504C1" w:rsidRPr="0019298B">
                  <w:rPr>
                    <w:rStyle w:val="Hypertextovodkaz"/>
                    <w:noProof/>
                  </w:rPr>
                  <w:t>1.1</w:t>
                </w:r>
                <w:r w:rsidR="006504C1">
                  <w:rPr>
                    <w:noProof/>
                    <w:lang w:val="sk-SK" w:eastAsia="sk-SK"/>
                  </w:rPr>
                  <w:tab/>
                </w:r>
                <w:r w:rsidR="006504C1" w:rsidRPr="0019298B">
                  <w:rPr>
                    <w:rStyle w:val="Hypertextovodkaz"/>
                    <w:noProof/>
                  </w:rPr>
                  <w:t>Models From Mississippi</w:t>
                </w:r>
                <w:r w:rsidR="006504C1">
                  <w:rPr>
                    <w:noProof/>
                    <w:webHidden/>
                  </w:rPr>
                  <w:tab/>
                </w:r>
                <w:r w:rsidR="006504C1">
                  <w:rPr>
                    <w:noProof/>
                    <w:webHidden/>
                  </w:rPr>
                  <w:fldChar w:fldCharType="begin"/>
                </w:r>
                <w:r w:rsidR="006504C1">
                  <w:rPr>
                    <w:noProof/>
                    <w:webHidden/>
                  </w:rPr>
                  <w:instrText xml:space="preserve"> PAGEREF _Toc421577979 \h </w:instrText>
                </w:r>
                <w:r w:rsidR="006504C1">
                  <w:rPr>
                    <w:noProof/>
                    <w:webHidden/>
                  </w:rPr>
                </w:r>
                <w:r w:rsidR="006504C1">
                  <w:rPr>
                    <w:noProof/>
                    <w:webHidden/>
                  </w:rPr>
                  <w:fldChar w:fldCharType="separate"/>
                </w:r>
                <w:r w:rsidR="00BE1BA6">
                  <w:rPr>
                    <w:noProof/>
                    <w:webHidden/>
                  </w:rPr>
                  <w:t>9</w:t>
                </w:r>
                <w:r w:rsidR="006504C1">
                  <w:rPr>
                    <w:noProof/>
                    <w:webHidden/>
                  </w:rPr>
                  <w:fldChar w:fldCharType="end"/>
                </w:r>
              </w:hyperlink>
            </w:p>
            <w:p w14:paraId="6D0F61A6" w14:textId="77777777" w:rsidR="006504C1" w:rsidRDefault="00C96346">
              <w:pPr>
                <w:pStyle w:val="Obsah2"/>
                <w:tabs>
                  <w:tab w:val="left" w:pos="880"/>
                  <w:tab w:val="right" w:leader="dot" w:pos="8395"/>
                </w:tabs>
                <w:rPr>
                  <w:noProof/>
                  <w:lang w:val="sk-SK" w:eastAsia="sk-SK"/>
                </w:rPr>
              </w:pPr>
              <w:hyperlink w:anchor="_Toc421577980" w:history="1">
                <w:r w:rsidR="006504C1" w:rsidRPr="0019298B">
                  <w:rPr>
                    <w:rStyle w:val="Hypertextovodkaz"/>
                    <w:noProof/>
                  </w:rPr>
                  <w:t>1.2</w:t>
                </w:r>
                <w:r w:rsidR="006504C1">
                  <w:rPr>
                    <w:noProof/>
                    <w:lang w:val="sk-SK" w:eastAsia="sk-SK"/>
                  </w:rPr>
                  <w:tab/>
                </w:r>
                <w:r w:rsidR="006504C1" w:rsidRPr="0019298B">
                  <w:rPr>
                    <w:rStyle w:val="Hypertextovodkaz"/>
                    <w:noProof/>
                  </w:rPr>
                  <w:t>Formalization of Physiology</w:t>
                </w:r>
                <w:r w:rsidR="006504C1">
                  <w:rPr>
                    <w:noProof/>
                    <w:webHidden/>
                  </w:rPr>
                  <w:tab/>
                </w:r>
                <w:r w:rsidR="006504C1">
                  <w:rPr>
                    <w:noProof/>
                    <w:webHidden/>
                  </w:rPr>
                  <w:fldChar w:fldCharType="begin"/>
                </w:r>
                <w:r w:rsidR="006504C1">
                  <w:rPr>
                    <w:noProof/>
                    <w:webHidden/>
                  </w:rPr>
                  <w:instrText xml:space="preserve"> PAGEREF _Toc421577980 \h </w:instrText>
                </w:r>
                <w:r w:rsidR="006504C1">
                  <w:rPr>
                    <w:noProof/>
                    <w:webHidden/>
                  </w:rPr>
                </w:r>
                <w:r w:rsidR="006504C1">
                  <w:rPr>
                    <w:noProof/>
                    <w:webHidden/>
                  </w:rPr>
                  <w:fldChar w:fldCharType="separate"/>
                </w:r>
                <w:r w:rsidR="00BE1BA6">
                  <w:rPr>
                    <w:noProof/>
                    <w:webHidden/>
                  </w:rPr>
                  <w:t>10</w:t>
                </w:r>
                <w:r w:rsidR="006504C1">
                  <w:rPr>
                    <w:noProof/>
                    <w:webHidden/>
                  </w:rPr>
                  <w:fldChar w:fldCharType="end"/>
                </w:r>
              </w:hyperlink>
            </w:p>
            <w:p w14:paraId="02220C6D" w14:textId="77777777" w:rsidR="006504C1" w:rsidRDefault="00C96346">
              <w:pPr>
                <w:pStyle w:val="Obsah2"/>
                <w:tabs>
                  <w:tab w:val="left" w:pos="880"/>
                  <w:tab w:val="right" w:leader="dot" w:pos="8395"/>
                </w:tabs>
                <w:rPr>
                  <w:noProof/>
                  <w:lang w:val="sk-SK" w:eastAsia="sk-SK"/>
                </w:rPr>
              </w:pPr>
              <w:hyperlink w:anchor="_Toc421577981" w:history="1">
                <w:r w:rsidR="006504C1" w:rsidRPr="0019298B">
                  <w:rPr>
                    <w:rStyle w:val="Hypertextovodkaz"/>
                    <w:noProof/>
                  </w:rPr>
                  <w:t>1.3</w:t>
                </w:r>
                <w:r w:rsidR="006504C1">
                  <w:rPr>
                    <w:noProof/>
                    <w:lang w:val="sk-SK" w:eastAsia="sk-SK"/>
                  </w:rPr>
                  <w:tab/>
                </w:r>
                <w:r w:rsidR="006504C1" w:rsidRPr="0019298B">
                  <w:rPr>
                    <w:rStyle w:val="Hypertextovodkaz"/>
                    <w:noProof/>
                  </w:rPr>
                  <w:t>Goals – integrative model for computer simulation</w:t>
                </w:r>
                <w:r w:rsidR="006504C1">
                  <w:rPr>
                    <w:noProof/>
                    <w:webHidden/>
                  </w:rPr>
                  <w:tab/>
                </w:r>
                <w:r w:rsidR="006504C1">
                  <w:rPr>
                    <w:noProof/>
                    <w:webHidden/>
                  </w:rPr>
                  <w:fldChar w:fldCharType="begin"/>
                </w:r>
                <w:r w:rsidR="006504C1">
                  <w:rPr>
                    <w:noProof/>
                    <w:webHidden/>
                  </w:rPr>
                  <w:instrText xml:space="preserve"> PAGEREF _Toc421577981 \h </w:instrText>
                </w:r>
                <w:r w:rsidR="006504C1">
                  <w:rPr>
                    <w:noProof/>
                    <w:webHidden/>
                  </w:rPr>
                </w:r>
                <w:r w:rsidR="006504C1">
                  <w:rPr>
                    <w:noProof/>
                    <w:webHidden/>
                  </w:rPr>
                  <w:fldChar w:fldCharType="separate"/>
                </w:r>
                <w:r w:rsidR="00BE1BA6">
                  <w:rPr>
                    <w:noProof/>
                    <w:webHidden/>
                  </w:rPr>
                  <w:t>11</w:t>
                </w:r>
                <w:r w:rsidR="006504C1">
                  <w:rPr>
                    <w:noProof/>
                    <w:webHidden/>
                  </w:rPr>
                  <w:fldChar w:fldCharType="end"/>
                </w:r>
              </w:hyperlink>
            </w:p>
            <w:p w14:paraId="6F437375" w14:textId="77777777" w:rsidR="006504C1" w:rsidRDefault="00C96346">
              <w:pPr>
                <w:pStyle w:val="Obsah1"/>
                <w:tabs>
                  <w:tab w:val="left" w:pos="400"/>
                  <w:tab w:val="right" w:leader="dot" w:pos="8395"/>
                </w:tabs>
                <w:rPr>
                  <w:noProof/>
                  <w:lang w:val="sk-SK" w:eastAsia="sk-SK"/>
                </w:rPr>
              </w:pPr>
              <w:hyperlink w:anchor="_Toc421577982" w:history="1">
                <w:r w:rsidR="006504C1" w:rsidRPr="0019298B">
                  <w:rPr>
                    <w:rStyle w:val="Hypertextovodkaz"/>
                    <w:rFonts w:ascii="Times New Roman" w:hAnsi="Times New Roman" w:cs="Times New Roman"/>
                    <w:noProof/>
                  </w:rPr>
                  <w:t>2</w:t>
                </w:r>
                <w:r w:rsidR="006504C1">
                  <w:rPr>
                    <w:noProof/>
                    <w:lang w:val="sk-SK" w:eastAsia="sk-SK"/>
                  </w:rPr>
                  <w:tab/>
                </w:r>
                <w:r w:rsidR="006504C1" w:rsidRPr="0019298B">
                  <w:rPr>
                    <w:rStyle w:val="Hypertextovodkaz"/>
                    <w:rFonts w:ascii="Times New Roman" w:hAnsi="Times New Roman" w:cs="Times New Roman"/>
                    <w:noProof/>
                  </w:rPr>
                  <w:t>Methods of base principles formalization</w:t>
                </w:r>
                <w:r w:rsidR="006504C1">
                  <w:rPr>
                    <w:noProof/>
                    <w:webHidden/>
                  </w:rPr>
                  <w:tab/>
                </w:r>
                <w:r w:rsidR="006504C1">
                  <w:rPr>
                    <w:noProof/>
                    <w:webHidden/>
                  </w:rPr>
                  <w:fldChar w:fldCharType="begin"/>
                </w:r>
                <w:r w:rsidR="006504C1">
                  <w:rPr>
                    <w:noProof/>
                    <w:webHidden/>
                  </w:rPr>
                  <w:instrText xml:space="preserve"> PAGEREF _Toc421577982 \h </w:instrText>
                </w:r>
                <w:r w:rsidR="006504C1">
                  <w:rPr>
                    <w:noProof/>
                    <w:webHidden/>
                  </w:rPr>
                </w:r>
                <w:r w:rsidR="006504C1">
                  <w:rPr>
                    <w:noProof/>
                    <w:webHidden/>
                  </w:rPr>
                  <w:fldChar w:fldCharType="separate"/>
                </w:r>
                <w:r w:rsidR="00BE1BA6">
                  <w:rPr>
                    <w:noProof/>
                    <w:webHidden/>
                  </w:rPr>
                  <w:t>14</w:t>
                </w:r>
                <w:r w:rsidR="006504C1">
                  <w:rPr>
                    <w:noProof/>
                    <w:webHidden/>
                  </w:rPr>
                  <w:fldChar w:fldCharType="end"/>
                </w:r>
              </w:hyperlink>
            </w:p>
            <w:p w14:paraId="09B142C0" w14:textId="77777777" w:rsidR="006504C1" w:rsidRDefault="00C96346">
              <w:pPr>
                <w:pStyle w:val="Obsah2"/>
                <w:tabs>
                  <w:tab w:val="left" w:pos="880"/>
                  <w:tab w:val="right" w:leader="dot" w:pos="8395"/>
                </w:tabs>
                <w:rPr>
                  <w:noProof/>
                  <w:lang w:val="sk-SK" w:eastAsia="sk-SK"/>
                </w:rPr>
              </w:pPr>
              <w:hyperlink w:anchor="_Toc421577983" w:history="1">
                <w:r w:rsidR="006504C1" w:rsidRPr="0019298B">
                  <w:rPr>
                    <w:rStyle w:val="Hypertextovodkaz"/>
                    <w:noProof/>
                  </w:rPr>
                  <w:t>2.1</w:t>
                </w:r>
                <w:r w:rsidR="006504C1">
                  <w:rPr>
                    <w:noProof/>
                    <w:lang w:val="sk-SK" w:eastAsia="sk-SK"/>
                  </w:rPr>
                  <w:tab/>
                </w:r>
                <w:r w:rsidR="006504C1" w:rsidRPr="0019298B">
                  <w:rPr>
                    <w:rStyle w:val="Hypertextovodkaz"/>
                    <w:noProof/>
                  </w:rPr>
                  <w:t>Physical principles</w:t>
                </w:r>
                <w:r w:rsidR="006504C1">
                  <w:rPr>
                    <w:noProof/>
                    <w:webHidden/>
                  </w:rPr>
                  <w:tab/>
                </w:r>
                <w:r w:rsidR="006504C1">
                  <w:rPr>
                    <w:noProof/>
                    <w:webHidden/>
                  </w:rPr>
                  <w:fldChar w:fldCharType="begin"/>
                </w:r>
                <w:r w:rsidR="006504C1">
                  <w:rPr>
                    <w:noProof/>
                    <w:webHidden/>
                  </w:rPr>
                  <w:instrText xml:space="preserve"> PAGEREF _Toc421577983 \h </w:instrText>
                </w:r>
                <w:r w:rsidR="006504C1">
                  <w:rPr>
                    <w:noProof/>
                    <w:webHidden/>
                  </w:rPr>
                </w:r>
                <w:r w:rsidR="006504C1">
                  <w:rPr>
                    <w:noProof/>
                    <w:webHidden/>
                  </w:rPr>
                  <w:fldChar w:fldCharType="separate"/>
                </w:r>
                <w:r w:rsidR="00BE1BA6">
                  <w:rPr>
                    <w:noProof/>
                    <w:webHidden/>
                  </w:rPr>
                  <w:t>14</w:t>
                </w:r>
                <w:r w:rsidR="006504C1">
                  <w:rPr>
                    <w:noProof/>
                    <w:webHidden/>
                  </w:rPr>
                  <w:fldChar w:fldCharType="end"/>
                </w:r>
              </w:hyperlink>
            </w:p>
            <w:p w14:paraId="705A71E0" w14:textId="77777777" w:rsidR="006504C1" w:rsidRDefault="00C96346">
              <w:pPr>
                <w:pStyle w:val="Obsah2"/>
                <w:tabs>
                  <w:tab w:val="left" w:pos="880"/>
                  <w:tab w:val="right" w:leader="dot" w:pos="8395"/>
                </w:tabs>
                <w:rPr>
                  <w:noProof/>
                  <w:lang w:val="sk-SK" w:eastAsia="sk-SK"/>
                </w:rPr>
              </w:pPr>
              <w:hyperlink w:anchor="_Toc421577984" w:history="1">
                <w:r w:rsidR="006504C1" w:rsidRPr="0019298B">
                  <w:rPr>
                    <w:rStyle w:val="Hypertextovodkaz"/>
                    <w:noProof/>
                  </w:rPr>
                  <w:t>2.2</w:t>
                </w:r>
                <w:r w:rsidR="006504C1">
                  <w:rPr>
                    <w:noProof/>
                    <w:lang w:val="sk-SK" w:eastAsia="sk-SK"/>
                  </w:rPr>
                  <w:tab/>
                </w:r>
                <w:r w:rsidR="006504C1" w:rsidRPr="0019298B">
                  <w:rPr>
                    <w:rStyle w:val="Hypertextovodkaz"/>
                    <w:noProof/>
                  </w:rPr>
                  <w:t>Modelica Principles</w:t>
                </w:r>
                <w:r w:rsidR="006504C1">
                  <w:rPr>
                    <w:noProof/>
                    <w:webHidden/>
                  </w:rPr>
                  <w:tab/>
                </w:r>
                <w:r w:rsidR="006504C1">
                  <w:rPr>
                    <w:noProof/>
                    <w:webHidden/>
                  </w:rPr>
                  <w:fldChar w:fldCharType="begin"/>
                </w:r>
                <w:r w:rsidR="006504C1">
                  <w:rPr>
                    <w:noProof/>
                    <w:webHidden/>
                  </w:rPr>
                  <w:instrText xml:space="preserve"> PAGEREF _Toc421577984 \h </w:instrText>
                </w:r>
                <w:r w:rsidR="006504C1">
                  <w:rPr>
                    <w:noProof/>
                    <w:webHidden/>
                  </w:rPr>
                </w:r>
                <w:r w:rsidR="006504C1">
                  <w:rPr>
                    <w:noProof/>
                    <w:webHidden/>
                  </w:rPr>
                  <w:fldChar w:fldCharType="separate"/>
                </w:r>
                <w:r w:rsidR="00BE1BA6">
                  <w:rPr>
                    <w:noProof/>
                    <w:webHidden/>
                  </w:rPr>
                  <w:t>16</w:t>
                </w:r>
                <w:r w:rsidR="006504C1">
                  <w:rPr>
                    <w:noProof/>
                    <w:webHidden/>
                  </w:rPr>
                  <w:fldChar w:fldCharType="end"/>
                </w:r>
              </w:hyperlink>
            </w:p>
            <w:p w14:paraId="58CF8C12" w14:textId="77777777" w:rsidR="006504C1" w:rsidRDefault="00C96346">
              <w:pPr>
                <w:pStyle w:val="Obsah2"/>
                <w:tabs>
                  <w:tab w:val="left" w:pos="880"/>
                  <w:tab w:val="right" w:leader="dot" w:pos="8395"/>
                </w:tabs>
                <w:rPr>
                  <w:noProof/>
                  <w:lang w:val="sk-SK" w:eastAsia="sk-SK"/>
                </w:rPr>
              </w:pPr>
              <w:hyperlink w:anchor="_Toc421577985" w:history="1">
                <w:r w:rsidR="006504C1" w:rsidRPr="0019298B">
                  <w:rPr>
                    <w:rStyle w:val="Hypertextovodkaz"/>
                    <w:noProof/>
                  </w:rPr>
                  <w:t>2.3</w:t>
                </w:r>
                <w:r w:rsidR="006504C1">
                  <w:rPr>
                    <w:noProof/>
                    <w:lang w:val="sk-SK" w:eastAsia="sk-SK"/>
                  </w:rPr>
                  <w:tab/>
                </w:r>
                <w:r w:rsidR="006504C1" w:rsidRPr="0019298B">
                  <w:rPr>
                    <w:rStyle w:val="Hypertextovodkaz"/>
                    <w:noProof/>
                  </w:rPr>
                  <w:t>Building Modelica Libraries</w:t>
                </w:r>
                <w:r w:rsidR="006504C1">
                  <w:rPr>
                    <w:noProof/>
                    <w:webHidden/>
                  </w:rPr>
                  <w:tab/>
                </w:r>
                <w:r w:rsidR="006504C1">
                  <w:rPr>
                    <w:noProof/>
                    <w:webHidden/>
                  </w:rPr>
                  <w:fldChar w:fldCharType="begin"/>
                </w:r>
                <w:r w:rsidR="006504C1">
                  <w:rPr>
                    <w:noProof/>
                    <w:webHidden/>
                  </w:rPr>
                  <w:instrText xml:space="preserve"> PAGEREF _Toc421577985 \h </w:instrText>
                </w:r>
                <w:r w:rsidR="006504C1">
                  <w:rPr>
                    <w:noProof/>
                    <w:webHidden/>
                  </w:rPr>
                </w:r>
                <w:r w:rsidR="006504C1">
                  <w:rPr>
                    <w:noProof/>
                    <w:webHidden/>
                  </w:rPr>
                  <w:fldChar w:fldCharType="separate"/>
                </w:r>
                <w:r w:rsidR="00BE1BA6">
                  <w:rPr>
                    <w:noProof/>
                    <w:webHidden/>
                  </w:rPr>
                  <w:t>20</w:t>
                </w:r>
                <w:r w:rsidR="006504C1">
                  <w:rPr>
                    <w:noProof/>
                    <w:webHidden/>
                  </w:rPr>
                  <w:fldChar w:fldCharType="end"/>
                </w:r>
              </w:hyperlink>
            </w:p>
            <w:p w14:paraId="2D3D6562" w14:textId="77777777" w:rsidR="006504C1" w:rsidRDefault="00C96346">
              <w:pPr>
                <w:pStyle w:val="Obsah1"/>
                <w:tabs>
                  <w:tab w:val="left" w:pos="400"/>
                  <w:tab w:val="right" w:leader="dot" w:pos="8395"/>
                </w:tabs>
                <w:rPr>
                  <w:noProof/>
                  <w:lang w:val="sk-SK" w:eastAsia="sk-SK"/>
                </w:rPr>
              </w:pPr>
              <w:hyperlink w:anchor="_Toc421577986" w:history="1">
                <w:r w:rsidR="006504C1" w:rsidRPr="0019298B">
                  <w:rPr>
                    <w:rStyle w:val="Hypertextovodkaz"/>
                    <w:rFonts w:ascii="Times New Roman" w:hAnsi="Times New Roman" w:cs="Times New Roman"/>
                    <w:noProof/>
                  </w:rPr>
                  <w:t>3</w:t>
                </w:r>
                <w:r w:rsidR="006504C1">
                  <w:rPr>
                    <w:noProof/>
                    <w:lang w:val="sk-SK" w:eastAsia="sk-SK"/>
                  </w:rPr>
                  <w:tab/>
                </w:r>
                <w:r w:rsidR="006504C1" w:rsidRPr="0019298B">
                  <w:rPr>
                    <w:rStyle w:val="Hypertextovodkaz"/>
                    <w:rFonts w:ascii="Times New Roman" w:hAnsi="Times New Roman" w:cs="Times New Roman"/>
                    <w:noProof/>
                  </w:rPr>
                  <w:t>Results of base principles formalization</w:t>
                </w:r>
                <w:r w:rsidR="006504C1">
                  <w:rPr>
                    <w:noProof/>
                    <w:webHidden/>
                  </w:rPr>
                  <w:tab/>
                </w:r>
                <w:r w:rsidR="006504C1">
                  <w:rPr>
                    <w:noProof/>
                    <w:webHidden/>
                  </w:rPr>
                  <w:fldChar w:fldCharType="begin"/>
                </w:r>
                <w:r w:rsidR="006504C1">
                  <w:rPr>
                    <w:noProof/>
                    <w:webHidden/>
                  </w:rPr>
                  <w:instrText xml:space="preserve"> PAGEREF _Toc421577986 \h </w:instrText>
                </w:r>
                <w:r w:rsidR="006504C1">
                  <w:rPr>
                    <w:noProof/>
                    <w:webHidden/>
                  </w:rPr>
                </w:r>
                <w:r w:rsidR="006504C1">
                  <w:rPr>
                    <w:noProof/>
                    <w:webHidden/>
                  </w:rPr>
                  <w:fldChar w:fldCharType="separate"/>
                </w:r>
                <w:r w:rsidR="00BE1BA6">
                  <w:rPr>
                    <w:noProof/>
                    <w:webHidden/>
                  </w:rPr>
                  <w:t>26</w:t>
                </w:r>
                <w:r w:rsidR="006504C1">
                  <w:rPr>
                    <w:noProof/>
                    <w:webHidden/>
                  </w:rPr>
                  <w:fldChar w:fldCharType="end"/>
                </w:r>
              </w:hyperlink>
            </w:p>
            <w:p w14:paraId="27672816" w14:textId="77777777" w:rsidR="006504C1" w:rsidRDefault="00C96346">
              <w:pPr>
                <w:pStyle w:val="Obsah2"/>
                <w:tabs>
                  <w:tab w:val="left" w:pos="880"/>
                  <w:tab w:val="right" w:leader="dot" w:pos="8395"/>
                </w:tabs>
                <w:rPr>
                  <w:noProof/>
                  <w:lang w:val="sk-SK" w:eastAsia="sk-SK"/>
                </w:rPr>
              </w:pPr>
              <w:hyperlink w:anchor="_Toc421577987" w:history="1">
                <w:r w:rsidR="006504C1" w:rsidRPr="0019298B">
                  <w:rPr>
                    <w:rStyle w:val="Hypertextovodkaz"/>
                    <w:noProof/>
                  </w:rPr>
                  <w:t>3.1</w:t>
                </w:r>
                <w:r w:rsidR="006504C1">
                  <w:rPr>
                    <w:noProof/>
                    <w:lang w:val="sk-SK" w:eastAsia="sk-SK"/>
                  </w:rPr>
                  <w:tab/>
                </w:r>
                <w:r w:rsidR="006504C1" w:rsidRPr="0019298B">
                  <w:rPr>
                    <w:rStyle w:val="Hypertextovodkaz"/>
                    <w:noProof/>
                  </w:rPr>
                  <w:t>Chemical domain</w:t>
                </w:r>
                <w:r w:rsidR="006504C1">
                  <w:rPr>
                    <w:noProof/>
                    <w:webHidden/>
                  </w:rPr>
                  <w:tab/>
                </w:r>
                <w:r w:rsidR="006504C1">
                  <w:rPr>
                    <w:noProof/>
                    <w:webHidden/>
                  </w:rPr>
                  <w:fldChar w:fldCharType="begin"/>
                </w:r>
                <w:r w:rsidR="006504C1">
                  <w:rPr>
                    <w:noProof/>
                    <w:webHidden/>
                  </w:rPr>
                  <w:instrText xml:space="preserve"> PAGEREF _Toc421577987 \h </w:instrText>
                </w:r>
                <w:r w:rsidR="006504C1">
                  <w:rPr>
                    <w:noProof/>
                    <w:webHidden/>
                  </w:rPr>
                </w:r>
                <w:r w:rsidR="006504C1">
                  <w:rPr>
                    <w:noProof/>
                    <w:webHidden/>
                  </w:rPr>
                  <w:fldChar w:fldCharType="separate"/>
                </w:r>
                <w:r w:rsidR="00BE1BA6">
                  <w:rPr>
                    <w:noProof/>
                    <w:webHidden/>
                  </w:rPr>
                  <w:t>26</w:t>
                </w:r>
                <w:r w:rsidR="006504C1">
                  <w:rPr>
                    <w:noProof/>
                    <w:webHidden/>
                  </w:rPr>
                  <w:fldChar w:fldCharType="end"/>
                </w:r>
              </w:hyperlink>
            </w:p>
            <w:p w14:paraId="3B799268" w14:textId="77777777" w:rsidR="006504C1" w:rsidRDefault="00C96346">
              <w:pPr>
                <w:pStyle w:val="Obsah2"/>
                <w:tabs>
                  <w:tab w:val="left" w:pos="880"/>
                  <w:tab w:val="right" w:leader="dot" w:pos="8395"/>
                </w:tabs>
                <w:rPr>
                  <w:noProof/>
                  <w:lang w:val="sk-SK" w:eastAsia="sk-SK"/>
                </w:rPr>
              </w:pPr>
              <w:hyperlink w:anchor="_Toc421577988" w:history="1">
                <w:r w:rsidR="006504C1" w:rsidRPr="0019298B">
                  <w:rPr>
                    <w:rStyle w:val="Hypertextovodkaz"/>
                    <w:noProof/>
                  </w:rPr>
                  <w:t>3.2</w:t>
                </w:r>
                <w:r w:rsidR="006504C1">
                  <w:rPr>
                    <w:noProof/>
                    <w:lang w:val="sk-SK" w:eastAsia="sk-SK"/>
                  </w:rPr>
                  <w:tab/>
                </w:r>
                <w:r w:rsidR="006504C1" w:rsidRPr="0019298B">
                  <w:rPr>
                    <w:rStyle w:val="Hypertextovodkaz"/>
                    <w:noProof/>
                  </w:rPr>
                  <w:t>Thermal domain</w:t>
                </w:r>
                <w:r w:rsidR="006504C1">
                  <w:rPr>
                    <w:noProof/>
                    <w:webHidden/>
                  </w:rPr>
                  <w:tab/>
                </w:r>
                <w:r w:rsidR="006504C1">
                  <w:rPr>
                    <w:noProof/>
                    <w:webHidden/>
                  </w:rPr>
                  <w:fldChar w:fldCharType="begin"/>
                </w:r>
                <w:r w:rsidR="006504C1">
                  <w:rPr>
                    <w:noProof/>
                    <w:webHidden/>
                  </w:rPr>
                  <w:instrText xml:space="preserve"> PAGEREF _Toc421577988 \h </w:instrText>
                </w:r>
                <w:r w:rsidR="006504C1">
                  <w:rPr>
                    <w:noProof/>
                    <w:webHidden/>
                  </w:rPr>
                </w:r>
                <w:r w:rsidR="006504C1">
                  <w:rPr>
                    <w:noProof/>
                    <w:webHidden/>
                  </w:rPr>
                  <w:fldChar w:fldCharType="separate"/>
                </w:r>
                <w:r w:rsidR="00BE1BA6">
                  <w:rPr>
                    <w:noProof/>
                    <w:webHidden/>
                  </w:rPr>
                  <w:t>32</w:t>
                </w:r>
                <w:r w:rsidR="006504C1">
                  <w:rPr>
                    <w:noProof/>
                    <w:webHidden/>
                  </w:rPr>
                  <w:fldChar w:fldCharType="end"/>
                </w:r>
              </w:hyperlink>
            </w:p>
            <w:p w14:paraId="41F28562" w14:textId="77777777" w:rsidR="006504C1" w:rsidRDefault="00C96346">
              <w:pPr>
                <w:pStyle w:val="Obsah2"/>
                <w:tabs>
                  <w:tab w:val="left" w:pos="880"/>
                  <w:tab w:val="right" w:leader="dot" w:pos="8395"/>
                </w:tabs>
                <w:rPr>
                  <w:noProof/>
                  <w:lang w:val="sk-SK" w:eastAsia="sk-SK"/>
                </w:rPr>
              </w:pPr>
              <w:hyperlink w:anchor="_Toc421577989" w:history="1">
                <w:r w:rsidR="006504C1" w:rsidRPr="0019298B">
                  <w:rPr>
                    <w:rStyle w:val="Hypertextovodkaz"/>
                    <w:noProof/>
                  </w:rPr>
                  <w:t>3.3</w:t>
                </w:r>
                <w:r w:rsidR="006504C1">
                  <w:rPr>
                    <w:noProof/>
                    <w:lang w:val="sk-SK" w:eastAsia="sk-SK"/>
                  </w:rPr>
                  <w:tab/>
                </w:r>
                <w:r w:rsidR="006504C1" w:rsidRPr="0019298B">
                  <w:rPr>
                    <w:rStyle w:val="Hypertextovodkaz"/>
                    <w:noProof/>
                  </w:rPr>
                  <w:t>Hydraulic domain</w:t>
                </w:r>
                <w:r w:rsidR="006504C1">
                  <w:rPr>
                    <w:noProof/>
                    <w:webHidden/>
                  </w:rPr>
                  <w:tab/>
                </w:r>
                <w:r w:rsidR="006504C1">
                  <w:rPr>
                    <w:noProof/>
                    <w:webHidden/>
                  </w:rPr>
                  <w:fldChar w:fldCharType="begin"/>
                </w:r>
                <w:r w:rsidR="006504C1">
                  <w:rPr>
                    <w:noProof/>
                    <w:webHidden/>
                  </w:rPr>
                  <w:instrText xml:space="preserve"> PAGEREF _Toc421577989 \h </w:instrText>
                </w:r>
                <w:r w:rsidR="006504C1">
                  <w:rPr>
                    <w:noProof/>
                    <w:webHidden/>
                  </w:rPr>
                </w:r>
                <w:r w:rsidR="006504C1">
                  <w:rPr>
                    <w:noProof/>
                    <w:webHidden/>
                  </w:rPr>
                  <w:fldChar w:fldCharType="separate"/>
                </w:r>
                <w:r w:rsidR="00BE1BA6">
                  <w:rPr>
                    <w:noProof/>
                    <w:webHidden/>
                  </w:rPr>
                  <w:t>33</w:t>
                </w:r>
                <w:r w:rsidR="006504C1">
                  <w:rPr>
                    <w:noProof/>
                    <w:webHidden/>
                  </w:rPr>
                  <w:fldChar w:fldCharType="end"/>
                </w:r>
              </w:hyperlink>
            </w:p>
            <w:p w14:paraId="0FF3E622" w14:textId="77777777" w:rsidR="006504C1" w:rsidRDefault="00C96346">
              <w:pPr>
                <w:pStyle w:val="Obsah2"/>
                <w:tabs>
                  <w:tab w:val="left" w:pos="880"/>
                  <w:tab w:val="right" w:leader="dot" w:pos="8395"/>
                </w:tabs>
                <w:rPr>
                  <w:noProof/>
                  <w:lang w:val="sk-SK" w:eastAsia="sk-SK"/>
                </w:rPr>
              </w:pPr>
              <w:hyperlink w:anchor="_Toc421577990" w:history="1">
                <w:r w:rsidR="006504C1" w:rsidRPr="0019298B">
                  <w:rPr>
                    <w:rStyle w:val="Hypertextovodkaz"/>
                    <w:noProof/>
                  </w:rPr>
                  <w:t>3.4</w:t>
                </w:r>
                <w:r w:rsidR="006504C1">
                  <w:rPr>
                    <w:noProof/>
                    <w:lang w:val="sk-SK" w:eastAsia="sk-SK"/>
                  </w:rPr>
                  <w:tab/>
                </w:r>
                <w:r w:rsidR="006504C1" w:rsidRPr="0019298B">
                  <w:rPr>
                    <w:rStyle w:val="Hypertextovodkaz"/>
                    <w:noProof/>
                  </w:rPr>
                  <w:t>Population domain</w:t>
                </w:r>
                <w:r w:rsidR="006504C1">
                  <w:rPr>
                    <w:noProof/>
                    <w:webHidden/>
                  </w:rPr>
                  <w:tab/>
                </w:r>
                <w:r w:rsidR="006504C1">
                  <w:rPr>
                    <w:noProof/>
                    <w:webHidden/>
                  </w:rPr>
                  <w:fldChar w:fldCharType="begin"/>
                </w:r>
                <w:r w:rsidR="006504C1">
                  <w:rPr>
                    <w:noProof/>
                    <w:webHidden/>
                  </w:rPr>
                  <w:instrText xml:space="preserve"> PAGEREF _Toc421577990 \h </w:instrText>
                </w:r>
                <w:r w:rsidR="006504C1">
                  <w:rPr>
                    <w:noProof/>
                    <w:webHidden/>
                  </w:rPr>
                </w:r>
                <w:r w:rsidR="006504C1">
                  <w:rPr>
                    <w:noProof/>
                    <w:webHidden/>
                  </w:rPr>
                  <w:fldChar w:fldCharType="separate"/>
                </w:r>
                <w:r w:rsidR="00BE1BA6">
                  <w:rPr>
                    <w:noProof/>
                    <w:webHidden/>
                  </w:rPr>
                  <w:t>35</w:t>
                </w:r>
                <w:r w:rsidR="006504C1">
                  <w:rPr>
                    <w:noProof/>
                    <w:webHidden/>
                  </w:rPr>
                  <w:fldChar w:fldCharType="end"/>
                </w:r>
              </w:hyperlink>
            </w:p>
            <w:p w14:paraId="1AD05E8D" w14:textId="77777777" w:rsidR="006504C1" w:rsidRDefault="00C96346">
              <w:pPr>
                <w:pStyle w:val="Obsah1"/>
                <w:tabs>
                  <w:tab w:val="left" w:pos="400"/>
                  <w:tab w:val="right" w:leader="dot" w:pos="8395"/>
                </w:tabs>
                <w:rPr>
                  <w:noProof/>
                  <w:lang w:val="sk-SK" w:eastAsia="sk-SK"/>
                </w:rPr>
              </w:pPr>
              <w:hyperlink w:anchor="_Toc421577991" w:history="1">
                <w:r w:rsidR="006504C1" w:rsidRPr="0019298B">
                  <w:rPr>
                    <w:rStyle w:val="Hypertextovodkaz"/>
                    <w:rFonts w:ascii="Times New Roman" w:hAnsi="Times New Roman" w:cs="Times New Roman"/>
                    <w:noProof/>
                  </w:rPr>
                  <w:t>4</w:t>
                </w:r>
                <w:r w:rsidR="006504C1">
                  <w:rPr>
                    <w:noProof/>
                    <w:lang w:val="sk-SK" w:eastAsia="sk-SK"/>
                  </w:rPr>
                  <w:tab/>
                </w:r>
                <w:r w:rsidR="006504C1" w:rsidRPr="0019298B">
                  <w:rPr>
                    <w:rStyle w:val="Hypertextovodkaz"/>
                    <w:rFonts w:ascii="Times New Roman" w:hAnsi="Times New Roman" w:cs="Times New Roman"/>
                    <w:noProof/>
                  </w:rPr>
                  <w:t>Methods of integrative physiology formalization</w:t>
                </w:r>
                <w:r w:rsidR="006504C1">
                  <w:rPr>
                    <w:noProof/>
                    <w:webHidden/>
                  </w:rPr>
                  <w:tab/>
                </w:r>
                <w:r w:rsidR="006504C1">
                  <w:rPr>
                    <w:noProof/>
                    <w:webHidden/>
                  </w:rPr>
                  <w:fldChar w:fldCharType="begin"/>
                </w:r>
                <w:r w:rsidR="006504C1">
                  <w:rPr>
                    <w:noProof/>
                    <w:webHidden/>
                  </w:rPr>
                  <w:instrText xml:space="preserve"> PAGEREF _Toc421577991 \h </w:instrText>
                </w:r>
                <w:r w:rsidR="006504C1">
                  <w:rPr>
                    <w:noProof/>
                    <w:webHidden/>
                  </w:rPr>
                </w:r>
                <w:r w:rsidR="006504C1">
                  <w:rPr>
                    <w:noProof/>
                    <w:webHidden/>
                  </w:rPr>
                  <w:fldChar w:fldCharType="separate"/>
                </w:r>
                <w:r w:rsidR="00BE1BA6">
                  <w:rPr>
                    <w:noProof/>
                    <w:webHidden/>
                  </w:rPr>
                  <w:t>36</w:t>
                </w:r>
                <w:r w:rsidR="006504C1">
                  <w:rPr>
                    <w:noProof/>
                    <w:webHidden/>
                  </w:rPr>
                  <w:fldChar w:fldCharType="end"/>
                </w:r>
              </w:hyperlink>
            </w:p>
            <w:p w14:paraId="46C8038A" w14:textId="77777777" w:rsidR="006504C1" w:rsidRDefault="00C96346">
              <w:pPr>
                <w:pStyle w:val="Obsah1"/>
                <w:tabs>
                  <w:tab w:val="left" w:pos="400"/>
                  <w:tab w:val="right" w:leader="dot" w:pos="8395"/>
                </w:tabs>
                <w:rPr>
                  <w:noProof/>
                  <w:lang w:val="sk-SK" w:eastAsia="sk-SK"/>
                </w:rPr>
              </w:pPr>
              <w:hyperlink w:anchor="_Toc421577992" w:history="1">
                <w:r w:rsidR="006504C1" w:rsidRPr="0019298B">
                  <w:rPr>
                    <w:rStyle w:val="Hypertextovodkaz"/>
                    <w:rFonts w:ascii="Times New Roman" w:hAnsi="Times New Roman" w:cs="Times New Roman"/>
                    <w:noProof/>
                  </w:rPr>
                  <w:t>5</w:t>
                </w:r>
                <w:r w:rsidR="006504C1">
                  <w:rPr>
                    <w:noProof/>
                    <w:lang w:val="sk-SK" w:eastAsia="sk-SK"/>
                  </w:rPr>
                  <w:tab/>
                </w:r>
                <w:r w:rsidR="006504C1" w:rsidRPr="0019298B">
                  <w:rPr>
                    <w:rStyle w:val="Hypertextovodkaz"/>
                    <w:rFonts w:ascii="Times New Roman" w:hAnsi="Times New Roman" w:cs="Times New Roman"/>
                    <w:noProof/>
                  </w:rPr>
                  <w:t>Result of integrative physiology formalization</w:t>
                </w:r>
                <w:r w:rsidR="006504C1">
                  <w:rPr>
                    <w:noProof/>
                    <w:webHidden/>
                  </w:rPr>
                  <w:tab/>
                </w:r>
                <w:r w:rsidR="006504C1">
                  <w:rPr>
                    <w:noProof/>
                    <w:webHidden/>
                  </w:rPr>
                  <w:fldChar w:fldCharType="begin"/>
                </w:r>
                <w:r w:rsidR="006504C1">
                  <w:rPr>
                    <w:noProof/>
                    <w:webHidden/>
                  </w:rPr>
                  <w:instrText xml:space="preserve"> PAGEREF _Toc421577992 \h </w:instrText>
                </w:r>
                <w:r w:rsidR="006504C1">
                  <w:rPr>
                    <w:noProof/>
                    <w:webHidden/>
                  </w:rPr>
                </w:r>
                <w:r w:rsidR="006504C1">
                  <w:rPr>
                    <w:noProof/>
                    <w:webHidden/>
                  </w:rPr>
                  <w:fldChar w:fldCharType="separate"/>
                </w:r>
                <w:r w:rsidR="00BE1BA6">
                  <w:rPr>
                    <w:noProof/>
                    <w:webHidden/>
                  </w:rPr>
                  <w:t>42</w:t>
                </w:r>
                <w:r w:rsidR="006504C1">
                  <w:rPr>
                    <w:noProof/>
                    <w:webHidden/>
                  </w:rPr>
                  <w:fldChar w:fldCharType="end"/>
                </w:r>
              </w:hyperlink>
            </w:p>
            <w:p w14:paraId="023CA771" w14:textId="77777777" w:rsidR="006504C1" w:rsidRDefault="00C96346">
              <w:pPr>
                <w:pStyle w:val="Obsah2"/>
                <w:tabs>
                  <w:tab w:val="left" w:pos="880"/>
                  <w:tab w:val="right" w:leader="dot" w:pos="8395"/>
                </w:tabs>
                <w:rPr>
                  <w:noProof/>
                  <w:lang w:val="sk-SK" w:eastAsia="sk-SK"/>
                </w:rPr>
              </w:pPr>
              <w:hyperlink w:anchor="_Toc421577993" w:history="1">
                <w:r w:rsidR="006504C1" w:rsidRPr="0019298B">
                  <w:rPr>
                    <w:rStyle w:val="Hypertextovodkaz"/>
                    <w:noProof/>
                  </w:rPr>
                  <w:t>5.1</w:t>
                </w:r>
                <w:r w:rsidR="006504C1">
                  <w:rPr>
                    <w:noProof/>
                    <w:lang w:val="sk-SK" w:eastAsia="sk-SK"/>
                  </w:rPr>
                  <w:tab/>
                </w:r>
                <w:r w:rsidR="006504C1" w:rsidRPr="0019298B">
                  <w:rPr>
                    <w:rStyle w:val="Hypertextovodkaz"/>
                    <w:noProof/>
                  </w:rPr>
                  <w:t>Cardiovascular system</w:t>
                </w:r>
                <w:r w:rsidR="006504C1">
                  <w:rPr>
                    <w:noProof/>
                    <w:webHidden/>
                  </w:rPr>
                  <w:tab/>
                </w:r>
                <w:r w:rsidR="006504C1">
                  <w:rPr>
                    <w:noProof/>
                    <w:webHidden/>
                  </w:rPr>
                  <w:fldChar w:fldCharType="begin"/>
                </w:r>
                <w:r w:rsidR="006504C1">
                  <w:rPr>
                    <w:noProof/>
                    <w:webHidden/>
                  </w:rPr>
                  <w:instrText xml:space="preserve"> PAGEREF _Toc421577993 \h </w:instrText>
                </w:r>
                <w:r w:rsidR="006504C1">
                  <w:rPr>
                    <w:noProof/>
                    <w:webHidden/>
                  </w:rPr>
                </w:r>
                <w:r w:rsidR="006504C1">
                  <w:rPr>
                    <w:noProof/>
                    <w:webHidden/>
                  </w:rPr>
                  <w:fldChar w:fldCharType="separate"/>
                </w:r>
                <w:r w:rsidR="00BE1BA6">
                  <w:rPr>
                    <w:noProof/>
                    <w:webHidden/>
                  </w:rPr>
                  <w:t>42</w:t>
                </w:r>
                <w:r w:rsidR="006504C1">
                  <w:rPr>
                    <w:noProof/>
                    <w:webHidden/>
                  </w:rPr>
                  <w:fldChar w:fldCharType="end"/>
                </w:r>
              </w:hyperlink>
            </w:p>
            <w:p w14:paraId="6BF05983" w14:textId="77777777" w:rsidR="006504C1" w:rsidRDefault="00C96346">
              <w:pPr>
                <w:pStyle w:val="Obsah2"/>
                <w:tabs>
                  <w:tab w:val="left" w:pos="880"/>
                  <w:tab w:val="right" w:leader="dot" w:pos="8395"/>
                </w:tabs>
                <w:rPr>
                  <w:noProof/>
                  <w:lang w:val="sk-SK" w:eastAsia="sk-SK"/>
                </w:rPr>
              </w:pPr>
              <w:hyperlink w:anchor="_Toc421577994" w:history="1">
                <w:r w:rsidR="006504C1" w:rsidRPr="0019298B">
                  <w:rPr>
                    <w:rStyle w:val="Hypertextovodkaz"/>
                    <w:noProof/>
                  </w:rPr>
                  <w:t>5.2</w:t>
                </w:r>
                <w:r w:rsidR="006504C1">
                  <w:rPr>
                    <w:noProof/>
                    <w:lang w:val="sk-SK" w:eastAsia="sk-SK"/>
                  </w:rPr>
                  <w:tab/>
                </w:r>
                <w:r w:rsidR="006504C1" w:rsidRPr="0019298B">
                  <w:rPr>
                    <w:rStyle w:val="Hypertextovodkaz"/>
                    <w:noProof/>
                  </w:rPr>
                  <w:t>Body Water</w:t>
                </w:r>
                <w:r w:rsidR="006504C1">
                  <w:rPr>
                    <w:noProof/>
                    <w:webHidden/>
                  </w:rPr>
                  <w:tab/>
                </w:r>
                <w:r w:rsidR="006504C1">
                  <w:rPr>
                    <w:noProof/>
                    <w:webHidden/>
                  </w:rPr>
                  <w:fldChar w:fldCharType="begin"/>
                </w:r>
                <w:r w:rsidR="006504C1">
                  <w:rPr>
                    <w:noProof/>
                    <w:webHidden/>
                  </w:rPr>
                  <w:instrText xml:space="preserve"> PAGEREF _Toc421577994 \h </w:instrText>
                </w:r>
                <w:r w:rsidR="006504C1">
                  <w:rPr>
                    <w:noProof/>
                    <w:webHidden/>
                  </w:rPr>
                </w:r>
                <w:r w:rsidR="006504C1">
                  <w:rPr>
                    <w:noProof/>
                    <w:webHidden/>
                  </w:rPr>
                  <w:fldChar w:fldCharType="separate"/>
                </w:r>
                <w:r w:rsidR="00BE1BA6">
                  <w:rPr>
                    <w:noProof/>
                    <w:webHidden/>
                  </w:rPr>
                  <w:t>52</w:t>
                </w:r>
                <w:r w:rsidR="006504C1">
                  <w:rPr>
                    <w:noProof/>
                    <w:webHidden/>
                  </w:rPr>
                  <w:fldChar w:fldCharType="end"/>
                </w:r>
              </w:hyperlink>
            </w:p>
            <w:p w14:paraId="7EA6F106" w14:textId="77777777" w:rsidR="006504C1" w:rsidRDefault="00C96346">
              <w:pPr>
                <w:pStyle w:val="Obsah2"/>
                <w:tabs>
                  <w:tab w:val="left" w:pos="880"/>
                  <w:tab w:val="right" w:leader="dot" w:pos="8395"/>
                </w:tabs>
                <w:rPr>
                  <w:noProof/>
                  <w:lang w:val="sk-SK" w:eastAsia="sk-SK"/>
                </w:rPr>
              </w:pPr>
              <w:hyperlink w:anchor="_Toc421577995" w:history="1">
                <w:r w:rsidR="006504C1" w:rsidRPr="0019298B">
                  <w:rPr>
                    <w:rStyle w:val="Hypertextovodkaz"/>
                    <w:noProof/>
                  </w:rPr>
                  <w:t>5.3</w:t>
                </w:r>
                <w:r w:rsidR="006504C1">
                  <w:rPr>
                    <w:noProof/>
                    <w:lang w:val="sk-SK" w:eastAsia="sk-SK"/>
                  </w:rPr>
                  <w:tab/>
                </w:r>
                <w:r w:rsidR="006504C1" w:rsidRPr="0019298B">
                  <w:rPr>
                    <w:rStyle w:val="Hypertextovodkaz"/>
                    <w:noProof/>
                  </w:rPr>
                  <w:t>Hormones</w:t>
                </w:r>
                <w:r w:rsidR="006504C1">
                  <w:rPr>
                    <w:noProof/>
                    <w:webHidden/>
                  </w:rPr>
                  <w:tab/>
                </w:r>
                <w:r w:rsidR="006504C1">
                  <w:rPr>
                    <w:noProof/>
                    <w:webHidden/>
                  </w:rPr>
                  <w:fldChar w:fldCharType="begin"/>
                </w:r>
                <w:r w:rsidR="006504C1">
                  <w:rPr>
                    <w:noProof/>
                    <w:webHidden/>
                  </w:rPr>
                  <w:instrText xml:space="preserve"> PAGEREF _Toc421577995 \h </w:instrText>
                </w:r>
                <w:r w:rsidR="006504C1">
                  <w:rPr>
                    <w:noProof/>
                    <w:webHidden/>
                  </w:rPr>
                </w:r>
                <w:r w:rsidR="006504C1">
                  <w:rPr>
                    <w:noProof/>
                    <w:webHidden/>
                  </w:rPr>
                  <w:fldChar w:fldCharType="separate"/>
                </w:r>
                <w:r w:rsidR="00BE1BA6">
                  <w:rPr>
                    <w:noProof/>
                    <w:webHidden/>
                  </w:rPr>
                  <w:t>60</w:t>
                </w:r>
                <w:r w:rsidR="006504C1">
                  <w:rPr>
                    <w:noProof/>
                    <w:webHidden/>
                  </w:rPr>
                  <w:fldChar w:fldCharType="end"/>
                </w:r>
              </w:hyperlink>
            </w:p>
            <w:p w14:paraId="65795C74" w14:textId="77777777" w:rsidR="006504C1" w:rsidRDefault="00C96346">
              <w:pPr>
                <w:pStyle w:val="Obsah2"/>
                <w:tabs>
                  <w:tab w:val="left" w:pos="880"/>
                  <w:tab w:val="right" w:leader="dot" w:pos="8395"/>
                </w:tabs>
                <w:rPr>
                  <w:noProof/>
                  <w:lang w:val="sk-SK" w:eastAsia="sk-SK"/>
                </w:rPr>
              </w:pPr>
              <w:hyperlink w:anchor="_Toc421577996" w:history="1">
                <w:r w:rsidR="006504C1" w:rsidRPr="0019298B">
                  <w:rPr>
                    <w:rStyle w:val="Hypertextovodkaz"/>
                    <w:noProof/>
                  </w:rPr>
                  <w:t>5.4</w:t>
                </w:r>
                <w:r w:rsidR="006504C1">
                  <w:rPr>
                    <w:noProof/>
                    <w:lang w:val="sk-SK" w:eastAsia="sk-SK"/>
                  </w:rPr>
                  <w:tab/>
                </w:r>
                <w:r w:rsidR="006504C1" w:rsidRPr="0019298B">
                  <w:rPr>
                    <w:rStyle w:val="Hypertextovodkaz"/>
                    <w:noProof/>
                  </w:rPr>
                  <w:t>Electrolytes and Acid-Base</w:t>
                </w:r>
                <w:r w:rsidR="006504C1">
                  <w:rPr>
                    <w:noProof/>
                    <w:webHidden/>
                  </w:rPr>
                  <w:tab/>
                </w:r>
                <w:r w:rsidR="006504C1">
                  <w:rPr>
                    <w:noProof/>
                    <w:webHidden/>
                  </w:rPr>
                  <w:fldChar w:fldCharType="begin"/>
                </w:r>
                <w:r w:rsidR="006504C1">
                  <w:rPr>
                    <w:noProof/>
                    <w:webHidden/>
                  </w:rPr>
                  <w:instrText xml:space="preserve"> PAGEREF _Toc421577996 \h </w:instrText>
                </w:r>
                <w:r w:rsidR="006504C1">
                  <w:rPr>
                    <w:noProof/>
                    <w:webHidden/>
                  </w:rPr>
                </w:r>
                <w:r w:rsidR="006504C1">
                  <w:rPr>
                    <w:noProof/>
                    <w:webHidden/>
                  </w:rPr>
                  <w:fldChar w:fldCharType="separate"/>
                </w:r>
                <w:r w:rsidR="00BE1BA6">
                  <w:rPr>
                    <w:noProof/>
                    <w:webHidden/>
                  </w:rPr>
                  <w:t>66</w:t>
                </w:r>
                <w:r w:rsidR="006504C1">
                  <w:rPr>
                    <w:noProof/>
                    <w:webHidden/>
                  </w:rPr>
                  <w:fldChar w:fldCharType="end"/>
                </w:r>
              </w:hyperlink>
            </w:p>
            <w:p w14:paraId="7BDCAFEB" w14:textId="77777777" w:rsidR="006504C1" w:rsidRDefault="00C96346">
              <w:pPr>
                <w:pStyle w:val="Obsah2"/>
                <w:tabs>
                  <w:tab w:val="left" w:pos="880"/>
                  <w:tab w:val="right" w:leader="dot" w:pos="8395"/>
                </w:tabs>
                <w:rPr>
                  <w:noProof/>
                  <w:lang w:val="sk-SK" w:eastAsia="sk-SK"/>
                </w:rPr>
              </w:pPr>
              <w:hyperlink w:anchor="_Toc421577997" w:history="1">
                <w:r w:rsidR="006504C1" w:rsidRPr="0019298B">
                  <w:rPr>
                    <w:rStyle w:val="Hypertextovodkaz"/>
                    <w:noProof/>
                  </w:rPr>
                  <w:t>5.5</w:t>
                </w:r>
                <w:r w:rsidR="006504C1">
                  <w:rPr>
                    <w:noProof/>
                    <w:lang w:val="sk-SK" w:eastAsia="sk-SK"/>
                  </w:rPr>
                  <w:tab/>
                </w:r>
                <w:r w:rsidR="006504C1" w:rsidRPr="0019298B">
                  <w:rPr>
                    <w:rStyle w:val="Hypertextovodkaz"/>
                    <w:noProof/>
                  </w:rPr>
                  <w:t>Blood Gases</w:t>
                </w:r>
                <w:r w:rsidR="006504C1">
                  <w:rPr>
                    <w:noProof/>
                    <w:webHidden/>
                  </w:rPr>
                  <w:tab/>
                </w:r>
                <w:r w:rsidR="006504C1">
                  <w:rPr>
                    <w:noProof/>
                    <w:webHidden/>
                  </w:rPr>
                  <w:fldChar w:fldCharType="begin"/>
                </w:r>
                <w:r w:rsidR="006504C1">
                  <w:rPr>
                    <w:noProof/>
                    <w:webHidden/>
                  </w:rPr>
                  <w:instrText xml:space="preserve"> PAGEREF _Toc421577997 \h </w:instrText>
                </w:r>
                <w:r w:rsidR="006504C1">
                  <w:rPr>
                    <w:noProof/>
                    <w:webHidden/>
                  </w:rPr>
                </w:r>
                <w:r w:rsidR="006504C1">
                  <w:rPr>
                    <w:noProof/>
                    <w:webHidden/>
                  </w:rPr>
                  <w:fldChar w:fldCharType="separate"/>
                </w:r>
                <w:r w:rsidR="00BE1BA6">
                  <w:rPr>
                    <w:noProof/>
                    <w:webHidden/>
                  </w:rPr>
                  <w:t>74</w:t>
                </w:r>
                <w:r w:rsidR="006504C1">
                  <w:rPr>
                    <w:noProof/>
                    <w:webHidden/>
                  </w:rPr>
                  <w:fldChar w:fldCharType="end"/>
                </w:r>
              </w:hyperlink>
            </w:p>
            <w:p w14:paraId="5C55CC25" w14:textId="77777777" w:rsidR="006504C1" w:rsidRDefault="00C96346">
              <w:pPr>
                <w:pStyle w:val="Obsah2"/>
                <w:tabs>
                  <w:tab w:val="left" w:pos="880"/>
                  <w:tab w:val="right" w:leader="dot" w:pos="8395"/>
                </w:tabs>
                <w:rPr>
                  <w:noProof/>
                  <w:lang w:val="sk-SK" w:eastAsia="sk-SK"/>
                </w:rPr>
              </w:pPr>
              <w:hyperlink w:anchor="_Toc421577998" w:history="1">
                <w:r w:rsidR="006504C1" w:rsidRPr="0019298B">
                  <w:rPr>
                    <w:rStyle w:val="Hypertextovodkaz"/>
                    <w:noProof/>
                  </w:rPr>
                  <w:t>5.6</w:t>
                </w:r>
                <w:r w:rsidR="006504C1">
                  <w:rPr>
                    <w:noProof/>
                    <w:lang w:val="sk-SK" w:eastAsia="sk-SK"/>
                  </w:rPr>
                  <w:tab/>
                </w:r>
                <w:r w:rsidR="006504C1" w:rsidRPr="0019298B">
                  <w:rPr>
                    <w:rStyle w:val="Hypertextovodkaz"/>
                    <w:noProof/>
                  </w:rPr>
                  <w:t>Nutrients and Metabolism</w:t>
                </w:r>
                <w:r w:rsidR="006504C1">
                  <w:rPr>
                    <w:noProof/>
                    <w:webHidden/>
                  </w:rPr>
                  <w:tab/>
                </w:r>
                <w:r w:rsidR="006504C1">
                  <w:rPr>
                    <w:noProof/>
                    <w:webHidden/>
                  </w:rPr>
                  <w:fldChar w:fldCharType="begin"/>
                </w:r>
                <w:r w:rsidR="006504C1">
                  <w:rPr>
                    <w:noProof/>
                    <w:webHidden/>
                  </w:rPr>
                  <w:instrText xml:space="preserve"> PAGEREF _Toc421577998 \h </w:instrText>
                </w:r>
                <w:r w:rsidR="006504C1">
                  <w:rPr>
                    <w:noProof/>
                    <w:webHidden/>
                  </w:rPr>
                </w:r>
                <w:r w:rsidR="006504C1">
                  <w:rPr>
                    <w:noProof/>
                    <w:webHidden/>
                  </w:rPr>
                  <w:fldChar w:fldCharType="separate"/>
                </w:r>
                <w:r w:rsidR="00BE1BA6">
                  <w:rPr>
                    <w:noProof/>
                    <w:webHidden/>
                  </w:rPr>
                  <w:t>78</w:t>
                </w:r>
                <w:r w:rsidR="006504C1">
                  <w:rPr>
                    <w:noProof/>
                    <w:webHidden/>
                  </w:rPr>
                  <w:fldChar w:fldCharType="end"/>
                </w:r>
              </w:hyperlink>
            </w:p>
            <w:p w14:paraId="6285985B" w14:textId="77777777" w:rsidR="006504C1" w:rsidRDefault="00C96346">
              <w:pPr>
                <w:pStyle w:val="Obsah2"/>
                <w:tabs>
                  <w:tab w:val="left" w:pos="880"/>
                  <w:tab w:val="right" w:leader="dot" w:pos="8395"/>
                </w:tabs>
                <w:rPr>
                  <w:noProof/>
                  <w:lang w:val="sk-SK" w:eastAsia="sk-SK"/>
                </w:rPr>
              </w:pPr>
              <w:hyperlink w:anchor="_Toc421577999" w:history="1">
                <w:r w:rsidR="006504C1" w:rsidRPr="0019298B">
                  <w:rPr>
                    <w:rStyle w:val="Hypertextovodkaz"/>
                    <w:noProof/>
                  </w:rPr>
                  <w:t>5.7</w:t>
                </w:r>
                <w:r w:rsidR="006504C1">
                  <w:rPr>
                    <w:noProof/>
                    <w:lang w:val="sk-SK" w:eastAsia="sk-SK"/>
                  </w:rPr>
                  <w:tab/>
                </w:r>
                <w:r w:rsidR="006504C1" w:rsidRPr="0019298B">
                  <w:rPr>
                    <w:rStyle w:val="Hypertextovodkaz"/>
                    <w:noProof/>
                  </w:rPr>
                  <w:t>Thermoregulation</w:t>
                </w:r>
                <w:r w:rsidR="006504C1">
                  <w:rPr>
                    <w:noProof/>
                    <w:webHidden/>
                  </w:rPr>
                  <w:tab/>
                </w:r>
                <w:r w:rsidR="006504C1">
                  <w:rPr>
                    <w:noProof/>
                    <w:webHidden/>
                  </w:rPr>
                  <w:fldChar w:fldCharType="begin"/>
                </w:r>
                <w:r w:rsidR="006504C1">
                  <w:rPr>
                    <w:noProof/>
                    <w:webHidden/>
                  </w:rPr>
                  <w:instrText xml:space="preserve"> PAGEREF _Toc421577999 \h </w:instrText>
                </w:r>
                <w:r w:rsidR="006504C1">
                  <w:rPr>
                    <w:noProof/>
                    <w:webHidden/>
                  </w:rPr>
                </w:r>
                <w:r w:rsidR="006504C1">
                  <w:rPr>
                    <w:noProof/>
                    <w:webHidden/>
                  </w:rPr>
                  <w:fldChar w:fldCharType="separate"/>
                </w:r>
                <w:r w:rsidR="00BE1BA6">
                  <w:rPr>
                    <w:noProof/>
                    <w:webHidden/>
                  </w:rPr>
                  <w:t>83</w:t>
                </w:r>
                <w:r w:rsidR="006504C1">
                  <w:rPr>
                    <w:noProof/>
                    <w:webHidden/>
                  </w:rPr>
                  <w:fldChar w:fldCharType="end"/>
                </w:r>
              </w:hyperlink>
            </w:p>
            <w:p w14:paraId="3A32D0FF" w14:textId="77777777" w:rsidR="006504C1" w:rsidRDefault="00C96346">
              <w:pPr>
                <w:pStyle w:val="Obsah2"/>
                <w:tabs>
                  <w:tab w:val="left" w:pos="880"/>
                  <w:tab w:val="right" w:leader="dot" w:pos="8395"/>
                </w:tabs>
                <w:rPr>
                  <w:noProof/>
                  <w:lang w:val="sk-SK" w:eastAsia="sk-SK"/>
                </w:rPr>
              </w:pPr>
              <w:hyperlink w:anchor="_Toc421578000" w:history="1">
                <w:r w:rsidR="006504C1" w:rsidRPr="0019298B">
                  <w:rPr>
                    <w:rStyle w:val="Hypertextovodkaz"/>
                    <w:noProof/>
                  </w:rPr>
                  <w:t>5.8</w:t>
                </w:r>
                <w:r w:rsidR="006504C1">
                  <w:rPr>
                    <w:noProof/>
                    <w:lang w:val="sk-SK" w:eastAsia="sk-SK"/>
                  </w:rPr>
                  <w:tab/>
                </w:r>
                <w:r w:rsidR="006504C1" w:rsidRPr="0019298B">
                  <w:rPr>
                    <w:rStyle w:val="Hypertextovodkaz"/>
                    <w:noProof/>
                  </w:rPr>
                  <w:t>Neural Regulations</w:t>
                </w:r>
                <w:r w:rsidR="006504C1">
                  <w:rPr>
                    <w:noProof/>
                    <w:webHidden/>
                  </w:rPr>
                  <w:tab/>
                </w:r>
                <w:r w:rsidR="006504C1">
                  <w:rPr>
                    <w:noProof/>
                    <w:webHidden/>
                  </w:rPr>
                  <w:fldChar w:fldCharType="begin"/>
                </w:r>
                <w:r w:rsidR="006504C1">
                  <w:rPr>
                    <w:noProof/>
                    <w:webHidden/>
                  </w:rPr>
                  <w:instrText xml:space="preserve"> PAGEREF _Toc421578000 \h </w:instrText>
                </w:r>
                <w:r w:rsidR="006504C1">
                  <w:rPr>
                    <w:noProof/>
                    <w:webHidden/>
                  </w:rPr>
                </w:r>
                <w:r w:rsidR="006504C1">
                  <w:rPr>
                    <w:noProof/>
                    <w:webHidden/>
                  </w:rPr>
                  <w:fldChar w:fldCharType="separate"/>
                </w:r>
                <w:r w:rsidR="00BE1BA6">
                  <w:rPr>
                    <w:noProof/>
                    <w:webHidden/>
                  </w:rPr>
                  <w:t>85</w:t>
                </w:r>
                <w:r w:rsidR="006504C1">
                  <w:rPr>
                    <w:noProof/>
                    <w:webHidden/>
                  </w:rPr>
                  <w:fldChar w:fldCharType="end"/>
                </w:r>
              </w:hyperlink>
            </w:p>
            <w:p w14:paraId="4A889CBB" w14:textId="77777777" w:rsidR="006504C1" w:rsidRDefault="00C96346">
              <w:pPr>
                <w:pStyle w:val="Obsah1"/>
                <w:tabs>
                  <w:tab w:val="left" w:pos="400"/>
                  <w:tab w:val="right" w:leader="dot" w:pos="8395"/>
                </w:tabs>
                <w:rPr>
                  <w:noProof/>
                  <w:lang w:val="sk-SK" w:eastAsia="sk-SK"/>
                </w:rPr>
              </w:pPr>
              <w:hyperlink w:anchor="_Toc421578001" w:history="1">
                <w:r w:rsidR="006504C1" w:rsidRPr="0019298B">
                  <w:rPr>
                    <w:rStyle w:val="Hypertextovodkaz"/>
                    <w:rFonts w:ascii="Times New Roman" w:hAnsi="Times New Roman" w:cs="Times New Roman"/>
                    <w:noProof/>
                  </w:rPr>
                  <w:t>6</w:t>
                </w:r>
                <w:r w:rsidR="006504C1">
                  <w:rPr>
                    <w:noProof/>
                    <w:lang w:val="sk-SK" w:eastAsia="sk-SK"/>
                  </w:rPr>
                  <w:tab/>
                </w:r>
                <w:r w:rsidR="006504C1" w:rsidRPr="0019298B">
                  <w:rPr>
                    <w:rStyle w:val="Hypertextovodkaz"/>
                    <w:rFonts w:ascii="Times New Roman" w:hAnsi="Times New Roman" w:cs="Times New Roman"/>
                    <w:noProof/>
                  </w:rPr>
                  <w:t>Conclusion</w:t>
                </w:r>
                <w:r w:rsidR="006504C1">
                  <w:rPr>
                    <w:noProof/>
                    <w:webHidden/>
                  </w:rPr>
                  <w:tab/>
                </w:r>
                <w:r w:rsidR="006504C1">
                  <w:rPr>
                    <w:noProof/>
                    <w:webHidden/>
                  </w:rPr>
                  <w:fldChar w:fldCharType="begin"/>
                </w:r>
                <w:r w:rsidR="006504C1">
                  <w:rPr>
                    <w:noProof/>
                    <w:webHidden/>
                  </w:rPr>
                  <w:instrText xml:space="preserve"> PAGEREF _Toc421578001 \h </w:instrText>
                </w:r>
                <w:r w:rsidR="006504C1">
                  <w:rPr>
                    <w:noProof/>
                    <w:webHidden/>
                  </w:rPr>
                </w:r>
                <w:r w:rsidR="006504C1">
                  <w:rPr>
                    <w:noProof/>
                    <w:webHidden/>
                  </w:rPr>
                  <w:fldChar w:fldCharType="separate"/>
                </w:r>
                <w:r w:rsidR="00BE1BA6">
                  <w:rPr>
                    <w:noProof/>
                    <w:webHidden/>
                  </w:rPr>
                  <w:t>88</w:t>
                </w:r>
                <w:r w:rsidR="006504C1">
                  <w:rPr>
                    <w:noProof/>
                    <w:webHidden/>
                  </w:rPr>
                  <w:fldChar w:fldCharType="end"/>
                </w:r>
              </w:hyperlink>
            </w:p>
            <w:p w14:paraId="75F18075" w14:textId="77777777" w:rsidR="006504C1" w:rsidRDefault="00C96346">
              <w:pPr>
                <w:pStyle w:val="Obsah2"/>
                <w:tabs>
                  <w:tab w:val="left" w:pos="880"/>
                  <w:tab w:val="right" w:leader="dot" w:pos="8395"/>
                </w:tabs>
                <w:rPr>
                  <w:noProof/>
                  <w:lang w:val="sk-SK" w:eastAsia="sk-SK"/>
                </w:rPr>
              </w:pPr>
              <w:hyperlink w:anchor="_Toc421578002" w:history="1">
                <w:r w:rsidR="006504C1" w:rsidRPr="0019298B">
                  <w:rPr>
                    <w:rStyle w:val="Hypertextovodkaz"/>
                    <w:noProof/>
                  </w:rPr>
                  <w:t>6.1</w:t>
                </w:r>
                <w:r w:rsidR="006504C1">
                  <w:rPr>
                    <w:noProof/>
                    <w:lang w:val="sk-SK" w:eastAsia="sk-SK"/>
                  </w:rPr>
                  <w:tab/>
                </w:r>
                <w:r w:rsidR="006504C1" w:rsidRPr="0019298B">
                  <w:rPr>
                    <w:rStyle w:val="Hypertextovodkaz"/>
                    <w:noProof/>
                  </w:rPr>
                  <w:t>Discussion</w:t>
                </w:r>
                <w:r w:rsidR="006504C1">
                  <w:rPr>
                    <w:noProof/>
                    <w:webHidden/>
                  </w:rPr>
                  <w:tab/>
                </w:r>
                <w:r w:rsidR="006504C1">
                  <w:rPr>
                    <w:noProof/>
                    <w:webHidden/>
                  </w:rPr>
                  <w:fldChar w:fldCharType="begin"/>
                </w:r>
                <w:r w:rsidR="006504C1">
                  <w:rPr>
                    <w:noProof/>
                    <w:webHidden/>
                  </w:rPr>
                  <w:instrText xml:space="preserve"> PAGEREF _Toc421578002 \h </w:instrText>
                </w:r>
                <w:r w:rsidR="006504C1">
                  <w:rPr>
                    <w:noProof/>
                    <w:webHidden/>
                  </w:rPr>
                </w:r>
                <w:r w:rsidR="006504C1">
                  <w:rPr>
                    <w:noProof/>
                    <w:webHidden/>
                  </w:rPr>
                  <w:fldChar w:fldCharType="separate"/>
                </w:r>
                <w:r w:rsidR="00BE1BA6">
                  <w:rPr>
                    <w:noProof/>
                    <w:webHidden/>
                  </w:rPr>
                  <w:t>88</w:t>
                </w:r>
                <w:r w:rsidR="006504C1">
                  <w:rPr>
                    <w:noProof/>
                    <w:webHidden/>
                  </w:rPr>
                  <w:fldChar w:fldCharType="end"/>
                </w:r>
              </w:hyperlink>
            </w:p>
            <w:p w14:paraId="4CD9F021" w14:textId="77777777" w:rsidR="006504C1" w:rsidRDefault="00C96346">
              <w:pPr>
                <w:pStyle w:val="Obsah2"/>
                <w:tabs>
                  <w:tab w:val="left" w:pos="880"/>
                  <w:tab w:val="right" w:leader="dot" w:pos="8395"/>
                </w:tabs>
                <w:rPr>
                  <w:noProof/>
                  <w:lang w:val="sk-SK" w:eastAsia="sk-SK"/>
                </w:rPr>
              </w:pPr>
              <w:hyperlink w:anchor="_Toc421578003" w:history="1">
                <w:r w:rsidR="006504C1" w:rsidRPr="0019298B">
                  <w:rPr>
                    <w:rStyle w:val="Hypertextovodkaz"/>
                    <w:noProof/>
                  </w:rPr>
                  <w:t>6.2</w:t>
                </w:r>
                <w:r w:rsidR="006504C1">
                  <w:rPr>
                    <w:noProof/>
                    <w:lang w:val="sk-SK" w:eastAsia="sk-SK"/>
                  </w:rPr>
                  <w:tab/>
                </w:r>
                <w:r w:rsidR="006504C1" w:rsidRPr="0019298B">
                  <w:rPr>
                    <w:rStyle w:val="Hypertextovodkaz"/>
                    <w:noProof/>
                  </w:rPr>
                  <w:t>Summary</w:t>
                </w:r>
                <w:r w:rsidR="006504C1">
                  <w:rPr>
                    <w:noProof/>
                    <w:webHidden/>
                  </w:rPr>
                  <w:tab/>
                </w:r>
                <w:r w:rsidR="006504C1">
                  <w:rPr>
                    <w:noProof/>
                    <w:webHidden/>
                  </w:rPr>
                  <w:fldChar w:fldCharType="begin"/>
                </w:r>
                <w:r w:rsidR="006504C1">
                  <w:rPr>
                    <w:noProof/>
                    <w:webHidden/>
                  </w:rPr>
                  <w:instrText xml:space="preserve"> PAGEREF _Toc421578003 \h </w:instrText>
                </w:r>
                <w:r w:rsidR="006504C1">
                  <w:rPr>
                    <w:noProof/>
                    <w:webHidden/>
                  </w:rPr>
                </w:r>
                <w:r w:rsidR="006504C1">
                  <w:rPr>
                    <w:noProof/>
                    <w:webHidden/>
                  </w:rPr>
                  <w:fldChar w:fldCharType="separate"/>
                </w:r>
                <w:r w:rsidR="00BE1BA6">
                  <w:rPr>
                    <w:noProof/>
                    <w:webHidden/>
                  </w:rPr>
                  <w:t>91</w:t>
                </w:r>
                <w:r w:rsidR="006504C1">
                  <w:rPr>
                    <w:noProof/>
                    <w:webHidden/>
                  </w:rPr>
                  <w:fldChar w:fldCharType="end"/>
                </w:r>
              </w:hyperlink>
            </w:p>
            <w:p w14:paraId="5FDE03EB" w14:textId="77777777" w:rsidR="006504C1" w:rsidRDefault="00C96346">
              <w:pPr>
                <w:pStyle w:val="Obsah1"/>
                <w:tabs>
                  <w:tab w:val="right" w:leader="dot" w:pos="8395"/>
                </w:tabs>
                <w:rPr>
                  <w:noProof/>
                  <w:lang w:val="sk-SK" w:eastAsia="sk-SK"/>
                </w:rPr>
              </w:pPr>
              <w:hyperlink w:anchor="_Toc421578004" w:history="1">
                <w:r w:rsidR="006504C1" w:rsidRPr="0019298B">
                  <w:rPr>
                    <w:rStyle w:val="Hypertextovodkaz"/>
                    <w:rFonts w:ascii="Times New Roman" w:hAnsi="Times New Roman" w:cs="Times New Roman"/>
                    <w:noProof/>
                  </w:rPr>
                  <w:t>References</w:t>
                </w:r>
                <w:r w:rsidR="006504C1">
                  <w:rPr>
                    <w:noProof/>
                    <w:webHidden/>
                  </w:rPr>
                  <w:tab/>
                </w:r>
                <w:r w:rsidR="006504C1">
                  <w:rPr>
                    <w:noProof/>
                    <w:webHidden/>
                  </w:rPr>
                  <w:fldChar w:fldCharType="begin"/>
                </w:r>
                <w:r w:rsidR="006504C1">
                  <w:rPr>
                    <w:noProof/>
                    <w:webHidden/>
                  </w:rPr>
                  <w:instrText xml:space="preserve"> PAGEREF _Toc421578004 \h </w:instrText>
                </w:r>
                <w:r w:rsidR="006504C1">
                  <w:rPr>
                    <w:noProof/>
                    <w:webHidden/>
                  </w:rPr>
                </w:r>
                <w:r w:rsidR="006504C1">
                  <w:rPr>
                    <w:noProof/>
                    <w:webHidden/>
                  </w:rPr>
                  <w:fldChar w:fldCharType="separate"/>
                </w:r>
                <w:r w:rsidR="00BE1BA6">
                  <w:rPr>
                    <w:noProof/>
                    <w:webHidden/>
                  </w:rPr>
                  <w:t>94</w:t>
                </w:r>
                <w:r w:rsidR="006504C1">
                  <w:rPr>
                    <w:noProof/>
                    <w:webHidden/>
                  </w:rPr>
                  <w:fldChar w:fldCharType="end"/>
                </w:r>
              </w:hyperlink>
            </w:p>
            <w:p w14:paraId="5BEC6BD0" w14:textId="77777777" w:rsidR="0053005F" w:rsidRPr="004F2D59" w:rsidRDefault="0053005F" w:rsidP="0053005F">
              <w:pPr>
                <w:jc w:val="both"/>
                <w:rPr>
                  <w:rFonts w:ascii="Times New Roman" w:hAnsi="Times New Roman" w:cs="Times New Roman"/>
                </w:rPr>
              </w:pPr>
              <w:r w:rsidRPr="004F2D59">
                <w:rPr>
                  <w:rFonts w:ascii="Times New Roman" w:hAnsi="Times New Roman" w:cs="Times New Roman"/>
                </w:rPr>
                <w:fldChar w:fldCharType="end"/>
              </w:r>
            </w:p>
          </w:sdtContent>
        </w:sdt>
        <w:p w14:paraId="71DA4520" w14:textId="77777777" w:rsidR="0053005F" w:rsidRPr="004F2D59" w:rsidRDefault="0053005F" w:rsidP="0053005F">
          <w:pPr>
            <w:rPr>
              <w:rFonts w:ascii="Times New Roman" w:hAnsi="Times New Roman" w:cs="Times New Roman"/>
            </w:rPr>
          </w:pPr>
        </w:p>
        <w:p w14:paraId="3D9A2882" w14:textId="77777777" w:rsidR="00C12C8E" w:rsidRPr="004F2D59" w:rsidRDefault="00C12C8E" w:rsidP="00C12C8E">
          <w:pPr>
            <w:rPr>
              <w:rFonts w:ascii="Times New Roman" w:hAnsi="Times New Roman" w:cs="Times New Roman"/>
            </w:rPr>
          </w:pPr>
        </w:p>
        <w:p w14:paraId="5E10DB6A" w14:textId="77777777" w:rsidR="00C12C8E" w:rsidRPr="004F2D59" w:rsidRDefault="00C12C8E" w:rsidP="00C12C8E">
          <w:pPr>
            <w:rPr>
              <w:rFonts w:ascii="Times New Roman" w:hAnsi="Times New Roman" w:cs="Times New Roman"/>
            </w:rPr>
          </w:pPr>
        </w:p>
        <w:p w14:paraId="47BE69B1" w14:textId="77777777" w:rsidR="00C12C8E" w:rsidRPr="004F2D59" w:rsidRDefault="00C12C8E" w:rsidP="00C12C8E">
          <w:pPr>
            <w:rPr>
              <w:rFonts w:ascii="Times New Roman" w:hAnsi="Times New Roman" w:cs="Times New Roman"/>
            </w:rPr>
          </w:pPr>
        </w:p>
        <w:p w14:paraId="6EE992A0" w14:textId="77777777" w:rsidR="00C12C8E" w:rsidRPr="004F2D59" w:rsidRDefault="00C12C8E" w:rsidP="00C12C8E">
          <w:pPr>
            <w:rPr>
              <w:rFonts w:ascii="Times New Roman" w:hAnsi="Times New Roman" w:cs="Times New Roman"/>
            </w:rPr>
          </w:pPr>
        </w:p>
        <w:p w14:paraId="11AAF079" w14:textId="77777777" w:rsidR="00C12C8E" w:rsidRPr="004F2D59" w:rsidRDefault="00C12C8E" w:rsidP="00C12C8E">
          <w:pPr>
            <w:rPr>
              <w:rFonts w:ascii="Times New Roman" w:hAnsi="Times New Roman" w:cs="Times New Roman"/>
            </w:rPr>
          </w:pPr>
        </w:p>
        <w:p w14:paraId="65D81E9B" w14:textId="77777777" w:rsidR="00C12C8E" w:rsidRPr="00200199" w:rsidRDefault="00C12C8E" w:rsidP="00200199">
          <w:pPr>
            <w:rPr>
              <w:color w:val="5B9BD5" w:themeColor="accent1"/>
              <w:sz w:val="30"/>
              <w:szCs w:val="30"/>
            </w:rPr>
          </w:pPr>
          <w:r w:rsidRPr="00200199">
            <w:rPr>
              <w:color w:val="5B9BD5" w:themeColor="accent1"/>
              <w:sz w:val="30"/>
              <w:szCs w:val="30"/>
            </w:rPr>
            <w:t xml:space="preserve">Motto: </w:t>
          </w:r>
        </w:p>
        <w:p w14:paraId="2F1B198B" w14:textId="77777777" w:rsidR="00C12C8E" w:rsidRPr="004F2D59" w:rsidRDefault="00C12C8E" w:rsidP="00C12C8E">
          <w:pPr>
            <w:rPr>
              <w:rFonts w:ascii="Times New Roman" w:hAnsi="Times New Roman" w:cs="Times New Roman"/>
            </w:rPr>
          </w:pPr>
          <w:r w:rsidRPr="004F2D59">
            <w:rPr>
              <w:rFonts w:ascii="Times New Roman" w:hAnsi="Times New Roman" w:cs="Times New Roman"/>
            </w:rPr>
            <w:t>“Science is a method for deciding whether what we choose to believe has a basis in the laws of nature or not.”</w:t>
          </w:r>
        </w:p>
        <w:p w14:paraId="3DAFBF4A" w14:textId="77777777" w:rsidR="00C12C8E" w:rsidRPr="004F2D59" w:rsidRDefault="00C12C8E" w:rsidP="00C12C8E">
          <w:pPr>
            <w:jc w:val="right"/>
            <w:rPr>
              <w:rFonts w:ascii="Times New Roman" w:hAnsi="Times New Roman" w:cs="Times New Roman"/>
            </w:rPr>
          </w:pPr>
          <w:r w:rsidRPr="004F2D59">
            <w:rPr>
              <w:rFonts w:ascii="Times New Roman" w:hAnsi="Times New Roman" w:cs="Times New Roman"/>
            </w:rPr>
            <w:t>Marcia McNutt</w:t>
          </w:r>
        </w:p>
        <w:p w14:paraId="6000B1D0" w14:textId="29CCBA36" w:rsidR="0053005F" w:rsidRDefault="00C12C8E" w:rsidP="00C12C8E">
          <w:pPr>
            <w:rPr>
              <w:rFonts w:ascii="Times New Roman" w:hAnsi="Times New Roman" w:cs="Times New Roman"/>
            </w:rPr>
          </w:pPr>
          <w:r w:rsidRPr="004F2D59">
            <w:br w:type="page"/>
          </w:r>
        </w:p>
        <w:p w14:paraId="77526F95" w14:textId="35B2B46E" w:rsidR="005560A7" w:rsidRPr="005560A7" w:rsidRDefault="00D76E44" w:rsidP="005560A7">
          <w:pPr>
            <w:pStyle w:val="Nadpis1"/>
            <w:jc w:val="both"/>
            <w:rPr>
              <w:rFonts w:ascii="Times New Roman" w:hAnsi="Times New Roman" w:cs="Times New Roman"/>
              <w:color w:val="5B9BD5" w:themeColor="accent1"/>
              <w:sz w:val="30"/>
            </w:rPr>
          </w:pPr>
          <w:bookmarkStart w:id="3" w:name="_Toc420288816"/>
          <w:bookmarkStart w:id="4" w:name="_Toc421577978"/>
          <w:r w:rsidRPr="004F2D59">
            <w:rPr>
              <w:rStyle w:val="Znaknadpisu1"/>
              <w:rFonts w:ascii="Times New Roman" w:hAnsi="Times New Roman" w:cs="Times New Roman"/>
            </w:rPr>
            <w:lastRenderedPageBreak/>
            <w:t>Introduction</w:t>
          </w:r>
          <w:bookmarkEnd w:id="3"/>
          <w:bookmarkEnd w:id="4"/>
        </w:p>
        <w:p w14:paraId="0641A848" w14:textId="6069C7F6" w:rsidR="00750824" w:rsidRDefault="00BB0FCE" w:rsidP="003E6A59">
          <w:pPr>
            <w:jc w:val="both"/>
            <w:rPr>
              <w:rFonts w:ascii="Times New Roman" w:hAnsi="Times New Roman" w:cs="Times New Roman"/>
            </w:rPr>
          </w:pPr>
          <w:bookmarkStart w:id="5" w:name="_Toc408842105"/>
          <w:bookmarkStart w:id="6" w:name="_Toc408844054"/>
          <w:bookmarkStart w:id="7" w:name="_Toc408845887"/>
          <w:bookmarkStart w:id="8" w:name="_Toc409289269"/>
          <w:r>
            <w:rPr>
              <w:rFonts w:ascii="Times New Roman" w:hAnsi="Times New Roman" w:cs="Times New Roman"/>
            </w:rPr>
            <w:t xml:space="preserve">Having </w:t>
          </w:r>
          <w:r w:rsidR="00DE6D05">
            <w:rPr>
              <w:rFonts w:ascii="Times New Roman" w:hAnsi="Times New Roman" w:cs="Times New Roman"/>
            </w:rPr>
            <w:t xml:space="preserve">detailed </w:t>
          </w:r>
          <w:r>
            <w:rPr>
              <w:rFonts w:ascii="Times New Roman" w:hAnsi="Times New Roman" w:cs="Times New Roman"/>
            </w:rPr>
            <w:t xml:space="preserve">computer </w:t>
          </w:r>
          <w:r w:rsidR="00DE6D05">
            <w:rPr>
              <w:rFonts w:ascii="Times New Roman" w:hAnsi="Times New Roman" w:cs="Times New Roman"/>
            </w:rPr>
            <w:t>simulation</w:t>
          </w:r>
          <w:r w:rsidR="00A00C67">
            <w:rPr>
              <w:rFonts w:ascii="Times New Roman" w:hAnsi="Times New Roman" w:cs="Times New Roman"/>
            </w:rPr>
            <w:t>, which can predict the behavior of the system</w:t>
          </w:r>
          <w:r>
            <w:rPr>
              <w:rFonts w:ascii="Times New Roman" w:hAnsi="Times New Roman" w:cs="Times New Roman"/>
            </w:rPr>
            <w:t xml:space="preserve"> is a dream of many scientist</w:t>
          </w:r>
          <w:r w:rsidR="00DE6D05">
            <w:rPr>
              <w:rFonts w:ascii="Times New Roman" w:hAnsi="Times New Roman" w:cs="Times New Roman"/>
            </w:rPr>
            <w:t xml:space="preserve">. </w:t>
          </w:r>
          <w:r w:rsidR="00861D9D">
            <w:rPr>
              <w:rFonts w:ascii="Times New Roman" w:hAnsi="Times New Roman" w:cs="Times New Roman"/>
            </w:rPr>
            <w:t xml:space="preserve">However, in </w:t>
          </w:r>
          <w:r w:rsidR="00F0047B">
            <w:rPr>
              <w:rFonts w:ascii="Times New Roman" w:hAnsi="Times New Roman" w:cs="Times New Roman"/>
            </w:rPr>
            <w:t xml:space="preserve">the world of </w:t>
          </w:r>
          <w:r w:rsidR="00861D9D">
            <w:rPr>
              <w:rFonts w:ascii="Times New Roman" w:hAnsi="Times New Roman" w:cs="Times New Roman"/>
            </w:rPr>
            <w:t>physics</w:t>
          </w:r>
          <w:r w:rsidR="00F0047B">
            <w:rPr>
              <w:rFonts w:ascii="Times New Roman" w:hAnsi="Times New Roman" w:cs="Times New Roman"/>
            </w:rPr>
            <w:t xml:space="preserve"> many</w:t>
          </w:r>
          <w:r w:rsidR="00495E23">
            <w:rPr>
              <w:rFonts w:ascii="Times New Roman" w:hAnsi="Times New Roman" w:cs="Times New Roman"/>
            </w:rPr>
            <w:t xml:space="preserve"> prediction</w:t>
          </w:r>
          <w:r w:rsidR="00F0047B">
            <w:rPr>
              <w:rFonts w:ascii="Times New Roman" w:hAnsi="Times New Roman" w:cs="Times New Roman"/>
            </w:rPr>
            <w:t>s are</w:t>
          </w:r>
          <w:r w:rsidR="00861D9D">
            <w:rPr>
              <w:rFonts w:ascii="Times New Roman" w:hAnsi="Times New Roman" w:cs="Times New Roman"/>
            </w:rPr>
            <w:t xml:space="preserve"> already possible. Even in chemistry i</w:t>
          </w:r>
          <w:r w:rsidR="00D5164E">
            <w:rPr>
              <w:rFonts w:ascii="Times New Roman" w:hAnsi="Times New Roman" w:cs="Times New Roman"/>
            </w:rPr>
            <w:t>n year</w:t>
          </w:r>
          <w:r w:rsidR="00227014">
            <w:rPr>
              <w:rFonts w:ascii="Times New Roman" w:hAnsi="Times New Roman" w:cs="Times New Roman"/>
            </w:rPr>
            <w:t xml:space="preserve"> 2013 </w:t>
          </w:r>
          <w:r w:rsidR="00537DE3">
            <w:rPr>
              <w:rFonts w:ascii="Times New Roman" w:hAnsi="Times New Roman" w:cs="Times New Roman"/>
            </w:rPr>
            <w:t xml:space="preserve">M. </w:t>
          </w:r>
          <w:r w:rsidR="00537DE3" w:rsidRPr="00537DE3">
            <w:rPr>
              <w:rFonts w:ascii="Times New Roman" w:hAnsi="Times New Roman" w:cs="Times New Roman"/>
            </w:rPr>
            <w:t>Karplus</w:t>
          </w:r>
          <w:r w:rsidR="00537DE3">
            <w:rPr>
              <w:rFonts w:ascii="Times New Roman" w:hAnsi="Times New Roman" w:cs="Times New Roman"/>
            </w:rPr>
            <w:t xml:space="preserve">, M. Levitt and A. Warshell </w:t>
          </w:r>
          <w:r w:rsidR="0005024B">
            <w:rPr>
              <w:rFonts w:ascii="Times New Roman" w:hAnsi="Times New Roman" w:cs="Times New Roman"/>
            </w:rPr>
            <w:t xml:space="preserve">won </w:t>
          </w:r>
          <w:r w:rsidR="000E1F31">
            <w:rPr>
              <w:rFonts w:ascii="Times New Roman" w:hAnsi="Times New Roman" w:cs="Times New Roman"/>
            </w:rPr>
            <w:t xml:space="preserve">the Nobel </w:t>
          </w:r>
          <w:r w:rsidR="0005024B">
            <w:rPr>
              <w:rFonts w:ascii="Times New Roman" w:hAnsi="Times New Roman" w:cs="Times New Roman"/>
            </w:rPr>
            <w:t>Prize</w:t>
          </w:r>
          <w:r w:rsidR="000E1F31">
            <w:rPr>
              <w:rFonts w:ascii="Times New Roman" w:hAnsi="Times New Roman" w:cs="Times New Roman"/>
            </w:rPr>
            <w:t xml:space="preserve"> </w:t>
          </w:r>
          <w:r w:rsidR="00227014">
            <w:rPr>
              <w:rFonts w:ascii="Times New Roman" w:hAnsi="Times New Roman" w:cs="Times New Roman"/>
            </w:rPr>
            <w:t>f</w:t>
          </w:r>
          <w:r w:rsidR="00227014" w:rsidRPr="00227014">
            <w:rPr>
              <w:rFonts w:ascii="Times New Roman" w:hAnsi="Times New Roman" w:cs="Times New Roman"/>
            </w:rPr>
            <w:t>or the development of multiscale models for complex chemical systems</w:t>
          </w:r>
          <w:r w:rsidR="00495E23">
            <w:rPr>
              <w:rFonts w:ascii="Times New Roman" w:hAnsi="Times New Roman" w:cs="Times New Roman"/>
            </w:rPr>
            <w:t>, which predicts the chemical reaction properties even for complex molecules</w:t>
          </w:r>
          <w:r w:rsidR="00537DE3">
            <w:rPr>
              <w:rFonts w:ascii="Times New Roman" w:hAnsi="Times New Roman" w:cs="Times New Roman"/>
            </w:rPr>
            <w:t xml:space="preserve">. </w:t>
          </w:r>
          <w:r w:rsidR="0005024B">
            <w:rPr>
              <w:rFonts w:ascii="Times New Roman" w:hAnsi="Times New Roman" w:cs="Times New Roman"/>
            </w:rPr>
            <w:t xml:space="preserve">So why this kind of </w:t>
          </w:r>
          <w:r w:rsidR="00495E23">
            <w:rPr>
              <w:rFonts w:ascii="Times New Roman" w:hAnsi="Times New Roman" w:cs="Times New Roman"/>
            </w:rPr>
            <w:t xml:space="preserve">computer </w:t>
          </w:r>
          <w:r w:rsidR="0005024B">
            <w:rPr>
              <w:rFonts w:ascii="Times New Roman" w:hAnsi="Times New Roman" w:cs="Times New Roman"/>
            </w:rPr>
            <w:t xml:space="preserve">prediction should not be possible in complex physiology? What need to be done to reach that goal? </w:t>
          </w:r>
        </w:p>
        <w:p w14:paraId="4F907C8D" w14:textId="20E6FC5A" w:rsidR="0005024B" w:rsidRDefault="00E41796" w:rsidP="003E6A59">
          <w:pPr>
            <w:jc w:val="both"/>
            <w:rPr>
              <w:rFonts w:ascii="Times New Roman" w:hAnsi="Times New Roman" w:cs="Times New Roman"/>
            </w:rPr>
          </w:pPr>
          <w:r>
            <w:rPr>
              <w:rFonts w:ascii="Times New Roman" w:hAnsi="Times New Roman" w:cs="Times New Roman"/>
            </w:rPr>
            <w:t xml:space="preserve">I have a strong belief, that </w:t>
          </w:r>
          <w:r w:rsidR="00495E23">
            <w:rPr>
              <w:rFonts w:ascii="Times New Roman" w:hAnsi="Times New Roman" w:cs="Times New Roman"/>
            </w:rPr>
            <w:t>for this purposes</w:t>
          </w:r>
          <w:r w:rsidR="0005024B">
            <w:rPr>
              <w:rFonts w:ascii="Times New Roman" w:hAnsi="Times New Roman" w:cs="Times New Roman"/>
            </w:rPr>
            <w:t xml:space="preserve"> the physiological processes must be formalized</w:t>
          </w:r>
          <w:r w:rsidR="00495E23">
            <w:rPr>
              <w:rFonts w:ascii="Times New Roman" w:hAnsi="Times New Roman" w:cs="Times New Roman"/>
            </w:rPr>
            <w:t xml:space="preserve"> in the meaning of</w:t>
          </w:r>
          <w:r w:rsidR="0005024B">
            <w:rPr>
              <w:rFonts w:ascii="Times New Roman" w:hAnsi="Times New Roman" w:cs="Times New Roman"/>
            </w:rPr>
            <w:t xml:space="preserve"> </w:t>
          </w:r>
          <w:r w:rsidR="00FE7621">
            <w:rPr>
              <w:rFonts w:ascii="Times New Roman" w:hAnsi="Times New Roman" w:cs="Times New Roman"/>
            </w:rPr>
            <w:t xml:space="preserve">physical </w:t>
          </w:r>
          <w:r w:rsidR="0005024B">
            <w:rPr>
              <w:rFonts w:ascii="Times New Roman" w:hAnsi="Times New Roman" w:cs="Times New Roman"/>
            </w:rPr>
            <w:t>generaliz</w:t>
          </w:r>
          <w:r w:rsidR="00495E23">
            <w:rPr>
              <w:rFonts w:ascii="Times New Roman" w:hAnsi="Times New Roman" w:cs="Times New Roman"/>
            </w:rPr>
            <w:t>ation</w:t>
          </w:r>
          <w:r w:rsidR="0005024B">
            <w:rPr>
              <w:rFonts w:ascii="Times New Roman" w:hAnsi="Times New Roman" w:cs="Times New Roman"/>
            </w:rPr>
            <w:t xml:space="preserve"> and </w:t>
          </w:r>
          <w:r w:rsidR="00FE7621">
            <w:rPr>
              <w:rFonts w:ascii="Times New Roman" w:hAnsi="Times New Roman" w:cs="Times New Roman"/>
            </w:rPr>
            <w:t xml:space="preserve">mathematical </w:t>
          </w:r>
          <w:r w:rsidR="00495E23">
            <w:rPr>
              <w:rFonts w:ascii="Times New Roman" w:hAnsi="Times New Roman" w:cs="Times New Roman"/>
            </w:rPr>
            <w:t>integration</w:t>
          </w:r>
          <w:r w:rsidR="0005024B">
            <w:rPr>
              <w:rFonts w:ascii="Times New Roman" w:hAnsi="Times New Roman" w:cs="Times New Roman"/>
            </w:rPr>
            <w:t xml:space="preserve">. </w:t>
          </w:r>
          <w:r w:rsidR="007C7887">
            <w:rPr>
              <w:rFonts w:ascii="Times New Roman" w:hAnsi="Times New Roman" w:cs="Times New Roman"/>
            </w:rPr>
            <w:t>Formalization in the level of exact physical description should be the step in the right direction, because the physics generalize the processes in the nature. However, the human physiology is very complex and it must be described with respect to this complexity. So the effective</w:t>
          </w:r>
          <w:r w:rsidR="00FE7621">
            <w:rPr>
              <w:rFonts w:ascii="Times New Roman" w:hAnsi="Times New Roman" w:cs="Times New Roman"/>
            </w:rPr>
            <w:t xml:space="preserve"> and exact</w:t>
          </w:r>
          <w:r w:rsidR="007C7887">
            <w:rPr>
              <w:rFonts w:ascii="Times New Roman" w:hAnsi="Times New Roman" w:cs="Times New Roman"/>
            </w:rPr>
            <w:t xml:space="preserve"> integration of the physiological knowledge could be the clue </w:t>
          </w:r>
          <w:r w:rsidR="00495E23">
            <w:rPr>
              <w:rFonts w:ascii="Times New Roman" w:hAnsi="Times New Roman" w:cs="Times New Roman"/>
            </w:rPr>
            <w:t xml:space="preserve">to the </w:t>
          </w:r>
          <w:r w:rsidR="00495E23" w:rsidRPr="00495E23">
            <w:rPr>
              <w:rFonts w:ascii="Times New Roman" w:hAnsi="Times New Roman" w:cs="Times New Roman"/>
              <w:i/>
            </w:rPr>
            <w:t>in silico</w:t>
          </w:r>
          <w:r w:rsidR="00495E23">
            <w:rPr>
              <w:rFonts w:ascii="Times New Roman" w:hAnsi="Times New Roman" w:cs="Times New Roman"/>
            </w:rPr>
            <w:t xml:space="preserve"> prediction</w:t>
          </w:r>
          <w:r w:rsidR="000A3101">
            <w:rPr>
              <w:rFonts w:ascii="Times New Roman" w:hAnsi="Times New Roman" w:cs="Times New Roman"/>
            </w:rPr>
            <w:t>s</w:t>
          </w:r>
          <w:r w:rsidR="00495E23">
            <w:rPr>
              <w:rFonts w:ascii="Times New Roman" w:hAnsi="Times New Roman" w:cs="Times New Roman"/>
            </w:rPr>
            <w:t xml:space="preserve">. </w:t>
          </w:r>
        </w:p>
        <w:p w14:paraId="601D2A4F" w14:textId="77777777" w:rsidR="00DB7AFA" w:rsidRDefault="00A60508" w:rsidP="003E6A59">
          <w:pPr>
            <w:jc w:val="both"/>
            <w:rPr>
              <w:rFonts w:ascii="Times New Roman" w:hAnsi="Times New Roman" w:cs="Times New Roman"/>
            </w:rPr>
          </w:pPr>
          <w:r>
            <w:rPr>
              <w:rFonts w:ascii="Times New Roman" w:hAnsi="Times New Roman" w:cs="Times New Roman"/>
            </w:rPr>
            <w:t>There are already many observations of relations between physical quantities in physiology. Many of them are statistically significant. However th</w:t>
          </w:r>
          <w:r w:rsidR="00DB7AFA">
            <w:rPr>
              <w:rFonts w:ascii="Times New Roman" w:hAnsi="Times New Roman" w:cs="Times New Roman"/>
            </w:rPr>
            <w:t>e statistical approximation is not enough</w:t>
          </w:r>
          <w:r>
            <w:rPr>
              <w:rFonts w:ascii="Times New Roman" w:hAnsi="Times New Roman" w:cs="Times New Roman"/>
            </w:rPr>
            <w:t xml:space="preserve"> if there are connected more than two variables. For this reason the blind </w:t>
          </w:r>
          <w:r w:rsidR="00FE7621">
            <w:rPr>
              <w:rFonts w:ascii="Times New Roman" w:hAnsi="Times New Roman" w:cs="Times New Roman"/>
            </w:rPr>
            <w:t xml:space="preserve">nonphysical </w:t>
          </w:r>
          <w:r>
            <w:rPr>
              <w:rFonts w:ascii="Times New Roman" w:hAnsi="Times New Roman" w:cs="Times New Roman"/>
            </w:rPr>
            <w:t>relation</w:t>
          </w:r>
          <w:r w:rsidR="00FE7621">
            <w:rPr>
              <w:rFonts w:ascii="Times New Roman" w:hAnsi="Times New Roman" w:cs="Times New Roman"/>
            </w:rPr>
            <w:t>s</w:t>
          </w:r>
          <w:r>
            <w:rPr>
              <w:rFonts w:ascii="Times New Roman" w:hAnsi="Times New Roman" w:cs="Times New Roman"/>
            </w:rPr>
            <w:t xml:space="preserve"> should be </w:t>
          </w:r>
          <w:r w:rsidR="00FE7621">
            <w:rPr>
              <w:rFonts w:ascii="Times New Roman" w:hAnsi="Times New Roman" w:cs="Times New Roman"/>
            </w:rPr>
            <w:t>more studied and described using physical processes</w:t>
          </w:r>
          <w:r>
            <w:rPr>
              <w:rFonts w:ascii="Times New Roman" w:hAnsi="Times New Roman" w:cs="Times New Roman"/>
            </w:rPr>
            <w:t xml:space="preserve">. </w:t>
          </w:r>
          <w:r w:rsidR="00FE7621">
            <w:rPr>
              <w:rFonts w:ascii="Times New Roman" w:hAnsi="Times New Roman" w:cs="Times New Roman"/>
            </w:rPr>
            <w:t>T</w:t>
          </w:r>
          <w:r>
            <w:rPr>
              <w:rFonts w:ascii="Times New Roman" w:hAnsi="Times New Roman" w:cs="Times New Roman"/>
            </w:rPr>
            <w:t>he build</w:t>
          </w:r>
          <w:r w:rsidR="00F0047B">
            <w:rPr>
              <w:rFonts w:ascii="Times New Roman" w:hAnsi="Times New Roman" w:cs="Times New Roman"/>
            </w:rPr>
            <w:t>ing</w:t>
          </w:r>
          <w:r>
            <w:rPr>
              <w:rFonts w:ascii="Times New Roman" w:hAnsi="Times New Roman" w:cs="Times New Roman"/>
            </w:rPr>
            <w:t xml:space="preserve"> mathematical relations </w:t>
          </w:r>
          <w:r w:rsidR="00FE7621">
            <w:rPr>
              <w:rFonts w:ascii="Times New Roman" w:hAnsi="Times New Roman" w:cs="Times New Roman"/>
            </w:rPr>
            <w:t xml:space="preserve">between variables </w:t>
          </w:r>
          <w:r>
            <w:rPr>
              <w:rFonts w:ascii="Times New Roman" w:hAnsi="Times New Roman" w:cs="Times New Roman"/>
            </w:rPr>
            <w:t xml:space="preserve">in physiology </w:t>
          </w:r>
          <w:r w:rsidR="00F0047B">
            <w:rPr>
              <w:rFonts w:ascii="Times New Roman" w:hAnsi="Times New Roman" w:cs="Times New Roman"/>
            </w:rPr>
            <w:t xml:space="preserve">must be represented </w:t>
          </w:r>
          <w:r>
            <w:rPr>
              <w:rFonts w:ascii="Times New Roman" w:hAnsi="Times New Roman" w:cs="Times New Roman"/>
            </w:rPr>
            <w:t xml:space="preserve">by designing the theory based on first </w:t>
          </w:r>
          <w:r w:rsidR="007D0B6E">
            <w:rPr>
              <w:rFonts w:ascii="Times New Roman" w:hAnsi="Times New Roman" w:cs="Times New Roman"/>
            </w:rPr>
            <w:t xml:space="preserve">physical </w:t>
          </w:r>
          <w:r>
            <w:rPr>
              <w:rFonts w:ascii="Times New Roman" w:hAnsi="Times New Roman" w:cs="Times New Roman"/>
            </w:rPr>
            <w:t>principles</w:t>
          </w:r>
          <w:r w:rsidR="00F0047B">
            <w:rPr>
              <w:rFonts w:ascii="Times New Roman" w:hAnsi="Times New Roman" w:cs="Times New Roman"/>
            </w:rPr>
            <w:t xml:space="preserve">. As a result from base principles the relation even between more than two variables can be </w:t>
          </w:r>
          <w:r w:rsidR="00DB7AFA">
            <w:rPr>
              <w:rFonts w:ascii="Times New Roman" w:hAnsi="Times New Roman" w:cs="Times New Roman"/>
            </w:rPr>
            <w:t xml:space="preserve">easily </w:t>
          </w:r>
          <w:r w:rsidR="00F0047B">
            <w:rPr>
              <w:rFonts w:ascii="Times New Roman" w:hAnsi="Times New Roman" w:cs="Times New Roman"/>
            </w:rPr>
            <w:t>deduced</w:t>
          </w:r>
          <w:r w:rsidR="007D0B6E">
            <w:rPr>
              <w:rFonts w:ascii="Times New Roman" w:hAnsi="Times New Roman" w:cs="Times New Roman"/>
            </w:rPr>
            <w:t xml:space="preserve">. The mathematical deduction can strongly maintain the consistence of the theory without being in dispute with other parts of </w:t>
          </w:r>
          <w:r w:rsidR="00F0047B">
            <w:rPr>
              <w:rFonts w:ascii="Times New Roman" w:hAnsi="Times New Roman" w:cs="Times New Roman"/>
            </w:rPr>
            <w:t xml:space="preserve">the </w:t>
          </w:r>
          <w:r w:rsidR="007D0B6E">
            <w:rPr>
              <w:rFonts w:ascii="Times New Roman" w:hAnsi="Times New Roman" w:cs="Times New Roman"/>
            </w:rPr>
            <w:t xml:space="preserve">theory. However, these theoretical </w:t>
          </w:r>
          <w:r w:rsidR="00F0047B">
            <w:rPr>
              <w:rFonts w:ascii="Times New Roman" w:hAnsi="Times New Roman" w:cs="Times New Roman"/>
            </w:rPr>
            <w:t xml:space="preserve">relations must always </w:t>
          </w:r>
          <w:r w:rsidR="007D0B6E">
            <w:rPr>
              <w:rFonts w:ascii="Times New Roman" w:hAnsi="Times New Roman" w:cs="Times New Roman"/>
            </w:rPr>
            <w:t>fit the observations. If they does not fit the measurements, the theory must be rearranged.</w:t>
          </w:r>
        </w:p>
        <w:p w14:paraId="56DF8806" w14:textId="645A835D" w:rsidR="00A60508" w:rsidRDefault="00DB7AFA" w:rsidP="003E6A59">
          <w:pPr>
            <w:jc w:val="both"/>
            <w:rPr>
              <w:rFonts w:ascii="Times New Roman" w:hAnsi="Times New Roman" w:cs="Times New Roman"/>
            </w:rPr>
          </w:pPr>
          <w:r>
            <w:rPr>
              <w:rFonts w:ascii="Times New Roman" w:hAnsi="Times New Roman" w:cs="Times New Roman"/>
            </w:rPr>
            <w:t xml:space="preserve">The implementation of exactly formalized theory is named </w:t>
          </w:r>
          <w:r w:rsidR="00F04993">
            <w:rPr>
              <w:rFonts w:ascii="Times New Roman" w:hAnsi="Times New Roman" w:cs="Times New Roman"/>
            </w:rPr>
            <w:t xml:space="preserve">a </w:t>
          </w:r>
          <w:r>
            <w:rPr>
              <w:rFonts w:ascii="Times New Roman" w:hAnsi="Times New Roman" w:cs="Times New Roman"/>
            </w:rPr>
            <w:t xml:space="preserve">model. Thanks to mathematical relations it should be possible to implement the formalized theory into almost any computer language, even to the </w:t>
          </w:r>
          <w:r w:rsidR="00F04993">
            <w:rPr>
              <w:rFonts w:ascii="Times New Roman" w:hAnsi="Times New Roman" w:cs="Times New Roman"/>
            </w:rPr>
            <w:t>list of few types of computer processor instructions</w:t>
          </w:r>
          <w:r>
            <w:rPr>
              <w:rFonts w:ascii="Times New Roman" w:hAnsi="Times New Roman" w:cs="Times New Roman"/>
            </w:rPr>
            <w:t>.</w:t>
          </w:r>
          <w:r w:rsidR="00F04993">
            <w:rPr>
              <w:rFonts w:ascii="Times New Roman" w:hAnsi="Times New Roman" w:cs="Times New Roman"/>
            </w:rPr>
            <w:t xml:space="preserve"> However there are huge difference in effectiveness and readability of these implementation, which are critical for verification of the model. Having the last generation of computer language designed for implementation of complex physical models the step from theory to model is minimalized and the work can be more focused on to the formalization of theory than on implementation of theory to computer language. </w:t>
          </w:r>
          <w:r w:rsidR="00F71B55">
            <w:rPr>
              <w:rFonts w:ascii="Times New Roman" w:hAnsi="Times New Roman" w:cs="Times New Roman"/>
            </w:rPr>
            <w:t>Thanks to this new approach in computer science</w:t>
          </w:r>
          <w:r w:rsidR="00F04993">
            <w:rPr>
              <w:rFonts w:ascii="Times New Roman" w:hAnsi="Times New Roman" w:cs="Times New Roman"/>
            </w:rPr>
            <w:t xml:space="preserve"> the complex integrative physiological theory </w:t>
          </w:r>
          <w:r w:rsidR="00F71B55">
            <w:rPr>
              <w:rFonts w:ascii="Times New Roman" w:hAnsi="Times New Roman" w:cs="Times New Roman"/>
            </w:rPr>
            <w:t>has almost the same meaning as</w:t>
          </w:r>
          <w:r w:rsidR="00F04993">
            <w:rPr>
              <w:rFonts w:ascii="Times New Roman" w:hAnsi="Times New Roman" w:cs="Times New Roman"/>
            </w:rPr>
            <w:t xml:space="preserve"> the complex integrative model. </w:t>
          </w:r>
        </w:p>
        <w:p w14:paraId="77648E6D" w14:textId="05BC3010" w:rsidR="00E41796" w:rsidRDefault="00F71B55" w:rsidP="003E6A59">
          <w:pPr>
            <w:jc w:val="both"/>
            <w:rPr>
              <w:rFonts w:ascii="Times New Roman" w:hAnsi="Times New Roman" w:cs="Times New Roman"/>
            </w:rPr>
          </w:pPr>
          <w:r>
            <w:rPr>
              <w:rFonts w:ascii="Times New Roman" w:hAnsi="Times New Roman" w:cs="Times New Roman"/>
            </w:rPr>
            <w:t>T</w:t>
          </w:r>
          <w:r w:rsidR="00091A87">
            <w:rPr>
              <w:rFonts w:ascii="Times New Roman" w:hAnsi="Times New Roman" w:cs="Times New Roman"/>
            </w:rPr>
            <w:t xml:space="preserve">he formalization of integrative physiology can be understand as finding the base principles from physics and to define the methods how to integrate these base principles together into one complex model of human physiology. </w:t>
          </w:r>
          <w:r w:rsidR="00967D1D">
            <w:rPr>
              <w:rFonts w:ascii="Times New Roman" w:hAnsi="Times New Roman" w:cs="Times New Roman"/>
            </w:rPr>
            <w:t>This approach already started in Mississippi in sixties 19</w:t>
          </w:r>
          <w:r w:rsidR="00967D1D" w:rsidRPr="00967D1D">
            <w:rPr>
              <w:rFonts w:ascii="Times New Roman" w:hAnsi="Times New Roman" w:cs="Times New Roman"/>
              <w:vertAlign w:val="superscript"/>
            </w:rPr>
            <w:t>th</w:t>
          </w:r>
          <w:r w:rsidR="00967D1D">
            <w:rPr>
              <w:rFonts w:ascii="Times New Roman" w:hAnsi="Times New Roman" w:cs="Times New Roman"/>
            </w:rPr>
            <w:t xml:space="preserve"> century. This work follow up to this development </w:t>
          </w:r>
          <w:r>
            <w:rPr>
              <w:rFonts w:ascii="Times New Roman" w:hAnsi="Times New Roman" w:cs="Times New Roman"/>
            </w:rPr>
            <w:t xml:space="preserve">from University of Mississippi Medical Centre </w:t>
          </w:r>
          <w:r w:rsidR="00967D1D">
            <w:rPr>
              <w:rFonts w:ascii="Times New Roman" w:hAnsi="Times New Roman" w:cs="Times New Roman"/>
            </w:rPr>
            <w:t xml:space="preserve">by finding better base principles, finding better way to implement the model and finally by extending the model with better </w:t>
          </w:r>
          <w:r w:rsidR="00FE7621">
            <w:rPr>
              <w:rFonts w:ascii="Times New Roman" w:hAnsi="Times New Roman" w:cs="Times New Roman"/>
            </w:rPr>
            <w:t>principles</w:t>
          </w:r>
          <w:r w:rsidR="00967D1D">
            <w:rPr>
              <w:rFonts w:ascii="Times New Roman" w:hAnsi="Times New Roman" w:cs="Times New Roman"/>
            </w:rPr>
            <w:t xml:space="preserve"> of chemical processes</w:t>
          </w:r>
          <w:r w:rsidR="00E41796">
            <w:rPr>
              <w:rFonts w:ascii="Times New Roman" w:hAnsi="Times New Roman" w:cs="Times New Roman"/>
            </w:rPr>
            <w:t xml:space="preserve"> such as presented in hemoglobin </w:t>
          </w:r>
          <w:r w:rsidR="00FE7621">
            <w:rPr>
              <w:rFonts w:ascii="Times New Roman" w:hAnsi="Times New Roman" w:cs="Times New Roman"/>
            </w:rPr>
            <w:t>model with three different ligands</w:t>
          </w:r>
          <w:r w:rsidR="00967D1D">
            <w:rPr>
              <w:rFonts w:ascii="Times New Roman" w:hAnsi="Times New Roman" w:cs="Times New Roman"/>
            </w:rPr>
            <w:t xml:space="preserve">. </w:t>
          </w:r>
        </w:p>
        <w:bookmarkEnd w:id="5"/>
        <w:bookmarkEnd w:id="6"/>
        <w:bookmarkEnd w:id="7"/>
        <w:bookmarkEnd w:id="8"/>
        <w:p w14:paraId="5C7F568C" w14:textId="76E93EEC" w:rsidR="00D44CE2" w:rsidRDefault="00675597" w:rsidP="00D44CE2">
          <w:pPr>
            <w:jc w:val="both"/>
          </w:pPr>
          <w:r>
            <w:rPr>
              <w:rFonts w:ascii="Times New Roman" w:hAnsi="Times New Roman" w:cs="Times New Roman"/>
            </w:rPr>
            <w:t xml:space="preserve">In the beginning of this work was reimplementation </w:t>
          </w:r>
          <w:r w:rsidR="00D44CE2">
            <w:rPr>
              <w:rFonts w:ascii="Times New Roman" w:hAnsi="Times New Roman" w:cs="Times New Roman"/>
            </w:rPr>
            <w:t>of</w:t>
          </w:r>
          <w:r w:rsidR="00053C8D">
            <w:rPr>
              <w:rFonts w:ascii="Times New Roman" w:hAnsi="Times New Roman" w:cs="Times New Roman"/>
            </w:rPr>
            <w:t xml:space="preserve"> different</w:t>
          </w:r>
          <w:r w:rsidR="00D44CE2">
            <w:rPr>
              <w:rFonts w:ascii="Times New Roman" w:hAnsi="Times New Roman" w:cs="Times New Roman"/>
            </w:rPr>
            <w:t xml:space="preserve"> </w:t>
          </w:r>
          <w:r w:rsidR="00DA3A83">
            <w:rPr>
              <w:rFonts w:ascii="Times New Roman" w:hAnsi="Times New Roman" w:cs="Times New Roman"/>
            </w:rPr>
            <w:t>physiological m</w:t>
          </w:r>
          <w:r>
            <w:rPr>
              <w:rFonts w:ascii="Times New Roman" w:hAnsi="Times New Roman" w:cs="Times New Roman"/>
            </w:rPr>
            <w:t xml:space="preserve">odels </w:t>
          </w:r>
          <w:r w:rsidR="00D44CE2">
            <w:rPr>
              <w:rFonts w:ascii="Times New Roman" w:hAnsi="Times New Roman" w:cs="Times New Roman"/>
            </w:rPr>
            <w:t>to</w:t>
          </w:r>
          <w:r>
            <w:rPr>
              <w:rFonts w:ascii="Times New Roman" w:hAnsi="Times New Roman" w:cs="Times New Roman"/>
            </w:rPr>
            <w:t xml:space="preserve"> Matlab/Simulink (Mathworks corp., U.S.). This approach was very time-consuming with only a </w:t>
          </w:r>
          <w:r w:rsidR="00053C8D">
            <w:rPr>
              <w:rFonts w:ascii="Times New Roman" w:hAnsi="Times New Roman" w:cs="Times New Roman"/>
            </w:rPr>
            <w:t>consistency-verification purposes.</w:t>
          </w:r>
          <w:r>
            <w:rPr>
              <w:rFonts w:ascii="Times New Roman" w:hAnsi="Times New Roman" w:cs="Times New Roman"/>
            </w:rPr>
            <w:t xml:space="preserve"> </w:t>
          </w:r>
          <w:r w:rsidR="00053C8D">
            <w:rPr>
              <w:rFonts w:ascii="Times New Roman" w:hAnsi="Times New Roman" w:cs="Times New Roman"/>
            </w:rPr>
            <w:t>T</w:t>
          </w:r>
          <w:r>
            <w:rPr>
              <w:rFonts w:ascii="Times New Roman" w:hAnsi="Times New Roman" w:cs="Times New Roman"/>
            </w:rPr>
            <w:t xml:space="preserve">he models </w:t>
          </w:r>
          <w:r w:rsidR="00053C8D">
            <w:rPr>
              <w:rFonts w:ascii="Times New Roman" w:hAnsi="Times New Roman" w:cs="Times New Roman"/>
            </w:rPr>
            <w:t xml:space="preserve">in Simulink </w:t>
          </w:r>
          <w:r>
            <w:rPr>
              <w:rFonts w:ascii="Times New Roman" w:hAnsi="Times New Roman" w:cs="Times New Roman"/>
            </w:rPr>
            <w:t xml:space="preserve">were not simplified and not </w:t>
          </w:r>
          <w:r w:rsidR="002150DF">
            <w:rPr>
              <w:rFonts w:ascii="Times New Roman" w:hAnsi="Times New Roman" w:cs="Times New Roman"/>
            </w:rPr>
            <w:t>self-describing. Even more</w:t>
          </w:r>
          <w:r w:rsidR="00053C8D">
            <w:rPr>
              <w:rFonts w:ascii="Times New Roman" w:hAnsi="Times New Roman" w:cs="Times New Roman"/>
            </w:rPr>
            <w:t>,</w:t>
          </w:r>
          <w:r w:rsidR="002150DF">
            <w:rPr>
              <w:rFonts w:ascii="Times New Roman" w:hAnsi="Times New Roman" w:cs="Times New Roman"/>
            </w:rPr>
            <w:t xml:space="preserve"> these models </w:t>
          </w:r>
          <w:r w:rsidR="00623659">
            <w:rPr>
              <w:rFonts w:ascii="Times New Roman" w:hAnsi="Times New Roman" w:cs="Times New Roman"/>
            </w:rPr>
            <w:t>was unable to</w:t>
          </w:r>
          <w:r w:rsidR="002150DF">
            <w:rPr>
              <w:rFonts w:ascii="Times New Roman" w:hAnsi="Times New Roman" w:cs="Times New Roman"/>
            </w:rPr>
            <w:t xml:space="preserve"> easy extended or modified. That was the </w:t>
          </w:r>
          <w:r w:rsidR="002150DF">
            <w:rPr>
              <w:rFonts w:ascii="Times New Roman" w:hAnsi="Times New Roman" w:cs="Times New Roman"/>
            </w:rPr>
            <w:lastRenderedPageBreak/>
            <w:t xml:space="preserve">reason why we go away from causal simulation tools and we starts to look for new possibilities how to formalize the physiological model for computer simulation </w:t>
          </w:r>
          <w:r w:rsidR="002150DF">
            <w:fldChar w:fldCharType="begin"/>
          </w:r>
          <w:r w:rsidR="002150DF">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2150DF">
            <w:fldChar w:fldCharType="separate"/>
          </w:r>
          <w:r w:rsidR="002150DF">
            <w:rPr>
              <w:noProof/>
            </w:rPr>
            <w:t>(Mateják, et al., 2008)</w:t>
          </w:r>
          <w:r w:rsidR="002150DF">
            <w:fldChar w:fldCharType="end"/>
          </w:r>
          <w:r w:rsidR="002150DF">
            <w:t xml:space="preserve">. The solution for our criteria of computer language was achieved by Modelica language, where I easily implemented original Guyton model from year 1972 </w:t>
          </w:r>
          <w:r w:rsidR="002150DF">
            <w:fldChar w:fldCharType="begin"/>
          </w:r>
          <w:r w:rsidR="002150DF">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2150DF">
            <w:fldChar w:fldCharType="separate"/>
          </w:r>
          <w:r w:rsidR="002150DF">
            <w:rPr>
              <w:noProof/>
            </w:rPr>
            <w:t>(Mateják, et al., 2009)</w:t>
          </w:r>
          <w:r w:rsidR="002150DF">
            <w:fldChar w:fldCharType="end"/>
          </w:r>
          <w:r w:rsidR="002150DF">
            <w:t xml:space="preserve">. One year later I implemented to Modelica the model QHP </w:t>
          </w:r>
          <w:r w:rsidR="002150DF">
            <w:fldChar w:fldCharType="begin"/>
          </w:r>
          <w:r w:rsidR="002150DF">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2150DF">
            <w:fldChar w:fldCharType="separate"/>
          </w:r>
          <w:r w:rsidR="002150DF">
            <w:rPr>
              <w:noProof/>
            </w:rPr>
            <w:t>(Mateják and Kofránek, 2010)</w:t>
          </w:r>
          <w:r w:rsidR="002150DF">
            <w:fldChar w:fldCharType="end"/>
          </w:r>
          <w:r w:rsidR="002150DF">
            <w:t xml:space="preserve">. This model was one of </w:t>
          </w:r>
          <w:r w:rsidR="00183910">
            <w:t>the main result of our very successful national project „</w:t>
          </w:r>
          <w:r w:rsidR="00183910" w:rsidRPr="00EB4F00">
            <w:t xml:space="preserve">e-Golem: </w:t>
          </w:r>
          <w:r w:rsidR="00E5744A" w:rsidRPr="00E5744A">
            <w:t>mediacal learning simulator of human physiological functions as a backgound of e-learning teaching of critical care medicine</w:t>
          </w:r>
          <w:r w:rsidR="00183910">
            <w:t>“ (</w:t>
          </w:r>
          <w:r w:rsidR="00183910" w:rsidRPr="00495FDB">
            <w:t>2006-2009, MSM/2C, 2C06031)</w:t>
          </w:r>
          <w:r w:rsidR="00183910">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w:t>
          </w:r>
          <w:r w:rsidR="00183910">
            <w:t>This implementation has an automatic comparison of output values with original model, so it can describe all experiments for which was designed the original one. Having our implementation it starts to be very easy to extend the model with new acid-base theory</w:t>
          </w:r>
          <w:r>
            <w:t>,</w:t>
          </w:r>
          <w:r w:rsidR="00183910">
            <w:t xml:space="preserve"> blood gases transport or new cardiovascular details</w:t>
          </w:r>
          <w:r>
            <w:t xml:space="preserve">. </w:t>
          </w:r>
          <w:r w:rsidR="00183910">
            <w:t>So, in year</w:t>
          </w:r>
          <w:r>
            <w:t xml:space="preserve"> 2012 </w:t>
          </w:r>
          <w:r w:rsidR="00183910">
            <w:t xml:space="preserve">I implemented into the model the new </w:t>
          </w:r>
          <w:r w:rsidR="00E5744A">
            <w:t>blood oxygen status model of</w:t>
          </w:r>
          <w:r>
            <w:t xml:space="preserve"> Siggaard-Andersona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w:t>
          </w:r>
          <w:r w:rsidR="00E5744A">
            <w:t xml:space="preserve">The </w:t>
          </w:r>
          <w:r>
            <w:t xml:space="preserve">Model </w:t>
          </w:r>
          <w:r w:rsidR="00E5744A">
            <w:t>was able to simulate for example the support of artificial ventilation or even extravascular oxygenation</w:t>
          </w:r>
          <w:r>
            <w:t xml:space="preserve">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xml:space="preserve">. </w:t>
          </w:r>
          <w:r w:rsidR="00E5744A">
            <w:t>These and many other inputs such as infusions, dialyses</w:t>
          </w:r>
          <w:r>
            <w:t xml:space="preserve">, </w:t>
          </w:r>
          <w:r w:rsidR="00E5744A">
            <w:t>transfusions or hemorrhage was</w:t>
          </w:r>
          <w:r>
            <w:t xml:space="preserve"> </w:t>
          </w:r>
          <w:r w:rsidR="00E5744A">
            <w:t>designed for educational simulations in project</w:t>
          </w:r>
          <w:r>
            <w:t xml:space="preserve"> „</w:t>
          </w:r>
          <w:r w:rsidR="00E5744A" w:rsidRPr="00E5744A">
            <w:t>Virtual patient - Simulator for medical education</w:t>
          </w:r>
          <w:r>
            <w:t>“</w:t>
          </w:r>
          <w:r w:rsidRPr="00EB4F00">
            <w:t xml:space="preserve"> (2011-2014, MPO/FR</w:t>
          </w:r>
          <w:r>
            <w:t>, FR-TI3/869</w:t>
          </w:r>
          <w:r w:rsidRPr="00EB4F00">
            <w:t>)</w:t>
          </w:r>
          <w:r>
            <w:t xml:space="preserve">. </w:t>
          </w:r>
          <w:r w:rsidR="00E5744A">
            <w:t>In the same manner of educational simulation was in the model tested also different scenarios of acid-base and respiratory disorders</w:t>
          </w:r>
          <w:r>
            <w:t xml:space="preserve">, </w:t>
          </w:r>
          <w:r w:rsidR="00E5744A">
            <w:t xml:space="preserve">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t>
          </w:r>
          <w:r w:rsidR="00E5744A">
            <w:t xml:space="preserve">where was already implemented the new calculation of acid-base as a result of </w:t>
          </w:r>
          <w:r w:rsidR="00F457AD">
            <w:t>electroneutrality with calculation of each significant chemical substance. One of my significant result of this work was separating of the main principles from the model into the Modelica library called Physiolibrary</w:t>
          </w:r>
          <w:r>
            <w:t xml:space="preserve">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rsidR="00F457AD">
            <w:t>. This library won the free Modelica library awards at 10th International Modelica Conference in year 2014 in Lund, Sweden.</w:t>
          </w:r>
          <w:r w:rsidR="00DA3A83">
            <w:t xml:space="preserve"> Having </w:t>
          </w:r>
          <w:r w:rsidR="004F23F3">
            <w:t xml:space="preserve">for example </w:t>
          </w:r>
          <w:r w:rsidR="00DA3A83">
            <w:t>these base principles for hydraulic calculation of cardiovascular system,</w:t>
          </w:r>
          <w:r w:rsidR="00F71B55">
            <w:t xml:space="preserve"> we was implemented and identified</w:t>
          </w:r>
          <w:r w:rsidR="00DA3A83">
            <w:t xml:space="preserve"> the more detailed cardiovascular models </w:t>
          </w:r>
          <w:r w:rsidR="00F71B55">
            <w:fldChar w:fldCharType="begin"/>
          </w:r>
          <w:r w:rsidR="00F71B55">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F71B55">
            <w:fldChar w:fldCharType="separate"/>
          </w:r>
          <w:r w:rsidR="00F71B55">
            <w:rPr>
              <w:noProof/>
            </w:rPr>
            <w:t>(Kulhánek, et al., 2014)</w:t>
          </w:r>
          <w:r w:rsidR="00F71B55">
            <w:fldChar w:fldCharType="end"/>
          </w:r>
          <w:r w:rsidR="00DA3A83">
            <w:t>.</w:t>
          </w:r>
          <w:r>
            <w:t xml:space="preserve"> </w:t>
          </w:r>
          <w:r w:rsidR="00DA3A83">
            <w:t>Working on the physical chemistry theory behind physiology I formalized the</w:t>
          </w:r>
          <w:r w:rsidR="00F457AD">
            <w:t xml:space="preserve"> first principles</w:t>
          </w:r>
          <w:r w:rsidR="00DA3A83">
            <w:t xml:space="preserve"> of electrochemical processes</w:t>
          </w:r>
          <w:r w:rsidR="00D44CE2">
            <w:t xml:space="preserve">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 </w:instrText>
          </w:r>
          <w:r w:rsidR="00F71B55">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DATA </w:instrText>
          </w:r>
          <w:r w:rsidR="00F71B55">
            <w:fldChar w:fldCharType="end"/>
          </w:r>
          <w:r>
            <w:fldChar w:fldCharType="separate"/>
          </w:r>
          <w:r w:rsidR="00F71B55">
            <w:rPr>
              <w:noProof/>
            </w:rPr>
            <w:t>(Mateják, 2015b; Mateják, et al., 2015a)</w:t>
          </w:r>
          <w:r>
            <w:fldChar w:fldCharType="end"/>
          </w:r>
          <w:r>
            <w:t xml:space="preserve">. </w:t>
          </w:r>
          <w:r w:rsidR="00D44CE2">
            <w:t>As shown in the thesis all these physiological descriptions can be easily integrated into the one model, which I named Physiomodel.</w:t>
          </w:r>
        </w:p>
        <w:p w14:paraId="7BDD57DA" w14:textId="77777777" w:rsidR="00D379F4" w:rsidRPr="004F2D59" w:rsidRDefault="004D79D5" w:rsidP="00911E3F">
          <w:pPr>
            <w:pStyle w:val="Nadpis2"/>
            <w:rPr>
              <w:rStyle w:val="Znaknadpisu1"/>
              <w:rFonts w:ascii="Times New Roman" w:hAnsi="Times New Roman" w:cs="Times New Roman"/>
            </w:rPr>
          </w:pPr>
          <w:bookmarkStart w:id="9" w:name="_Toc420288817"/>
          <w:bookmarkStart w:id="10" w:name="_Ref420408811"/>
          <w:bookmarkStart w:id="11" w:name="_Ref420443104"/>
          <w:bookmarkStart w:id="12" w:name="_Toc421577979"/>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9"/>
          <w:bookmarkEnd w:id="10"/>
          <w:bookmarkEnd w:id="11"/>
          <w:bookmarkEnd w:id="12"/>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reimplemented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Roy D. Meyers, Leo D. Geoffrion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r w:rsidR="00AD110E" w:rsidRPr="004F2D59">
            <w:rPr>
              <w:rFonts w:ascii="Times New Roman" w:hAnsi="Times New Roman" w:cs="Times New Roman"/>
            </w:rPr>
            <w:t xml:space="preserve">xsl-template for Mozilla browser called </w:t>
          </w:r>
          <w:hyperlink r:id="rId12" w:history="1">
            <w:r w:rsidR="00AD110E" w:rsidRPr="004F2D59">
              <w:rPr>
                <w:rStyle w:val="Hypertextovodkaz"/>
                <w:rFonts w:ascii="Times New Roman" w:hAnsi="Times New Roman" w:cs="Times New Roman"/>
              </w:rPr>
              <w:t>QHPView</w:t>
            </w:r>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4"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rPr>
              <w:rStyle w:val="Znaknadpisu1"/>
              <w:rFonts w:ascii="Times New Roman" w:hAnsi="Times New Roman" w:cs="Times New Roman"/>
            </w:rPr>
          </w:pPr>
          <w:bookmarkStart w:id="13" w:name="_Toc408842106"/>
          <w:bookmarkStart w:id="14" w:name="_Toc408844055"/>
          <w:bookmarkStart w:id="15" w:name="_Toc408845888"/>
          <w:bookmarkStart w:id="16" w:name="_Toc409289270"/>
          <w:bookmarkStart w:id="17" w:name="_Toc420288818"/>
          <w:bookmarkStart w:id="18" w:name="_Toc421577980"/>
          <w:r w:rsidRPr="004F2D59">
            <w:rPr>
              <w:rStyle w:val="Znaknadpisu1"/>
              <w:rFonts w:ascii="Times New Roman" w:hAnsi="Times New Roman" w:cs="Times New Roman"/>
            </w:rPr>
            <w:t>Formalization of Physiology</w:t>
          </w:r>
          <w:bookmarkEnd w:id="13"/>
          <w:bookmarkEnd w:id="14"/>
          <w:bookmarkEnd w:id="15"/>
          <w:bookmarkEnd w:id="16"/>
          <w:bookmarkEnd w:id="17"/>
          <w:bookmarkEnd w:id="18"/>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5"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16"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17"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8" w:history="1">
            <w:r w:rsidRPr="004F2D59">
              <w:rPr>
                <w:rStyle w:val="Hypertextovodkaz"/>
                <w:rFonts w:ascii="Times New Roman" w:eastAsiaTheme="minorHAnsi" w:hAnsi="Times New Roman" w:cs="Times New Roman"/>
                <w:lang w:eastAsia="en-US"/>
              </w:rPr>
              <w:t>Leardal</w:t>
            </w:r>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9" w:history="1">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0"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1"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ag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rPr>
              <w:rStyle w:val="Znaknadpisu1"/>
              <w:rFonts w:ascii="Times New Roman" w:hAnsi="Times New Roman" w:cs="Times New Roman"/>
            </w:rPr>
          </w:pPr>
          <w:bookmarkStart w:id="19" w:name="_Toc408842107"/>
          <w:bookmarkStart w:id="20" w:name="_Toc408844056"/>
          <w:bookmarkStart w:id="21" w:name="_Toc408845889"/>
          <w:bookmarkStart w:id="22" w:name="_Toc409289271"/>
          <w:bookmarkStart w:id="23" w:name="_Toc420288819"/>
          <w:bookmarkStart w:id="24" w:name="_Toc421577981"/>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19"/>
          <w:bookmarkEnd w:id="20"/>
          <w:bookmarkEnd w:id="21"/>
          <w:bookmarkEnd w:id="22"/>
          <w:bookmarkEnd w:id="23"/>
          <w:bookmarkEnd w:id="24"/>
        </w:p>
        <w:p w14:paraId="27E96606" w14:textId="662B6DA3" w:rsidR="00F03059" w:rsidRPr="004F2D59" w:rsidRDefault="007B4CAF" w:rsidP="00F03059">
          <w:r w:rsidRPr="004F2D59">
            <w:t xml:space="preserve">Thi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F1041D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 base physical principles</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HemoltzMedia,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ADGenKinetics, FCSys, FuelCellLib</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BE1BA6">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794B6BD5" w:rsidR="006B0C48" w:rsidRDefault="00DA0F2A">
          <w:pPr>
            <w:rPr>
              <w:rFonts w:ascii="Times New Roman" w:hAnsi="Times New Roman" w:cs="Times New Roman"/>
            </w:rPr>
          </w:pPr>
          <w:r w:rsidRPr="004F2D59">
            <w:rPr>
              <w:rFonts w:ascii="Times New Roman" w:hAnsi="Times New Roman" w:cs="Times New Roman"/>
            </w:rPr>
            <w:br w:type="page"/>
          </w:r>
          <w:r w:rsidR="006B0C48">
            <w:rPr>
              <w:rFonts w:ascii="Times New Roman" w:hAnsi="Times New Roman" w:cs="Times New Roman"/>
            </w:rPr>
            <w:lastRenderedPageBreak/>
            <w:br w:type="page"/>
          </w:r>
        </w:p>
        <w:p w14:paraId="12ECDDAC" w14:textId="05997901" w:rsidR="003362FC" w:rsidRDefault="003362FC" w:rsidP="00911E3F">
          <w:pPr>
            <w:pStyle w:val="Nadpis1"/>
            <w:jc w:val="both"/>
            <w:rPr>
              <w:rStyle w:val="Znaknadpisu1"/>
              <w:rFonts w:ascii="Times New Roman" w:hAnsi="Times New Roman" w:cs="Times New Roman"/>
            </w:rPr>
          </w:pPr>
          <w:bookmarkStart w:id="25" w:name="_Toc408842108"/>
          <w:bookmarkStart w:id="26" w:name="_Toc408844057"/>
          <w:bookmarkStart w:id="27" w:name="_Toc408845890"/>
          <w:bookmarkStart w:id="28" w:name="_Toc409289272"/>
          <w:bookmarkStart w:id="29" w:name="_Ref411703051"/>
          <w:bookmarkStart w:id="30" w:name="_Ref414120006"/>
          <w:bookmarkStart w:id="31" w:name="_Toc420288820"/>
          <w:bookmarkStart w:id="32" w:name="_Ref420412397"/>
          <w:bookmarkStart w:id="33" w:name="_Toc421577982"/>
          <w:r w:rsidRPr="004F2D59">
            <w:rPr>
              <w:rStyle w:val="Znaknadpisu1"/>
              <w:rFonts w:ascii="Times New Roman" w:hAnsi="Times New Roman" w:cs="Times New Roman"/>
            </w:rPr>
            <w:lastRenderedPageBreak/>
            <w:t>Methods</w:t>
          </w:r>
          <w:bookmarkEnd w:id="25"/>
          <w:bookmarkEnd w:id="26"/>
          <w:bookmarkEnd w:id="27"/>
          <w:bookmarkEnd w:id="28"/>
          <w:bookmarkEnd w:id="29"/>
          <w:bookmarkEnd w:id="30"/>
          <w:bookmarkEnd w:id="31"/>
          <w:bookmarkEnd w:id="32"/>
          <w:r w:rsidR="00824985">
            <w:rPr>
              <w:rStyle w:val="Znaknadpisu1"/>
              <w:rFonts w:ascii="Times New Roman" w:hAnsi="Times New Roman" w:cs="Times New Roman"/>
            </w:rPr>
            <w:t xml:space="preserve"> of base principles formalization</w:t>
          </w:r>
          <w:bookmarkEnd w:id="33"/>
        </w:p>
        <w:p w14:paraId="2400D133" w14:textId="77777777" w:rsidR="003362FC" w:rsidRPr="004F0385" w:rsidRDefault="003362FC" w:rsidP="004F0385">
          <w:pPr>
            <w:pStyle w:val="Nadpis2"/>
            <w:rPr>
              <w:rStyle w:val="Znaknadpisu1"/>
              <w:rFonts w:ascii="Times New Roman" w:hAnsi="Times New Roman" w:cs="Times New Roman"/>
              <w:sz w:val="28"/>
            </w:rPr>
          </w:pPr>
          <w:bookmarkStart w:id="34" w:name="_Toc408842109"/>
          <w:bookmarkStart w:id="35" w:name="_Toc408844058"/>
          <w:bookmarkStart w:id="36" w:name="_Toc408845891"/>
          <w:bookmarkStart w:id="37" w:name="_Toc409289273"/>
          <w:bookmarkStart w:id="38" w:name="_Ref411702778"/>
          <w:bookmarkStart w:id="39" w:name="_Toc420288821"/>
          <w:bookmarkStart w:id="40" w:name="_Toc421577983"/>
          <w:r w:rsidRPr="004F0385">
            <w:rPr>
              <w:rStyle w:val="Znaknadpisu1"/>
              <w:rFonts w:ascii="Times New Roman" w:hAnsi="Times New Roman" w:cs="Times New Roman"/>
              <w:sz w:val="28"/>
            </w:rPr>
            <w:t>Physical principles</w:t>
          </w:r>
          <w:bookmarkEnd w:id="34"/>
          <w:bookmarkEnd w:id="35"/>
          <w:bookmarkEnd w:id="36"/>
          <w:bookmarkEnd w:id="37"/>
          <w:bookmarkEnd w:id="38"/>
          <w:bookmarkEnd w:id="39"/>
          <w:bookmarkEnd w:id="40"/>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2"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r w:rsidR="000C0A36" w:rsidRPr="004F2D59">
            <w:rPr>
              <w:rFonts w:ascii="Times New Roman" w:hAnsi="Times New Roman" w:cs="Times New Roman"/>
            </w:rPr>
            <w:t>nonflow</w:t>
          </w:r>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r w:rsidR="000C0A36" w:rsidRPr="004F2D59">
            <w:rPr>
              <w:rFonts w:ascii="Times New Roman" w:hAnsi="Times New Roman" w:cs="Times New Roman"/>
            </w:rPr>
            <w:t>nonflow</w:t>
          </w:r>
          <w:r w:rsidR="003362FC" w:rsidRPr="004F2D59">
            <w:rPr>
              <w:rFonts w:ascii="Times New Roman" w:hAnsi="Times New Roman" w:cs="Times New Roman"/>
            </w:rPr>
            <w:t>s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r w:rsidR="000C0A36" w:rsidRPr="004F2D59">
            <w:rPr>
              <w:rFonts w:ascii="Times New Roman" w:hAnsi="Times New Roman" w:cs="Times New Roman"/>
            </w:rPr>
            <w:t>nonflow</w:t>
          </w:r>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3"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BE1BA6">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degC</w:t>
                </w:r>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eq</w:t>
                </w:r>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meq/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4F2D59">
                  <w:t>mol</w:t>
                </w:r>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STP</w:t>
                </w:r>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lit</w:t>
                </w:r>
                <w:r w:rsidR="007B4CAF" w:rsidRPr="004F2D59">
                  <w:t>er</w:t>
                </w:r>
                <w:r w:rsidRPr="004F2D59">
                  <w:t>SATP</w:t>
                </w:r>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w:t>
                </w:r>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lit</w:t>
                </w:r>
                <w:r w:rsidR="007B4CAF" w:rsidRPr="004F2D59">
                  <w:t>er</w:t>
                </w:r>
                <w:r w:rsidRPr="004F2D59">
                  <w:t>NIST</w:t>
                </w:r>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4F2D59">
                  <w:t>mol</w:t>
                </w:r>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iu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4F2D59">
                  <w:t>mol/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BE1BA6">
            <w:rPr>
              <w:b/>
              <w:bCs/>
              <w:lang w:val="cs-CZ"/>
            </w:rPr>
            <w:t>Chyba! Nenalezen zdroj odkazů.</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torr</w:t>
          </w:r>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eq”. A charge of 1eq, for example, has 1mol of sodium cations (Na</w:t>
          </w:r>
          <w:r w:rsidRPr="004F2D59">
            <w:rPr>
              <w:vertAlign w:val="superscript"/>
            </w:rPr>
            <w:t>+</w:t>
          </w:r>
          <w:r w:rsidRPr="004F2D59">
            <w:t>). The fluxes of electrically charged ions can be in meq/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4"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5"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6"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7"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41" w:name="_Toc408842111"/>
          <w:bookmarkStart w:id="42" w:name="_Toc408844060"/>
          <w:bookmarkStart w:id="43" w:name="_Toc408845893"/>
          <w:bookmarkStart w:id="44"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41"/>
          <w:bookmarkEnd w:id="42"/>
          <w:bookmarkEnd w:id="43"/>
          <w:bookmarkEnd w:id="44"/>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r w:rsidR="00B75D2A" w:rsidRPr="004F2D59">
            <w:rPr>
              <w:rFonts w:ascii="Times New Roman" w:hAnsi="Times New Roman" w:cs="Times New Roman"/>
            </w:rPr>
            <w:t xml:space="preserve">unitless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5" w:name="_Ref408707762"/>
          <w:bookmarkStart w:id="46" w:name="_Toc408842112"/>
          <w:bookmarkStart w:id="47" w:name="_Toc408844061"/>
          <w:bookmarkStart w:id="48" w:name="_Toc408845894"/>
          <w:bookmarkStart w:id="49" w:name="_Toc409289276"/>
          <w:r w:rsidRPr="004F2D59">
            <w:rPr>
              <w:rFonts w:ascii="Times New Roman" w:hAnsi="Times New Roman" w:cs="Times New Roman"/>
            </w:rPr>
            <w:t>Conservation laws</w:t>
          </w:r>
          <w:bookmarkEnd w:id="45"/>
          <w:bookmarkEnd w:id="46"/>
          <w:bookmarkEnd w:id="47"/>
          <w:bookmarkEnd w:id="48"/>
          <w:bookmarkEnd w:id="49"/>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8"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29"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0"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BE1BA6">
            <w:rPr>
              <w:rFonts w:ascii="Times New Roman" w:hAnsi="Times New Roman" w:cs="Times New Roman"/>
            </w:rPr>
            <w:t>2.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pPr>
          <w:bookmarkStart w:id="50" w:name="_Toc408842113"/>
          <w:bookmarkStart w:id="51" w:name="_Toc408844062"/>
          <w:bookmarkStart w:id="52" w:name="_Toc408845895"/>
          <w:bookmarkStart w:id="53" w:name="_Toc409289277"/>
          <w:bookmarkStart w:id="54" w:name="_Ref411702597"/>
          <w:bookmarkStart w:id="55" w:name="_Toc420288822"/>
          <w:bookmarkStart w:id="56" w:name="_Ref420410004"/>
          <w:bookmarkStart w:id="57" w:name="_Toc421577984"/>
          <w:r w:rsidRPr="004F2D59">
            <w:t>Modelica Principles</w:t>
          </w:r>
          <w:bookmarkEnd w:id="50"/>
          <w:bookmarkEnd w:id="51"/>
          <w:bookmarkEnd w:id="52"/>
          <w:bookmarkEnd w:id="53"/>
          <w:bookmarkEnd w:id="54"/>
          <w:bookmarkEnd w:id="55"/>
          <w:bookmarkEnd w:id="56"/>
          <w:bookmarkEnd w:id="57"/>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1"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2"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3"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SimulationX,</w:t>
          </w:r>
          <w:r w:rsidR="000462AA" w:rsidRPr="004F2D59">
            <w:rPr>
              <w:rFonts w:ascii="Times New Roman" w:hAnsi="Times New Roman" w:cs="Times New Roman"/>
            </w:rPr>
            <w:t xml:space="preserve"> JModelica, CATIA Systems, CyModelica, MapleSim </w:t>
          </w:r>
          <w:r w:rsidR="006A7D9F" w:rsidRPr="004F2D59">
            <w:rPr>
              <w:rFonts w:ascii="Times New Roman" w:hAnsi="Times New Roman" w:cs="Times New Roman"/>
            </w:rPr>
            <w:t xml:space="preserve">and </w:t>
          </w:r>
          <w:r w:rsidR="000462AA" w:rsidRPr="004F2D59">
            <w:rPr>
              <w:rFonts w:ascii="Times New Roman" w:hAnsi="Times New Roman" w:cs="Times New Roman"/>
            </w:rPr>
            <w:t>Wolfram SystemModeler.</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4"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BE1BA6">
            <w:rPr>
              <w:rFonts w:ascii="Times New Roman" w:hAnsi="Times New Roman" w:cs="Times New Roman"/>
            </w:rPr>
            <w:t>3</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5"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6"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7"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8"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8" w:name="_Floating_point_numbers"/>
          <w:bookmarkStart w:id="59" w:name="_Toc408842114"/>
          <w:bookmarkStart w:id="60" w:name="_Toc408844063"/>
          <w:bookmarkStart w:id="61" w:name="_Toc408845896"/>
          <w:bookmarkStart w:id="62" w:name="_Toc409289278"/>
          <w:bookmarkEnd w:id="58"/>
          <w:r w:rsidRPr="004F2D59">
            <w:rPr>
              <w:rFonts w:ascii="Times New Roman" w:hAnsi="Times New Roman" w:cs="Times New Roman"/>
            </w:rPr>
            <w:lastRenderedPageBreak/>
            <w:t>Floating point numbers</w:t>
          </w:r>
          <w:bookmarkEnd w:id="59"/>
          <w:bookmarkEnd w:id="60"/>
          <w:bookmarkEnd w:id="61"/>
          <w:bookmarkEnd w:id="62"/>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39"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3" w:name="_Toc408842115"/>
          <w:bookmarkStart w:id="64" w:name="_Toc408844064"/>
          <w:bookmarkStart w:id="65" w:name="_Toc408845897"/>
          <w:bookmarkStart w:id="66"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3"/>
          <w:bookmarkEnd w:id="64"/>
          <w:bookmarkEnd w:id="65"/>
          <w:bookmarkEnd w:id="66"/>
        </w:p>
        <w:p w14:paraId="148B6A62" w14:textId="009E1B5A" w:rsidR="004B565F" w:rsidRPr="004F2D59" w:rsidRDefault="00C96346" w:rsidP="00911E3F">
          <w:pPr>
            <w:jc w:val="both"/>
            <w:rPr>
              <w:rFonts w:ascii="Times New Roman" w:hAnsi="Times New Roman" w:cs="Times New Roman"/>
            </w:rPr>
          </w:pPr>
          <w:hyperlink r:id="rId40"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1"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2"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0000FF"/>
            </w:rPr>
            <w:t>parameter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class</w:t>
          </w:r>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1(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2(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bArray[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color w:val="0000FF"/>
            </w:rPr>
            <w:t>end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3"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3F30434D"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MyClass’.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 xml:space="preserve">be added to ‘MyClass’ just by </w:t>
          </w:r>
          <w:r w:rsidR="008A40BC" w:rsidRPr="004F2D59">
            <w:rPr>
              <w:rFonts w:ascii="Times New Roman" w:hAnsi="Times New Roman" w:cs="Times New Roman"/>
            </w:rPr>
            <w:t xml:space="preserve">dragging and 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4"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5"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7" w:name="_Toc408842116"/>
          <w:bookmarkStart w:id="68" w:name="_Toc408844065"/>
          <w:bookmarkStart w:id="69" w:name="_Toc408845898"/>
          <w:bookmarkStart w:id="70" w:name="_Toc409289280"/>
          <w:r w:rsidRPr="004F2D59">
            <w:rPr>
              <w:rFonts w:ascii="Times New Roman" w:hAnsi="Times New Roman" w:cs="Times New Roman"/>
            </w:rPr>
            <w:t>Connections</w:t>
          </w:r>
          <w:bookmarkEnd w:id="67"/>
          <w:bookmarkEnd w:id="68"/>
          <w:bookmarkEnd w:id="69"/>
          <w:bookmarkEnd w:id="70"/>
        </w:p>
        <w:p w14:paraId="17FC8479" w14:textId="49C2B584"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Real’)</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MyClass’</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busConnector’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nonflow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nonflows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71" w:name="_Toc408842118"/>
          <w:bookmarkStart w:id="72" w:name="_Toc408844067"/>
          <w:bookmarkStart w:id="73" w:name="_Toc408845900"/>
          <w:bookmarkStart w:id="74" w:name="_Toc409289282"/>
          <w:r w:rsidRPr="004F2D59">
            <w:rPr>
              <w:rFonts w:ascii="Times New Roman" w:hAnsi="Times New Roman" w:cs="Times New Roman"/>
            </w:rPr>
            <w:t>Conditional inputs</w:t>
          </w:r>
        </w:p>
        <w:p w14:paraId="5F4F64A1" w14:textId="46B95DF1" w:rsidR="00F22A23" w:rsidRPr="00F22A23" w:rsidRDefault="00BC7B72" w:rsidP="00F22A23">
          <w:pPr>
            <w:jc w:val="both"/>
            <w:rPr>
              <w:rStyle w:val="Znaknadpisu1"/>
              <w:rFonts w:ascii="Times New Roman" w:eastAsiaTheme="minorEastAsia" w:hAnsi="Times New Roman" w:cs="Times New Roman"/>
              <w:color w:val="auto"/>
              <w:sz w:val="22"/>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Modelica.Analog.Basic.Resistor”.</w:t>
          </w:r>
          <w:r w:rsidR="004A344C" w:rsidRPr="004F2D59">
            <w:rPr>
              <w:rFonts w:ascii="Times New Roman" w:hAnsi="Times New Roman" w:cs="Times New Roman"/>
            </w:rPr>
            <w:br w:type="page"/>
          </w:r>
          <w:bookmarkStart w:id="75" w:name="_Ref411702997"/>
          <w:bookmarkStart w:id="76" w:name="_Toc420288823"/>
          <w:bookmarkStart w:id="77" w:name="_Ref420407631"/>
          <w:bookmarkStart w:id="78" w:name="_Ref420413362"/>
          <w:bookmarkStart w:id="79" w:name="_Ref420436239"/>
        </w:p>
        <w:p w14:paraId="08FAE8C1" w14:textId="5CDF5E1D" w:rsidR="00255F9A" w:rsidRPr="004F0385" w:rsidRDefault="00A52D3A" w:rsidP="004F0385">
          <w:pPr>
            <w:pStyle w:val="Nadpis2"/>
            <w:rPr>
              <w:rStyle w:val="Znaknadpisu1"/>
              <w:rFonts w:ascii="Times New Roman" w:hAnsi="Times New Roman" w:cs="Times New Roman"/>
              <w:sz w:val="28"/>
            </w:rPr>
          </w:pPr>
          <w:bookmarkStart w:id="80" w:name="_Toc421577985"/>
          <w:r w:rsidRPr="004F0385">
            <w:rPr>
              <w:rStyle w:val="Znaknadpisu1"/>
              <w:rFonts w:ascii="Times New Roman" w:hAnsi="Times New Roman" w:cs="Times New Roman"/>
              <w:sz w:val="28"/>
            </w:rPr>
            <w:lastRenderedPageBreak/>
            <w:t>Building Modelica Librar</w:t>
          </w:r>
          <w:bookmarkEnd w:id="71"/>
          <w:bookmarkEnd w:id="72"/>
          <w:bookmarkEnd w:id="73"/>
          <w:bookmarkEnd w:id="74"/>
          <w:bookmarkEnd w:id="75"/>
          <w:r w:rsidRPr="004F0385">
            <w:rPr>
              <w:rStyle w:val="Znaknadpisu1"/>
              <w:rFonts w:ascii="Times New Roman" w:hAnsi="Times New Roman" w:cs="Times New Roman"/>
              <w:sz w:val="28"/>
            </w:rPr>
            <w:t>ies</w:t>
          </w:r>
          <w:bookmarkEnd w:id="76"/>
          <w:bookmarkEnd w:id="77"/>
          <w:bookmarkEnd w:id="78"/>
          <w:bookmarkEnd w:id="79"/>
          <w:bookmarkEnd w:id="80"/>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Siggaard’s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46"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328F57F1" w14:textId="4570DD85" w:rsidR="00F22A23" w:rsidRPr="004F2D59" w:rsidRDefault="00EA5E4F" w:rsidP="00F22A23">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r w:rsidR="006375FD" w:rsidRPr="004F2D59">
            <w:rPr>
              <w:rFonts w:ascii="Times New Roman" w:hAnsi="Times New Roman" w:cs="Times New Roman"/>
            </w:rPr>
            <w:t>Physiomodel.</w:t>
          </w:r>
        </w:p>
        <w:p w14:paraId="402D8CFF" w14:textId="77777777" w:rsidR="00F22A23" w:rsidRPr="004F2D59" w:rsidRDefault="00F22A23" w:rsidP="00F22A23">
          <w:pPr>
            <w:pStyle w:val="Titulek"/>
            <w:keepNext/>
            <w:jc w:val="both"/>
            <w:rPr>
              <w:rFonts w:ascii="Times New Roman" w:hAnsi="Times New Roman" w:cs="Times New Roman"/>
            </w:rPr>
          </w:pPr>
          <w:bookmarkStart w:id="81" w:name="_Ref420013712"/>
          <w:bookmarkStart w:id="82"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81"/>
          <w:r w:rsidRPr="004F2D59">
            <w:rPr>
              <w:rFonts w:ascii="Times New Roman" w:hAnsi="Times New Roman" w:cs="Times New Roman"/>
            </w:rPr>
            <w:t>: Physical connectors in the Physiolibrary and Chemical libraries, compared to electrical connectors of the Modelica Standard Library</w:t>
          </w:r>
          <w:bookmarkEnd w:id="82"/>
          <w:r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F22A23" w:rsidRPr="004F2D59" w14:paraId="175588E5" w14:textId="77777777" w:rsidTr="006D5ECB">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4F2D59" w:rsidRDefault="00F22A23" w:rsidP="006D5ECB">
                <w:pPr>
                  <w:rPr>
                    <w:rFonts w:ascii="Times New Roman" w:eastAsia="Calibri" w:hAnsi="Times New Roman" w:cs="Times New Roman"/>
                    <w:b w:val="0"/>
                    <w:bCs w:val="0"/>
                    <w:sz w:val="20"/>
                  </w:rPr>
                </w:pPr>
                <w:bookmarkStart w:id="83"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077E8944"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Nonflow variable</w:t>
                </w:r>
              </w:p>
            </w:tc>
            <w:tc>
              <w:tcPr>
                <w:tcW w:w="581" w:type="pct"/>
                <w:tcBorders>
                  <w:left w:val="nil"/>
                  <w:bottom w:val="none" w:sz="0" w:space="0" w:color="auto"/>
                </w:tcBorders>
                <w:shd w:val="clear" w:color="auto" w:fill="F2F2F2" w:themeFill="background1" w:themeFillShade="F2"/>
                <w:vAlign w:val="center"/>
              </w:tcPr>
              <w:p w14:paraId="1C64A8F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5CB27BC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low variable</w:t>
                </w:r>
              </w:p>
            </w:tc>
            <w:tc>
              <w:tcPr>
                <w:tcW w:w="579" w:type="pct"/>
                <w:tcBorders>
                  <w:left w:val="nil"/>
                  <w:bottom w:val="none" w:sz="0" w:space="0" w:color="auto"/>
                </w:tcBorders>
                <w:shd w:val="clear" w:color="auto" w:fill="F2F2F2" w:themeFill="background1" w:themeFillShade="F2"/>
                <w:vAlign w:val="center"/>
              </w:tcPr>
              <w:p w14:paraId="46431A52"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4F2D59" w14:paraId="6E394DAF"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64DB93D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56C4AD4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52383969"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51FF48F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99EDAB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E5743CB" w14:textId="77777777" w:rsidTr="006D5ECB">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4F2D59"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1375338C"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124741B4" w14:textId="0D38D6D0"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14:paraId="52B04093"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4EAA2B5B"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714E27B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2E003448"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4F2D59"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622AF72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25578BC6" w14:textId="0031C93D"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14:paraId="2A99FC27"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706B3A1C"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5CA12B1F"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F22A23" w:rsidRPr="004F2D59" w14:paraId="68CD9935" w14:textId="77777777" w:rsidTr="006D5ECB">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02F5D0EE"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2B5CDE21"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24C25D27"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4F7C5E62"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13DBECC"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CA21712" w14:textId="77777777" w:rsidTr="006D5ECB">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4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47B40A3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60F9E17C"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6D4C40A3"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2158B15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62972CE4"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3"/>
        </w:tbl>
        <w:p w14:paraId="7EA8F36B" w14:textId="77777777" w:rsidR="00F22A23" w:rsidRPr="004F2D59" w:rsidRDefault="00F22A23" w:rsidP="00911E3F">
          <w:pPr>
            <w:jc w:val="both"/>
            <w:rPr>
              <w:rFonts w:ascii="Times New Roman" w:hAnsi="Times New Roman" w:cs="Times New Roman"/>
            </w:rPr>
          </w:pP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r w:rsidR="00055A66" w:rsidRPr="004F2D59">
            <w:rPr>
              <w:rFonts w:ascii="Times New Roman" w:hAnsi="Times New Roman" w:cs="Times New Roman"/>
            </w:rPr>
            <w:t>Physio</w:t>
          </w:r>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noProof/>
            </w:rPr>
            <w:t>2</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r w:rsidR="000C0A36" w:rsidRPr="004F2D59">
            <w:rPr>
              <w:rFonts w:ascii="Times New Roman" w:hAnsi="Times New Roman" w:cs="Times New Roman"/>
            </w:rPr>
            <w:t>nonflow</w:t>
          </w:r>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4"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84"/>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r w:rsidR="0035328F" w:rsidRPr="004F2D59">
            <w:rPr>
              <w:rFonts w:ascii="Times New Roman" w:hAnsi="Times New Roman" w:cs="Times New Roman"/>
            </w:rPr>
            <w:t xml:space="preserve">Physio-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C96346"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C96346"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C96346"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effort</w:t>
                </w:r>
              </w:p>
            </w:tc>
          </w:tr>
          <w:tr w:rsidR="005748FE" w:rsidRPr="004F2D59"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2">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4pt;height:60pt" o:ole="">
                      <v:imagedata r:id="rId53" o:title=""/>
                    </v:shape>
                    <o:OLEObject Type="Embed" ProgID="PBrush" ShapeID="_x0000_i1025" DrawAspect="Content" ObjectID="_1495372932" r:id="rId54"/>
                  </w:object>
                </w:r>
              </w:p>
              <w:p w14:paraId="01109737" w14:textId="77777777" w:rsidR="007E6FD5" w:rsidRPr="004F2D59" w:rsidRDefault="00B54AE0"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4pt;height:42pt" o:ole="">
                      <v:imagedata r:id="rId57" o:title=""/>
                    </v:shape>
                    <o:OLEObject Type="Embed" ProgID="PBrush" ShapeID="_x0000_i1026" DrawAspect="Content" ObjectID="_1495372933" r:id="rId58"/>
                  </w:object>
                </w:r>
              </w:p>
              <w:p w14:paraId="23E5125B" w14:textId="77777777" w:rsidR="007E6FD5" w:rsidRPr="004F2D59" w:rsidRDefault="007E6FD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pt" o:ole="">
                      <v:imagedata r:id="rId59" o:title=""/>
                    </v:shape>
                    <o:OLEObject Type="Embed" ProgID="PBrush" ShapeID="_x0000_i1027" DrawAspect="Content" ObjectID="_1495372934" r:id="rId60"/>
                  </w:object>
                </w:r>
                <w:r w:rsidRPr="004F2D59">
                  <w:rPr>
                    <w:rFonts w:ascii="Times New Roman" w:hAnsi="Times New Roman" w:cs="Times New Roman"/>
                  </w:rPr>
                  <w:t>Pressure</w:t>
                </w:r>
              </w:p>
            </w:tc>
          </w:tr>
          <w:tr w:rsidR="00C83463" w:rsidRPr="004F2D59"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pt;height:54pt" o:ole="">
                      <v:imagedata r:id="rId64" o:title=""/>
                    </v:shape>
                    <o:OLEObject Type="Embed" ProgID="PBrush" ShapeID="_x0000_i1028" DrawAspect="Content" ObjectID="_1495372935" r:id="rId65"/>
                  </w:object>
                </w:r>
                <w:r w:rsidRPr="004F2D59">
                  <w:rPr>
                    <w:rFonts w:ascii="Times New Roman" w:hAnsi="Times New Roman" w:cs="Times New Roman"/>
                  </w:rPr>
                  <w:t>Temperature</w:t>
                </w:r>
              </w:p>
            </w:tc>
          </w:tr>
          <w:tr w:rsidR="00C83463" w:rsidRPr="004F2D59"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1E6AAF">
                <w:pPr>
                  <w:autoSpaceDE w:val="0"/>
                  <w:autoSpaceDN w:val="0"/>
                  <w:adjustRightInd w:val="0"/>
                  <w:jc w:val="right"/>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4pt;height:60pt" o:ole="">
                      <v:imagedata r:id="rId66" o:title=""/>
                    </v:shape>
                    <o:OLEObject Type="Embed" ProgID="PBrush" ShapeID="_x0000_i1029" DrawAspect="Content" ObjectID="_1495372936" r:id="rId67"/>
                  </w:object>
                </w:r>
              </w:p>
              <w:p w14:paraId="38E37542"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8pt;height:18pt" o:ole="">
                      <v:imagedata r:id="rId71" o:title=""/>
                    </v:shape>
                    <o:OLEObject Type="Embed" ProgID="PBrush" ShapeID="_x0000_i1030" DrawAspect="Content" ObjectID="_1495372937" r:id="rId72"/>
                  </w:object>
                </w:r>
              </w:p>
              <w:p w14:paraId="10B2894D"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pt;height:36pt" o:ole="">
                      <v:imagedata r:id="rId73" o:title=""/>
                    </v:shape>
                    <o:OLEObject Type="Embed" ProgID="PBrush" ShapeID="_x0000_i1031" DrawAspect="Content" ObjectID="_1495372938" r:id="rId74"/>
                  </w:object>
                </w:r>
              </w:p>
              <w:p w14:paraId="2D867060"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5" w:name="_Toc408842119"/>
          <w:bookmarkStart w:id="86" w:name="_Toc408844068"/>
          <w:bookmarkStart w:id="87" w:name="_Toc408845901"/>
          <w:bookmarkStart w:id="88" w:name="_Toc409289283"/>
          <w:bookmarkStart w:id="89" w:name="_Toc420288824"/>
          <w:r w:rsidRPr="004F2D59">
            <w:lastRenderedPageBreak/>
            <w:t>Types</w:t>
          </w:r>
          <w:bookmarkEnd w:id="85"/>
          <w:bookmarkEnd w:id="86"/>
          <w:bookmarkEnd w:id="87"/>
          <w:bookmarkEnd w:id="88"/>
          <w:bookmarkEnd w:id="89"/>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Types.RealIO’.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RealInput/RealOutput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 xml:space="preserve">package ‘Types.Constants’.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90" w:name="_Blocks"/>
          <w:bookmarkStart w:id="91" w:name="_Toc408842120"/>
          <w:bookmarkStart w:id="92" w:name="_Toc408844069"/>
          <w:bookmarkStart w:id="93" w:name="_Toc408845902"/>
          <w:bookmarkStart w:id="94" w:name="_Toc409289284"/>
          <w:bookmarkStart w:id="95" w:name="_Toc420288825"/>
          <w:bookmarkEnd w:id="90"/>
          <w:r w:rsidRPr="004F2D59">
            <w:t>Blocks</w:t>
          </w:r>
          <w:bookmarkEnd w:id="91"/>
          <w:bookmarkEnd w:id="92"/>
          <w:bookmarkEnd w:id="93"/>
          <w:bookmarkEnd w:id="94"/>
          <w:bookmarkEnd w:id="95"/>
        </w:p>
        <w:p w14:paraId="0D4D0ED9" w14:textId="62AD9736"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xml:space="preserve">, where point (u,v)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Blocks.Factors’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6"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w:t>
                </w:r>
                <w:r w:rsidRPr="004F2D59">
                  <w:rPr>
                    <w:rFonts w:ascii="Times New Roman" w:hAnsi="Times New Roman" w:cs="Times New Roman"/>
                  </w:rPr>
                  <w:fldChar w:fldCharType="end"/>
                </w:r>
                <w:bookmarkEnd w:id="96"/>
                <w:r w:rsidR="00FC027A" w:rsidRPr="004F2D59">
                  <w:rPr>
                    <w:rFonts w:ascii="Times New Roman" w:hAnsi="Times New Roman" w:cs="Times New Roman"/>
                  </w:rPr>
                  <w:t>, Lag</w:t>
                </w:r>
              </w:p>
            </w:tc>
          </w:tr>
        </w:tbl>
        <w:p w14:paraId="0E05C90C" w14:textId="22096535" w:rsidR="00BC7B72" w:rsidRPr="004F2D59" w:rsidRDefault="00ED603B" w:rsidP="00200199">
          <w:pPr>
            <w:jc w:val="both"/>
            <w:rPr>
              <w:rFonts w:ascii="Times New Roman" w:hAnsi="Times New Roman" w:cs="Times New Roman"/>
            </w:rPr>
          </w:pPr>
          <w:r w:rsidRPr="004F2D59">
            <w:rPr>
              <w:rFonts w:ascii="Times New Roman" w:hAnsi="Times New Roman" w:cs="Times New Roman"/>
            </w:rPr>
            <w:t xml:space="preserve">where </w:t>
          </w:r>
          <w:r w:rsidR="00FC13DA" w:rsidRPr="004F2D59">
            <w:rPr>
              <w:rFonts w:ascii="Times New Roman" w:hAnsi="Times New Roman" w:cs="Times New Roman"/>
            </w:rPr>
            <w:t xml:space="preserve">t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bookmarkStart w:id="97" w:name="_Toc408842121"/>
          <w:bookmarkStart w:id="98" w:name="_Toc408844070"/>
          <w:bookmarkStart w:id="99" w:name="_Toc408845903"/>
          <w:bookmarkStart w:id="100" w:name="_Toc409289285"/>
        </w:p>
        <w:p w14:paraId="0EFE946C" w14:textId="77777777" w:rsidR="00A14E2E" w:rsidRPr="004F2D59" w:rsidRDefault="00A14E2E" w:rsidP="00054331">
          <w:pPr>
            <w:pStyle w:val="Nadpis3"/>
          </w:pPr>
          <w:bookmarkStart w:id="101" w:name="_Ref411729939"/>
          <w:bookmarkStart w:id="102" w:name="_Toc420288826"/>
          <w:r w:rsidRPr="004F2D59">
            <w:t>Steady states</w:t>
          </w:r>
          <w:bookmarkEnd w:id="97"/>
          <w:bookmarkEnd w:id="98"/>
          <w:bookmarkEnd w:id="99"/>
          <w:bookmarkEnd w:id="100"/>
          <w:bookmarkEnd w:id="101"/>
          <w:bookmarkEnd w:id="102"/>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5"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convergent system. 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w:t>
          </w:r>
          <w:r w:rsidR="000476D7" w:rsidRPr="004F2D59">
            <w:rPr>
              <w:rFonts w:ascii="Times New Roman" w:hAnsi="Times New Roman" w:cs="Times New Roman"/>
            </w:rPr>
            <w:lastRenderedPageBreak/>
            <w:t>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5C2EAE33"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r>
          <w:r w:rsidR="001223B6" w:rsidRPr="004F2D59">
            <w:rPr>
              <w:rFonts w:ascii="Times New Roman" w:hAnsi="Times New Roman" w:cs="Times New Roman"/>
            </w:rPr>
            <w:fldChar w:fldCharType="separate"/>
          </w:r>
          <w:r w:rsidR="00BE1BA6">
            <w:rPr>
              <w:rFonts w:ascii="Times New Roman" w:hAnsi="Times New Roman" w:cs="Times New Roman"/>
              <w:b/>
              <w:bCs/>
              <w:lang w:val="cs-CZ"/>
            </w:rPr>
            <w:t>Chyba! Nenalezen zdroj odkazů.</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BE1BA6" w:rsidRPr="004F2D59">
            <w:rPr>
              <w:rFonts w:ascii="Times New Roman" w:hAnsi="Times New Roman" w:cs="Times New Roman"/>
            </w:rPr>
            <w:t>C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bookmarkStart w:id="103" w:name="_Ref4215525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103"/>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5D5873CD" w:rsidR="006B0C48"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255F630E" w14:textId="77777777" w:rsidR="006B0C48" w:rsidRDefault="006B0C48">
          <w:pPr>
            <w:rPr>
              <w:rFonts w:ascii="Times New Roman" w:hAnsi="Times New Roman" w:cs="Times New Roman"/>
            </w:rPr>
          </w:pPr>
          <w:r>
            <w:rPr>
              <w:rFonts w:ascii="Times New Roman" w:hAnsi="Times New Roman" w:cs="Times New Roman"/>
            </w:rPr>
            <w:br w:type="page"/>
          </w:r>
        </w:p>
        <w:p w14:paraId="7A77B49A" w14:textId="5767D2EC" w:rsidR="006B0C48" w:rsidRDefault="006B0C48">
          <w:pPr>
            <w:rPr>
              <w:rFonts w:ascii="Times New Roman" w:hAnsi="Times New Roman" w:cs="Times New Roman"/>
            </w:rPr>
          </w:pPr>
          <w:r>
            <w:rPr>
              <w:rFonts w:ascii="Times New Roman" w:hAnsi="Times New Roman" w:cs="Times New Roman"/>
            </w:rPr>
            <w:lastRenderedPageBreak/>
            <w:br w:type="page"/>
          </w:r>
        </w:p>
        <w:p w14:paraId="098A99DB" w14:textId="28D6BE4B" w:rsidR="00054331" w:rsidRDefault="00054331" w:rsidP="00054331">
          <w:pPr>
            <w:pStyle w:val="Nadpis1"/>
            <w:rPr>
              <w:rStyle w:val="Znaknadpisu1"/>
              <w:rFonts w:ascii="Times New Roman" w:hAnsi="Times New Roman" w:cs="Times New Roman"/>
            </w:rPr>
          </w:pPr>
          <w:bookmarkStart w:id="104" w:name="_Ref421560826"/>
          <w:bookmarkStart w:id="105" w:name="_Toc421577986"/>
          <w:bookmarkStart w:id="106" w:name="_Toc408842122"/>
          <w:bookmarkStart w:id="107" w:name="_Toc408844071"/>
          <w:bookmarkStart w:id="108" w:name="_Toc408845904"/>
          <w:bookmarkStart w:id="109" w:name="_Toc409289286"/>
          <w:bookmarkStart w:id="110" w:name="_Ref420098034"/>
          <w:bookmarkStart w:id="111" w:name="_Ref420285994"/>
          <w:bookmarkStart w:id="112" w:name="_Toc420288827"/>
          <w:bookmarkStart w:id="113" w:name="_Ref420414474"/>
          <w:r w:rsidRPr="00054331">
            <w:rPr>
              <w:rStyle w:val="Znaknadpisu1"/>
              <w:rFonts w:ascii="Times New Roman" w:hAnsi="Times New Roman" w:cs="Times New Roman"/>
            </w:rPr>
            <w:lastRenderedPageBreak/>
            <w:t>R</w:t>
          </w:r>
          <w:r>
            <w:rPr>
              <w:rStyle w:val="Znaknadpisu1"/>
              <w:rFonts w:ascii="Times New Roman" w:hAnsi="Times New Roman" w:cs="Times New Roman"/>
            </w:rPr>
            <w:t>esults of base principles formalization</w:t>
          </w:r>
          <w:bookmarkEnd w:id="104"/>
          <w:bookmarkEnd w:id="105"/>
        </w:p>
        <w:p w14:paraId="09C2CBC2" w14:textId="7CB2C80D" w:rsidR="00F22A23" w:rsidRPr="00F22A23" w:rsidRDefault="00F22A23" w:rsidP="00F22A23">
          <w:r w:rsidRPr="004F2D59">
            <w:rPr>
              <w:rFonts w:ascii="Times New Roman" w:hAnsi="Times New Roman" w:cs="Times New Roman"/>
            </w:rPr>
            <w:t>The primary result of this work is “</w:t>
          </w:r>
          <w:hyperlink r:id="rId76"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a Modelica library for physiology, as well as a general Modelica library for </w:t>
          </w:r>
          <w:r>
            <w:rPr>
              <w:rFonts w:ascii="Times New Roman" w:hAnsi="Times New Roman" w:cs="Times New Roman"/>
            </w:rPr>
            <w:t xml:space="preserve">chemical and </w:t>
          </w:r>
          <w:r w:rsidRPr="004F2D59">
            <w:rPr>
              <w:rFonts w:ascii="Times New Roman" w:hAnsi="Times New Roman" w:cs="Times New Roman"/>
            </w:rPr>
            <w:t>electrochemical processes called “</w:t>
          </w:r>
          <w:hyperlink r:id="rId77" w:history="1">
            <w:r w:rsidRPr="004F2D59">
              <w:rPr>
                <w:rStyle w:val="Hypertextovodkaz"/>
                <w:rFonts w:ascii="Times New Roman" w:hAnsi="Times New Roman" w:cs="Times New Roman"/>
              </w:rPr>
              <w:t>Chemical</w:t>
            </w:r>
          </w:hyperlink>
          <w:r w:rsidRPr="004F2D59">
            <w:rPr>
              <w:rFonts w:ascii="Times New Roman" w:hAnsi="Times New Roman" w:cs="Times New Roman"/>
            </w:rPr>
            <w:t xml:space="preserve">”. The whole of </w:t>
          </w:r>
          <w:r>
            <w:rPr>
              <w:rFonts w:ascii="Times New Roman" w:hAnsi="Times New Roman" w:cs="Times New Roman"/>
            </w:rPr>
            <w:t xml:space="preserve">this </w:t>
          </w:r>
          <w:r w:rsidRPr="004F2D59">
            <w:rPr>
              <w:rFonts w:ascii="Times New Roman" w:hAnsi="Times New Roman" w:cs="Times New Roman"/>
            </w:rPr>
            <w:t xml:space="preserve">section is dedicated to a description of </w:t>
          </w:r>
          <w:r>
            <w:rPr>
              <w:rFonts w:ascii="Times New Roman" w:hAnsi="Times New Roman" w:cs="Times New Roman"/>
            </w:rPr>
            <w:t xml:space="preserve">base principles behind </w:t>
          </w:r>
          <w:r w:rsidRPr="004F2D59">
            <w:rPr>
              <w:rFonts w:ascii="Times New Roman" w:hAnsi="Times New Roman" w:cs="Times New Roman"/>
            </w:rPr>
            <w:t xml:space="preserve">these libraries, which serve as the basis for the </w:t>
          </w:r>
          <w:hyperlink r:id="rId78" w:history="1">
            <w:r w:rsidRPr="004F2D59">
              <w:rPr>
                <w:rStyle w:val="Hypertextovodkaz"/>
                <w:rFonts w:ascii="Times New Roman" w:hAnsi="Times New Roman" w:cs="Times New Roman"/>
              </w:rPr>
              <w:t>Physiomodel</w:t>
            </w:r>
          </w:hyperlink>
          <w:r w:rsidRPr="004F2D59">
            <w:rPr>
              <w:rFonts w:ascii="Times New Roman" w:hAnsi="Times New Roman" w:cs="Times New Roman"/>
            </w:rPr>
            <w:t xml:space="preserve"> described in section </w:t>
          </w:r>
          <w:r>
            <w:rPr>
              <w:rFonts w:ascii="Times New Roman" w:hAnsi="Times New Roman" w:cs="Times New Roman"/>
            </w:rPr>
            <w:t>6</w:t>
          </w:r>
          <w:r w:rsidRPr="004F2D59">
            <w:rPr>
              <w:rFonts w:ascii="Times New Roman" w:hAnsi="Times New Roman" w:cs="Times New Roman"/>
            </w:rPr>
            <w:t>.</w:t>
          </w:r>
        </w:p>
        <w:p w14:paraId="3AA4A7E9" w14:textId="2AF4C5A8" w:rsidR="00901F91" w:rsidRPr="004F2D59" w:rsidRDefault="003362FC" w:rsidP="00901F91">
          <w:pPr>
            <w:pStyle w:val="Nadpis2"/>
          </w:pPr>
          <w:bookmarkStart w:id="114" w:name="_Toc421577987"/>
          <w:r w:rsidRPr="004F2D59">
            <w:t>Chemical domain</w:t>
          </w:r>
          <w:bookmarkEnd w:id="106"/>
          <w:bookmarkEnd w:id="107"/>
          <w:bookmarkEnd w:id="108"/>
          <w:bookmarkEnd w:id="109"/>
          <w:bookmarkEnd w:id="110"/>
          <w:bookmarkEnd w:id="111"/>
          <w:bookmarkEnd w:id="112"/>
          <w:bookmarkEnd w:id="113"/>
          <w:bookmarkEnd w:id="114"/>
        </w:p>
        <w:p w14:paraId="59CA6571" w14:textId="31410B02" w:rsidR="00AF3375"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132928"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r w:rsidR="00AF3375" w:rsidRPr="004F2D59">
            <w:rPr>
              <w:rFonts w:ascii="Times New Roman" w:hAnsi="Times New Roman" w:cs="Times New Roman"/>
            </w:rPr>
            <w:t>n</w:t>
          </w:r>
          <w:r w:rsidR="00AF3375" w:rsidRPr="004F2D59">
            <w:rPr>
              <w:rFonts w:ascii="Times New Roman" w:hAnsi="Times New Roman" w:cs="Times New Roman"/>
              <w:vertAlign w:val="subscript"/>
            </w:rPr>
            <w:t>A</w:t>
          </w:r>
          <w:r w:rsidR="00AF3375" w:rsidRPr="004F2D59">
            <w:rPr>
              <w:rFonts w:ascii="Times New Roman" w:hAnsi="Times New Roman" w:cs="Times New Roman"/>
            </w:rPr>
            <w:t xml:space="preserve">” of substance A. The </w:t>
          </w:r>
          <w:hyperlink r:id="rId80" w:history="1">
            <w:r w:rsidR="00AF3375" w:rsidRPr="004F2D59">
              <w:rPr>
                <w:rStyle w:val="Hypertextovodkaz"/>
                <w:rFonts w:ascii="Times New Roman" w:hAnsi="Times New Roman" w:cs="Times New Roman"/>
              </w:rPr>
              <w:t>amount of substance</w:t>
            </w:r>
          </w:hyperlink>
          <w:r w:rsidR="00AF3375" w:rsidRPr="004F2D59">
            <w:rPr>
              <w:rFonts w:ascii="Times New Roman" w:hAnsi="Times New Roman" w:cs="Times New Roman"/>
            </w:rPr>
            <w:t xml:space="preserve"> “n</w:t>
          </w:r>
          <w:r w:rsidR="00AF3375" w:rsidRPr="004F2D59">
            <w:rPr>
              <w:rFonts w:ascii="Times New Roman" w:hAnsi="Times New Roman" w:cs="Times New Roman"/>
              <w:vertAlign w:val="subscript"/>
            </w:rPr>
            <w:t>A</w:t>
          </w:r>
          <w:r w:rsidR="00AF3375"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00AF3375" w:rsidRPr="004F2D59">
            <w:rPr>
              <w:rFonts w:ascii="Times New Roman" w:hAnsi="Times New Roman" w:cs="Times New Roman"/>
            </w:rPr>
            <w:t>integration of this molar flow</w:t>
          </w:r>
          <w:r w:rsidR="00ED5829" w:rsidRPr="004F2D59">
            <w:rPr>
              <w:rFonts w:ascii="Times New Roman" w:hAnsi="Times New Roman" w:cs="Times New Roman"/>
            </w:rPr>
            <w:t>,</w:t>
          </w:r>
          <w:r w:rsidR="00AF3375" w:rsidRPr="004F2D59">
            <w:rPr>
              <w:rFonts w:ascii="Times New Roman" w:hAnsi="Times New Roman" w:cs="Times New Roman"/>
            </w:rPr>
            <w:t xml:space="preserve"> as shown in </w:t>
          </w:r>
          <w:r w:rsidR="00AF3375" w:rsidRPr="004F2D59">
            <w:rPr>
              <w:rFonts w:ascii="Times New Roman" w:hAnsi="Times New Roman" w:cs="Times New Roman"/>
            </w:rPr>
            <w:fldChar w:fldCharType="begin"/>
          </w:r>
          <w:r w:rsidR="00AF3375"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00AF3375" w:rsidRPr="004F2D59">
            <w:rPr>
              <w:rFonts w:ascii="Times New Roman" w:hAnsi="Times New Roman" w:cs="Times New Roman"/>
            </w:rPr>
          </w:r>
          <w:r w:rsidR="00AF337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w:t>
          </w:r>
          <w:r w:rsidR="00AF3375" w:rsidRPr="004F2D59">
            <w:rPr>
              <w:rFonts w:ascii="Times New Roman" w:hAnsi="Times New Roman" w:cs="Times New Roman"/>
            </w:rPr>
            <w:fldChar w:fldCharType="end"/>
          </w:r>
          <w:r w:rsidR="00AF3375"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r w:rsidR="009F1D88" w:rsidRPr="004F2D59">
            <w:rPr>
              <w:rFonts w:ascii="Times New Roman" w:hAnsi="Times New Roman" w:cs="Times New Roman"/>
            </w:rPr>
            <w:t>n</w:t>
          </w:r>
          <w:r w:rsidR="009F1D88" w:rsidRPr="004F2D59">
            <w:rPr>
              <w:rFonts w:ascii="Times New Roman" w:hAnsi="Times New Roman" w:cs="Times New Roman"/>
              <w:vertAlign w:val="subscript"/>
            </w:rPr>
            <w:t>A</w:t>
          </w:r>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n</w:t>
          </w:r>
          <w:r w:rsidR="009F1D88" w:rsidRPr="004F2D59">
            <w:rPr>
              <w:rFonts w:ascii="Times New Roman" w:hAnsi="Times New Roman" w:cs="Times New Roman"/>
              <w:vertAlign w:val="subscript"/>
            </w:rPr>
            <w:t>A</w:t>
          </w:r>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C96346"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5"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115"/>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71660DB8"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n</w:t>
          </w:r>
          <w:r w:rsidRPr="004F2D59">
            <w:rPr>
              <w:rFonts w:ascii="Times New Roman" w:hAnsi="Times New Roman" w:cs="Times New Roman"/>
              <w:vertAlign w:val="subscript"/>
            </w:rPr>
            <w:t>A</w:t>
          </w:r>
          <w:r w:rsidRPr="004F2D59">
            <w:rPr>
              <w:rFonts w:ascii="Times New Roman" w:hAnsi="Times New Roman" w:cs="Times New Roman"/>
            </w:rPr>
            <w:t xml:space="preserve">” its </w:t>
          </w:r>
          <w:hyperlink r:id="rId81"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x</w:t>
          </w:r>
          <w:r w:rsidRPr="004F2D59">
            <w:rPr>
              <w:rFonts w:ascii="Times New Roman" w:hAnsi="Times New Roman" w:cs="Times New Roman"/>
              <w:vertAlign w:val="subscript"/>
            </w:rPr>
            <w:t>A</w:t>
          </w:r>
          <w:r w:rsidRPr="004F2D59">
            <w:rPr>
              <w:rFonts w:ascii="Times New Roman" w:hAnsi="Times New Roman" w:cs="Times New Roman"/>
            </w:rPr>
            <w:t xml:space="preserve">”, </w:t>
          </w:r>
          <w:hyperlink r:id="rId82"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c</w:t>
          </w:r>
          <w:r w:rsidRPr="004F2D59">
            <w:rPr>
              <w:rFonts w:ascii="Times New Roman" w:hAnsi="Times New Roman" w:cs="Times New Roman"/>
              <w:vertAlign w:val="subscript"/>
            </w:rPr>
            <w:t>A</w:t>
          </w:r>
          <w:r w:rsidRPr="004F2D59">
            <w:rPr>
              <w:rFonts w:ascii="Times New Roman" w:hAnsi="Times New Roman" w:cs="Times New Roman"/>
            </w:rPr>
            <w:t xml:space="preserve">” or </w:t>
          </w:r>
          <w:hyperlink r:id="rId83"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b</w:t>
          </w:r>
          <w:r w:rsidRPr="004F2D59">
            <w:rPr>
              <w:rFonts w:ascii="Times New Roman" w:hAnsi="Times New Roman" w:cs="Times New Roman"/>
              <w:vertAlign w:val="subscript"/>
            </w:rPr>
            <w:t>A</w:t>
          </w:r>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n</w:t>
          </w:r>
          <w:r w:rsidRPr="004F2D59">
            <w:rPr>
              <w:rFonts w:ascii="Times New Roman" w:hAnsi="Times New Roman" w:cs="Times New Roman"/>
              <w:vertAlign w:val="subscript"/>
            </w:rPr>
            <w:t>T</w:t>
          </w:r>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m</w:t>
          </w:r>
          <w:r w:rsidR="007A7B4A" w:rsidRPr="004F2D59">
            <w:rPr>
              <w:rFonts w:ascii="Times New Roman" w:hAnsi="Times New Roman" w:cs="Times New Roman"/>
              <w:vertAlign w:val="subscript"/>
            </w:rPr>
            <w:t>S</w:t>
          </w:r>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C96346"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6"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4</w:t>
                </w:r>
                <w:r w:rsidRPr="004F2D59">
                  <w:rPr>
                    <w:rFonts w:ascii="Times New Roman" w:hAnsi="Times New Roman" w:cs="Times New Roman"/>
                  </w:rPr>
                  <w:fldChar w:fldCharType="end"/>
                </w:r>
                <w:bookmarkEnd w:id="116"/>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mol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mol/mol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the molar concentration 100 mmol/L is 0.00193 mol/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n</w:t>
          </w:r>
          <w:r w:rsidRPr="004F2D59">
            <w:rPr>
              <w:rFonts w:ascii="Times New Roman" w:hAnsi="Times New Roman" w:cs="Times New Roman"/>
              <w:i/>
              <w:vertAlign w:val="subscript"/>
            </w:rPr>
            <w:t>T</w:t>
          </w:r>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mol/mol)</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50 mol/L, is 0.0013 mol/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4"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Debey</w:t>
          </w:r>
          <w:r w:rsidR="00573DCC" w:rsidRPr="004F2D59">
            <w:rPr>
              <w:rFonts w:ascii="Times New Roman" w:hAnsi="Times New Roman" w:cs="Times New Roman"/>
            </w:rPr>
            <w:t xml:space="preserve"> and </w:t>
          </w:r>
          <w:r w:rsidRPr="004F2D59">
            <w:rPr>
              <w:rFonts w:ascii="Times New Roman" w:hAnsi="Times New Roman" w:cs="Times New Roman"/>
            </w:rPr>
            <w:t>Huckel</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C96346"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4616CB73"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5"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C96346"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7" w:name="_Ref418034266"/>
                <w:bookmarkStart w:id="118"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6</w:t>
                </w:r>
                <w:r w:rsidRPr="004F2D59">
                  <w:rPr>
                    <w:rFonts w:ascii="Times New Roman" w:hAnsi="Times New Roman" w:cs="Times New Roman"/>
                  </w:rPr>
                  <w:fldChar w:fldCharType="end"/>
                </w:r>
                <w:bookmarkEnd w:id="117"/>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8"/>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C96346"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r w:rsidRPr="004F2D59">
            <w:rPr>
              <w:rFonts w:ascii="Times New Roman" w:hAnsi="Times New Roman" w:cs="Times New Roman"/>
            </w:rPr>
            <w:t xml:space="preserve">wher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33EA42B8" w:rsidR="006E7A10" w:rsidRPr="004F2D59" w:rsidRDefault="0043238F" w:rsidP="00D86650">
          <w:pPr>
            <w:jc w:val="both"/>
            <w:rPr>
              <w:rFonts w:ascii="Times New Roman" w:hAnsi="Times New Roman" w:cs="Times New Roman"/>
            </w:rPr>
          </w:pPr>
          <w:r w:rsidRPr="004F2D59">
            <w:rPr>
              <w:rFonts w:ascii="Times New Roman" w:hAnsi="Times New Roman" w:cs="Times New Roman"/>
            </w:rPr>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3769A819" w:rsidR="00901F91" w:rsidRPr="004F2D59" w:rsidRDefault="006D5ECB" w:rsidP="00901F91">
          <w:pPr>
            <w:pStyle w:val="Nadpis3"/>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161600"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6">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46CF6BD0"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71A64EA9" w:rsidR="009B2C99"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190272"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004D71C0"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8"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ln(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x</w:t>
          </w:r>
          <w:r w:rsidR="004B63C2" w:rsidRPr="004F2D59">
            <w:rPr>
              <w:rFonts w:ascii="Times New Roman" w:hAnsi="Times New Roman" w:cs="Times New Roman"/>
              <w:vertAlign w:val="subscript"/>
            </w:rPr>
            <w:t>Permeants</w:t>
          </w:r>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 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equilibration of osmolarities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89"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V</w:t>
          </w:r>
          <w:r w:rsidR="0026462D" w:rsidRPr="004F2D59">
            <w:rPr>
              <w:rFonts w:ascii="Times New Roman" w:hAnsi="Times New Roman" w:cs="Times New Roman"/>
              <w:vertAlign w:val="subscript"/>
            </w:rPr>
            <w:t>m,A</w:t>
          </w:r>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C96346"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C96346"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19" w:name="_Ref420163980"/>
                <w:bookmarkStart w:id="120"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8</w:t>
                </w:r>
                <w:r w:rsidRPr="004F2D59">
                  <w:rPr>
                    <w:rFonts w:ascii="Times New Roman" w:hAnsi="Times New Roman" w:cs="Times New Roman"/>
                    <w:color w:val="1F4E79" w:themeColor="accent1" w:themeShade="80"/>
                  </w:rPr>
                  <w:fldChar w:fldCharType="end"/>
                </w:r>
                <w:bookmarkEnd w:id="119"/>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20"/>
                <w:r w:rsidR="006E6B5C" w:rsidRPr="004F2D59">
                  <w:rPr>
                    <w:rFonts w:ascii="Times New Roman" w:hAnsi="Times New Roman" w:cs="Times New Roman"/>
                    <w:color w:val="1F4E79" w:themeColor="accent1" w:themeShade="80"/>
                  </w:rPr>
                  <w:t>.</w:t>
                </w:r>
              </w:p>
            </w:tc>
          </w:tr>
        </w:tbl>
        <w:p w14:paraId="4BEF81C4" w14:textId="0A97633E" w:rsidR="00794429" w:rsidRPr="004F2D59" w:rsidRDefault="00794429" w:rsidP="005D4A31">
          <w:pPr>
            <w:rPr>
              <w:rFonts w:ascii="Times New Roman" w:hAnsi="Times New Roman" w:cs="Times New Roman"/>
            </w:rPr>
          </w:pPr>
        </w:p>
        <w:p w14:paraId="3E52288D" w14:textId="307F1C68"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w:t>
          </w:r>
          <w:r w:rsidRPr="004F2D59">
            <w:rPr>
              <w:rFonts w:ascii="Times New Roman" w:hAnsi="Times New Roman" w:cs="Times New Roman"/>
            </w:rPr>
            <w:lastRenderedPageBreak/>
            <w:t xml:space="preserve">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90"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C96346"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C96346"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21"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9</w:t>
                </w:r>
                <w:r w:rsidRPr="004F2D59">
                  <w:rPr>
                    <w:rFonts w:ascii="Times New Roman" w:hAnsi="Times New Roman" w:cs="Times New Roman"/>
                    <w:color w:val="1F4E79" w:themeColor="accent1" w:themeShade="80"/>
                  </w:rPr>
                  <w:fldChar w:fldCharType="end"/>
                </w:r>
                <w:bookmarkEnd w:id="121"/>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6DE0F9B1" w:rsidR="00A44B4D" w:rsidRPr="004F2D59" w:rsidRDefault="00B24C2B" w:rsidP="00D86650">
          <w:pPr>
            <w:jc w:val="both"/>
            <w:rPr>
              <w:rFonts w:ascii="Times New Roman" w:hAnsi="Times New Roman" w:cs="Times New Roman"/>
              <w:i/>
            </w:rPr>
          </w:pPr>
          <w:r w:rsidRPr="004F2D59">
            <w:rPr>
              <w:rFonts w:ascii="Times New Roman" w:hAnsi="Times New Roman" w:cs="Times New Roman"/>
              <w:i/>
            </w:rPr>
            <w:t xml:space="preserve">Donnan’s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Donnan’s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ratio of activities is the same as Donnan’s ratio of concentrations</w:t>
          </w:r>
          <w:r w:rsidR="00817D5E" w:rsidRPr="004F2D59">
            <w:rPr>
              <w:rFonts w:ascii="Times New Roman" w:hAnsi="Times New Roman" w:cs="Times New Roman"/>
              <w:i/>
            </w:rPr>
            <w:t>.</w:t>
          </w:r>
        </w:p>
        <w:p w14:paraId="16C19646" w14:textId="60B26854"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579415B0"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C96346"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22" w:name="_Ref418116636"/>
                <w:bookmarkStart w:id="123"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122"/>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3"/>
                <w:r w:rsidR="00EB0FC3" w:rsidRPr="005D2519">
                  <w:rPr>
                    <w:rFonts w:ascii="Times New Roman" w:hAnsi="Times New Roman" w:cs="Times New Roman"/>
                  </w:rPr>
                  <w:t>.</w:t>
                </w:r>
              </w:p>
            </w:tc>
          </w:tr>
        </w:tbl>
        <w:p w14:paraId="730DD40F" w14:textId="1533D0CC" w:rsidR="00A034DE"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218944"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1">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2"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3"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4"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kPa.</w:t>
          </w:r>
        </w:p>
        <w:p w14:paraId="748D4466" w14:textId="6E19117C"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5"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C96346"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C96346"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C96346"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4"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1</w:t>
                </w:r>
                <w:r w:rsidRPr="004F2D59">
                  <w:rPr>
                    <w:rFonts w:ascii="Times New Roman" w:hAnsi="Times New Roman" w:cs="Times New Roman"/>
                    <w:color w:val="1F4E79" w:themeColor="accent1" w:themeShade="80"/>
                  </w:rPr>
                  <w:fldChar w:fldCharType="end"/>
                </w:r>
                <w:bookmarkEnd w:id="124"/>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7F620E90"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6" w:history="1">
            <w:r w:rsidRPr="004F2D59">
              <w:rPr>
                <w:rStyle w:val="Hypertextovodkaz"/>
                <w:rFonts w:ascii="Times New Roman" w:hAnsi="Times New Roman" w:cs="Times New Roman"/>
              </w:rPr>
              <w:t>principle of detailed balance</w:t>
            </w:r>
          </w:hyperlink>
          <w:r w:rsidR="008B11F3">
            <w:rPr>
              <w:rStyle w:val="Hypertextovodkaz"/>
              <w:rFonts w:ascii="Times New Roman" w:hAnsi="Times New Roman" w:cs="Times New Roman"/>
            </w:rPr>
            <w:t xml:space="preserve"> </w:t>
          </w:r>
          <w:r w:rsidR="008B11F3">
            <w:rPr>
              <w:rFonts w:ascii="Times New Roman" w:hAnsi="Times New Roman" w:cs="Times New Roman"/>
            </w:rPr>
            <w:t>{Shiryaeva, 2010 #790}.</w:t>
          </w:r>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5E410C8A"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v</w:t>
          </w:r>
          <w:r w:rsidR="00040424" w:rsidRPr="004F2D59">
            <w:rPr>
              <w:rFonts w:ascii="Times New Roman" w:hAnsi="Times New Roman" w:cs="Times New Roman"/>
              <w:vertAlign w:val="subscript"/>
            </w:rPr>
            <w:t>B</w:t>
          </w:r>
          <w:r w:rsidR="00040424" w:rsidRPr="004F2D59">
            <w:rPr>
              <w:rFonts w:ascii="Times New Roman" w:hAnsi="Times New Roman" w:cs="Times New Roman"/>
            </w:rPr>
            <w:t>=2, v</w:t>
          </w:r>
          <w:r w:rsidR="00040424" w:rsidRPr="004F2D59">
            <w:rPr>
              <w:rFonts w:ascii="Times New Roman" w:hAnsi="Times New Roman" w:cs="Times New Roman"/>
              <w:vertAlign w:val="subscript"/>
            </w:rPr>
            <w:t>A</w:t>
          </w:r>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C96346"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C96346"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bookmarkStart w:id="125" w:name="_Ref421527533"/>
                <w:bookmarkStart w:id="126" w:name="_Ref421527529"/>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2</w:t>
                </w:r>
                <w:r w:rsidRPr="004F2D59">
                  <w:rPr>
                    <w:rFonts w:ascii="Times New Roman" w:hAnsi="Times New Roman" w:cs="Times New Roman"/>
                    <w:color w:val="1F4E79" w:themeColor="accent1" w:themeShade="80"/>
                  </w:rPr>
                  <w:fldChar w:fldCharType="end"/>
                </w:r>
                <w:bookmarkEnd w:id="125"/>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bookmarkEnd w:id="126"/>
              </w:p>
            </w:tc>
          </w:tr>
        </w:tbl>
        <w:p w14:paraId="2653D4D9" w14:textId="0FFBD0A3"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Hasselbalch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7"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the negative decimal logarithm of the dissociation constant is pK=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mmol/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Raftos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mmol/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7BC70D32" w:rsidR="008911DA" w:rsidRPr="004F2D59" w:rsidRDefault="006D5ECB" w:rsidP="00D86650">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247616"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4F2D59">
            <w:rPr>
              <w:rFonts w:ascii="Times New Roman" w:hAnsi="Times New Roman" w:cs="Times New Roman"/>
            </w:rPr>
            <w:t>In our example</w:t>
          </w:r>
          <w:r w:rsidR="00500543" w:rsidRPr="004F2D59">
            <w:rPr>
              <w:rFonts w:ascii="Times New Roman" w:hAnsi="Times New Roman" w:cs="Times New Roman"/>
            </w:rPr>
            <w:t>,</w:t>
          </w:r>
          <w:r w:rsidR="00FC6F10" w:rsidRPr="004F2D59">
            <w:rPr>
              <w:rFonts w:ascii="Times New Roman" w:hAnsi="Times New Roman" w:cs="Times New Roman"/>
            </w:rPr>
            <w:t xml:space="preserve"> we calculated </w:t>
          </w:r>
          <w:r w:rsidR="00D0639D">
            <w:rPr>
              <w:rFonts w:ascii="Times New Roman" w:hAnsi="Times New Roman" w:cs="Times New Roman"/>
            </w:rPr>
            <w:t>the</w:t>
          </w:r>
          <w:r w:rsidR="00FC6F10"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00FC6F10"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00FC6F10"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00FC6F10"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The relation between mole fraction x</w:t>
          </w:r>
          <w:r w:rsidR="00C02CCD" w:rsidRPr="004F2D59">
            <w:rPr>
              <w:rFonts w:ascii="Times New Roman" w:hAnsi="Times New Roman" w:cs="Times New Roman"/>
              <w:vertAlign w:val="subscript"/>
            </w:rPr>
            <w:t>A,g</w:t>
          </w:r>
          <w:r w:rsidR="00C02CCD" w:rsidRPr="004F2D59">
            <w:rPr>
              <w:rFonts w:ascii="Times New Roman" w:hAnsi="Times New Roman" w:cs="Times New Roman"/>
            </w:rPr>
            <w:t xml:space="preserve"> and partial pressure pA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gas of total pressure p</w:t>
          </w:r>
          <w:r w:rsidR="00C02CCD" w:rsidRPr="004F2D59">
            <w:rPr>
              <w:rFonts w:ascii="Times New Roman" w:hAnsi="Times New Roman" w:cs="Times New Roman"/>
              <w:vertAlign w:val="subscript"/>
            </w:rPr>
            <w:t>T</w:t>
          </w:r>
          <w:r w:rsidR="00C02CCD" w:rsidRPr="004F2D59">
            <w:rPr>
              <w:rFonts w:ascii="Times New Roman" w:hAnsi="Times New Roman" w:cs="Times New Roman"/>
            </w:rPr>
            <w:t xml:space="preserve"> is x</w:t>
          </w:r>
          <w:r w:rsidR="00C02CCD" w:rsidRPr="004F2D59">
            <w:rPr>
              <w:rFonts w:ascii="Times New Roman" w:hAnsi="Times New Roman" w:cs="Times New Roman"/>
              <w:vertAlign w:val="subscript"/>
            </w:rPr>
            <w:t>A,g</w:t>
          </w:r>
          <w:r w:rsidR="00C02CCD" w:rsidRPr="004F2D59">
            <w:rPr>
              <w:rFonts w:ascii="Times New Roman" w:hAnsi="Times New Roman" w:cs="Times New Roman"/>
            </w:rPr>
            <w:t>=pA/p</w:t>
          </w:r>
          <w:r w:rsidR="00C02CCD" w:rsidRPr="004F2D59">
            <w:rPr>
              <w:rFonts w:ascii="Times New Roman" w:hAnsi="Times New Roman" w:cs="Times New Roman"/>
              <w:vertAlign w:val="subscript"/>
            </w:rPr>
            <w:t>T</w:t>
          </w:r>
          <w:r w:rsidR="00C02CCD" w:rsidRPr="004F2D59">
            <w:rPr>
              <w:rFonts w:ascii="Times New Roman" w:hAnsi="Times New Roman" w:cs="Times New Roman"/>
            </w:rPr>
            <w:t>. Henry’s coefficient can be defined as kH =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 x</w:t>
          </w:r>
          <w:r w:rsidR="00C02CCD" w:rsidRPr="004F2D59">
            <w:rPr>
              <w:rFonts w:ascii="Times New Roman" w:hAnsi="Times New Roman" w:cs="Times New Roman"/>
              <w:vertAlign w:val="subscript"/>
            </w:rPr>
            <w:t>A,g</w:t>
          </w:r>
          <w:r w:rsidR="00C52EF8" w:rsidRPr="004F2D59">
            <w:rPr>
              <w:rFonts w:ascii="Times New Roman" w:hAnsi="Times New Roman" w:cs="Times New Roman"/>
            </w:rPr>
            <w:t xml:space="preserve"> </w:t>
          </w:r>
          <w:r w:rsidR="00C02CCD" w:rsidRPr="004F2D59">
            <w:rPr>
              <w:rFonts w:ascii="Times New Roman" w:hAnsi="Times New Roman" w:cs="Times New Roman"/>
            </w:rPr>
            <w:t>, where x</w:t>
          </w:r>
          <w:r w:rsidR="00C02CCD" w:rsidRPr="004F2D59">
            <w:rPr>
              <w:rFonts w:ascii="Times New Roman" w:hAnsi="Times New Roman" w:cs="Times New Roman"/>
              <w:vertAlign w:val="subscript"/>
            </w:rPr>
            <w:t>A,l</w:t>
          </w:r>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C96346"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C96346"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C96346"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4F2D59" w:rsidRDefault="00C02CCD" w:rsidP="002E2A8D">
                <w:pPr>
                  <w:pStyle w:val="Titulek"/>
                  <w:keepNext/>
                  <w:rPr>
                    <w:rFonts w:ascii="Times New Roman" w:hAnsi="Times New Roman" w:cs="Times New Roman"/>
                    <w:color w:val="1F4E79" w:themeColor="accent1" w:themeShade="80"/>
                  </w:rPr>
                </w:pPr>
                <w:bookmarkStart w:id="127"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3</w:t>
                </w:r>
                <w:r w:rsidRPr="004F2D59">
                  <w:rPr>
                    <w:rFonts w:ascii="Times New Roman" w:hAnsi="Times New Roman" w:cs="Times New Roman"/>
                    <w:color w:val="1F4E79" w:themeColor="accent1" w:themeShade="80"/>
                  </w:rPr>
                  <w:fldChar w:fldCharType="end"/>
                </w:r>
                <w:bookmarkEnd w:id="127"/>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5D8C3600"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9"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mol/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mol as </w:t>
          </w:r>
          <w:r w:rsidR="00F17BFF" w:rsidRPr="004F2D59">
            <w:rPr>
              <w:rFonts w:ascii="Times New Roman" w:hAnsi="Times New Roman" w:cs="Times New Roman"/>
              <w:i/>
            </w:rPr>
            <w:t>kH=</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mol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mmol/L is in good agreement with </w:t>
          </w:r>
          <w:hyperlink r:id="rId100" w:history="1">
            <w:r w:rsidR="00BA703A" w:rsidRPr="004F2D59">
              <w:rPr>
                <w:rStyle w:val="Hypertextovodkaz"/>
                <w:rFonts w:ascii="Times New Roman" w:hAnsi="Times New Roman" w:cs="Times New Roman"/>
                <w:i/>
              </w:rPr>
              <w:t>Siggaard’s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C96346"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C96346"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C96346"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101" w:history="1">
            <w:r w:rsidRPr="004F2D59">
              <w:rPr>
                <w:rStyle w:val="Hypertextovodkaz"/>
                <w:rFonts w:ascii="Times New Roman" w:hAnsi="Times New Roman" w:cs="Times New Roman"/>
              </w:rPr>
              <w:t>-285.8 kJ/mol</w:t>
            </w:r>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102"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103" w:history="1">
            <w:r w:rsidR="00BB185C" w:rsidRPr="004F2D59">
              <w:rPr>
                <w:rStyle w:val="Hypertextovodkaz"/>
                <w:rFonts w:ascii="Times New Roman" w:hAnsi="Times New Roman" w:cs="Times New Roman"/>
              </w:rPr>
              <w:t xml:space="preserve">-237.1 kJ/mol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104" w:history="1">
            <w:r w:rsidR="00BB185C" w:rsidRPr="004F2D59">
              <w:rPr>
                <w:rStyle w:val="Hypertextovodkaz"/>
                <w:rFonts w:ascii="Times New Roman" w:hAnsi="Times New Roman" w:cs="Times New Roman"/>
              </w:rPr>
              <w:t>-228.6 kJ/mol</w:t>
            </w:r>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mol/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mol/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C96346"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C96346"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28" w:name="_Ref418472114"/>
                <w:bookmarkStart w:id="129"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BE1BA6">
                  <w:rPr>
                    <w:rFonts w:ascii="Times New Roman" w:hAnsi="Times New Roman" w:cs="Times New Roman"/>
                    <w:noProof/>
                    <w:color w:val="1F4E79" w:themeColor="accent1" w:themeShade="80"/>
                  </w:rPr>
                  <w:t>15</w:t>
                </w:r>
                <w:r w:rsidRPr="004F2D59">
                  <w:rPr>
                    <w:rFonts w:ascii="Times New Roman" w:hAnsi="Times New Roman" w:cs="Times New Roman"/>
                    <w:color w:val="1F4E79" w:themeColor="accent1" w:themeShade="80"/>
                  </w:rPr>
                  <w:fldChar w:fldCharType="end"/>
                </w:r>
                <w:bookmarkEnd w:id="128"/>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29"/>
                <w:r w:rsidR="00523991" w:rsidRPr="004F2D59">
                  <w:rPr>
                    <w:rFonts w:ascii="Times New Roman" w:hAnsi="Times New Roman" w:cs="Times New Roman"/>
                    <w:color w:val="1F4E79" w:themeColor="accent1" w:themeShade="80"/>
                  </w:rPr>
                  <w:t>.</w:t>
                </w:r>
              </w:p>
            </w:tc>
          </w:tr>
        </w:tbl>
        <w:p w14:paraId="5EA47240" w14:textId="107C8ACA"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exp((-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kPa</w:t>
          </w:r>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5" w:history="1">
            <w:r w:rsidR="00B15CD7" w:rsidRPr="004F2D59">
              <w:rPr>
                <w:rStyle w:val="Hypertextovodkaz"/>
                <w:rFonts w:ascii="Times New Roman" w:hAnsi="Times New Roman" w:cs="Times New Roman"/>
                <w:i/>
              </w:rPr>
              <w:t>6.28 kPa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35E07C2F"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0C248ED8" w:rsidR="00277754"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276288"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6">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00277754"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00277754" w:rsidRPr="004F2D59">
            <w:rPr>
              <w:rFonts w:ascii="Times New Roman" w:hAnsi="Times New Roman" w:cs="Times New Roman"/>
            </w:rPr>
            <w:t xml:space="preserve"> </w:t>
          </w:r>
          <w:r w:rsidR="00277754" w:rsidRPr="004F2D59">
            <w:rPr>
              <w:rFonts w:ascii="Times New Roman" w:hAnsi="Times New Roman" w:cs="Times New Roman"/>
              <w:b/>
            </w:rPr>
            <w:t>stream</w:t>
          </w:r>
          <w:r w:rsidR="00277754" w:rsidRPr="004F2D59">
            <w:rPr>
              <w:rFonts w:ascii="Times New Roman" w:hAnsi="Times New Roman" w:cs="Times New Roman"/>
            </w:rPr>
            <w:t>. Typically</w:t>
          </w:r>
          <w:r w:rsidR="00523991" w:rsidRPr="004F2D59">
            <w:rPr>
              <w:rFonts w:ascii="Times New Roman" w:hAnsi="Times New Roman" w:cs="Times New Roman"/>
            </w:rPr>
            <w:t>,</w:t>
          </w:r>
          <w:r w:rsidR="00277754" w:rsidRPr="004F2D59">
            <w:rPr>
              <w:rFonts w:ascii="Times New Roman" w:hAnsi="Times New Roman" w:cs="Times New Roman"/>
            </w:rPr>
            <w:t xml:space="preserve"> </w:t>
          </w:r>
          <w:r w:rsidR="00523991" w:rsidRPr="004F2D59">
            <w:rPr>
              <w:rFonts w:ascii="Times New Roman" w:hAnsi="Times New Roman" w:cs="Times New Roman"/>
            </w:rPr>
            <w:t>the</w:t>
          </w:r>
          <w:r w:rsidR="00277754"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00277754"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00277754" w:rsidRPr="004F2D59">
            <w:rPr>
              <w:rFonts w:ascii="Times New Roman" w:hAnsi="Times New Roman" w:cs="Times New Roman"/>
            </w:rPr>
            <w:t>air</w:t>
          </w:r>
          <w:r w:rsidR="00CC3CB1">
            <w:rPr>
              <w:rFonts w:ascii="Times New Roman" w:hAnsi="Times New Roman" w:cs="Times New Roman"/>
            </w:rPr>
            <w:t xml:space="preserve"> </w:t>
          </w:r>
          <w:r w:rsidR="00277754" w:rsidRPr="004F2D59">
            <w:rPr>
              <w:rFonts w:ascii="Times New Roman" w:hAnsi="Times New Roman" w:cs="Times New Roman"/>
            </w:rPr>
            <w:t>transport</w:t>
          </w:r>
          <w:r w:rsidR="00523991" w:rsidRPr="004F2D59">
            <w:rPr>
              <w:rFonts w:ascii="Times New Roman" w:hAnsi="Times New Roman" w:cs="Times New Roman"/>
            </w:rPr>
            <w:t>ation</w:t>
          </w:r>
          <w:r w:rsidR="00277754"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00277754"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00277754"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00277754"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00277754"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C96346"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30"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6</w:t>
                </w:r>
                <w:r w:rsidRPr="004F2D59">
                  <w:rPr>
                    <w:rFonts w:ascii="Times New Roman" w:hAnsi="Times New Roman" w:cs="Times New Roman"/>
                  </w:rPr>
                  <w:fldChar w:fldCharType="end"/>
                </w:r>
                <w:bookmarkEnd w:id="130"/>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C96346"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21F9273D"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489025DC" w:rsidR="009C1352"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304960"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004C01C2"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004C01C2"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004C01C2"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r w:rsidR="00F1054C" w:rsidRPr="004F2D59">
            <w:rPr>
              <w:rFonts w:ascii="Times New Roman" w:hAnsi="Times New Roman" w:cs="Times New Roman"/>
              <w:i/>
            </w:rPr>
            <w:t>HalfTime</w:t>
          </w:r>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r w:rsidR="00372C42" w:rsidRPr="004F2D59">
            <w:rPr>
              <w:rFonts w:ascii="Times New Roman" w:hAnsi="Times New Roman" w:cs="Times New Roman"/>
            </w:rPr>
            <w:t>)*</w:t>
          </w:r>
          <w:r w:rsidR="00F1054C" w:rsidRPr="004F2D59">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6D5ECB">
            <w:trPr>
              <w:trHeight w:val="1001"/>
            </w:trPr>
            <w:tc>
              <w:tcPr>
                <w:tcW w:w="7230" w:type="dxa"/>
                <w:vAlign w:val="center"/>
              </w:tcPr>
              <w:p w14:paraId="72FEA0D8" w14:textId="77777777" w:rsidR="001462AF" w:rsidRPr="004F2D59" w:rsidRDefault="00C96346"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31"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8</w:t>
                </w:r>
                <w:r w:rsidRPr="004F2D59">
                  <w:rPr>
                    <w:rFonts w:ascii="Times New Roman" w:hAnsi="Times New Roman" w:cs="Times New Roman"/>
                  </w:rPr>
                  <w:fldChar w:fldCharType="end"/>
                </w:r>
                <w:bookmarkEnd w:id="131"/>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6131F969" w:rsidR="00F1054C" w:rsidRPr="004F2D59" w:rsidRDefault="006D5ECB"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362304"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4F2D59">
            <w:rPr>
              <w:rFonts w:ascii="Times New Roman" w:hAnsi="Times New Roman" w:cs="Times New Roman"/>
            </w:rPr>
            <w:t>The simplest</w:t>
          </w:r>
          <w:r w:rsidR="003A1AC0" w:rsidRPr="004F2D59">
            <w:rPr>
              <w:rFonts w:ascii="Times New Roman" w:hAnsi="Times New Roman" w:cs="Times New Roman"/>
            </w:rPr>
            <w:t xml:space="preserve"> chemical</w:t>
          </w:r>
          <w:r w:rsidR="00F1054C"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37D2C74E" w:rsidR="00A52D3A" w:rsidRPr="004F2D59" w:rsidRDefault="006D5ECB" w:rsidP="00A52D3A">
          <w:pPr>
            <w:pStyle w:val="Nadpis3"/>
            <w:rPr>
              <w:rFonts w:ascii="Times New Roman" w:hAnsi="Times New Roman" w:cs="Times New Roman"/>
            </w:rPr>
          </w:pPr>
          <w:bookmarkStart w:id="132" w:name="_Ref420408123"/>
          <w:r>
            <w:rPr>
              <w:rFonts w:ascii="Times New Roman" w:hAnsi="Times New Roman" w:cs="Times New Roman"/>
              <w:noProof/>
              <w:lang w:val="sk-SK" w:eastAsia="sk-SK"/>
            </w:rPr>
            <w:drawing>
              <wp:anchor distT="0" distB="0" distL="114300" distR="114300" simplePos="0" relativeHeight="251392000"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4F2D59">
            <w:rPr>
              <w:rFonts w:ascii="Times New Roman" w:hAnsi="Times New Roman" w:cs="Times New Roman"/>
            </w:rPr>
            <w:t>Macromolecule equilibria</w:t>
          </w:r>
          <w:bookmarkEnd w:id="132"/>
        </w:p>
        <w:p w14:paraId="37D10451" w14:textId="1FF308F5"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2CD3B638"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pH.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sQ”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 xml:space="preserve">“i”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sQ</w:t>
          </w:r>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r w:rsidR="00783C84" w:rsidRPr="004F2D59">
            <w:rPr>
              <w:rFonts w:ascii="Times New Roman" w:hAnsi="Times New Roman" w:cs="Times New Roman"/>
            </w:rPr>
            <w:t>x</w:t>
          </w:r>
          <w:r w:rsidRPr="004F2D59">
            <w:rPr>
              <w:rFonts w:ascii="Times New Roman" w:hAnsi="Times New Roman" w:cs="Times New Roman"/>
              <w:vertAlign w:val="subscript"/>
            </w:rPr>
            <w:t>Q</w:t>
          </w:r>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x</w:t>
          </w:r>
          <w:r w:rsidR="00783C84" w:rsidRPr="004F2D59">
            <w:rPr>
              <w:rFonts w:ascii="Times New Roman" w:hAnsi="Times New Roman" w:cs="Times New Roman"/>
              <w:vertAlign w:val="subscript"/>
            </w:rPr>
            <w:t>Q</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C96346"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33"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19</w:t>
                </w:r>
                <w:r w:rsidRPr="004F2D59">
                  <w:rPr>
                    <w:rFonts w:ascii="Times New Roman" w:hAnsi="Times New Roman" w:cs="Times New Roman"/>
                  </w:rPr>
                  <w:fldChar w:fldCharType="end"/>
                </w:r>
                <w:bookmarkEnd w:id="133"/>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607DCC29"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For xample</w:t>
          </w:r>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Changeux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383A7BF0"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allostery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 xml:space="preserve">revolutionary approach is the first paper in appendix </w:t>
          </w:r>
          <w:r w:rsidR="00F71B55">
            <w:rPr>
              <w:rFonts w:ascii="Times New Roman" w:hAnsi="Times New Roman" w:cs="Times New Roman"/>
            </w:rPr>
            <w:fldChar w:fldCharType="begin"/>
          </w:r>
          <w:r w:rsidR="00F71B55">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Pr>
              <w:rFonts w:ascii="Times New Roman" w:hAnsi="Times New Roman" w:cs="Times New Roman"/>
            </w:rPr>
            <w:fldChar w:fldCharType="separate"/>
          </w:r>
          <w:r w:rsidR="00F71B55">
            <w:rPr>
              <w:rFonts w:ascii="Times New Roman" w:hAnsi="Times New Roman" w:cs="Times New Roman"/>
              <w:noProof/>
            </w:rPr>
            <w:t>(Mateják, et al., 2015)</w:t>
          </w:r>
          <w:r w:rsidR="00F71B55">
            <w:rPr>
              <w:rFonts w:ascii="Times New Roman" w:hAnsi="Times New Roman" w:cs="Times New Roman"/>
            </w:rPr>
            <w:fldChar w:fldCharType="end"/>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Matoušek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Tomáš Kulhánek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4A121172" w:rsidR="003362FC" w:rsidRPr="004F2D59" w:rsidRDefault="006D5ECB" w:rsidP="00911E3F">
          <w:pPr>
            <w:pStyle w:val="Nadpis2"/>
          </w:pPr>
          <w:bookmarkStart w:id="134" w:name="_Toc408842124"/>
          <w:bookmarkStart w:id="135" w:name="_Toc408844073"/>
          <w:bookmarkStart w:id="136" w:name="_Toc408845906"/>
          <w:bookmarkStart w:id="137" w:name="_Toc409289288"/>
          <w:bookmarkStart w:id="138" w:name="_Toc420288828"/>
          <w:bookmarkStart w:id="139" w:name="_Toc421577988"/>
          <w:r>
            <w:rPr>
              <w:noProof/>
              <w:lang w:val="sk-SK" w:eastAsia="sk-SK"/>
            </w:rPr>
            <w:drawing>
              <wp:anchor distT="0" distB="0" distL="114300" distR="114300" simplePos="0" relativeHeight="251420672"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Thermal domain</w:t>
          </w:r>
          <w:bookmarkEnd w:id="134"/>
          <w:bookmarkEnd w:id="135"/>
          <w:bookmarkEnd w:id="136"/>
          <w:bookmarkEnd w:id="137"/>
          <w:bookmarkEnd w:id="138"/>
          <w:bookmarkEnd w:id="139"/>
        </w:p>
        <w:p w14:paraId="4BDAB813" w14:textId="629EA858"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40"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0</w:t>
                </w:r>
                <w:r w:rsidRPr="004F2D59">
                  <w:rPr>
                    <w:rFonts w:ascii="Times New Roman" w:hAnsi="Times New Roman" w:cs="Times New Roman"/>
                  </w:rPr>
                  <w:fldChar w:fldCharType="end"/>
                </w:r>
                <w:bookmarkEnd w:id="140"/>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41"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1</w:t>
                </w:r>
                <w:r w:rsidRPr="004F2D59">
                  <w:rPr>
                    <w:rFonts w:ascii="Times New Roman" w:hAnsi="Times New Roman" w:cs="Times New Roman"/>
                  </w:rPr>
                  <w:fldChar w:fldCharType="end"/>
                </w:r>
                <w:bookmarkEnd w:id="141"/>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0A3BEF41"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r w:rsidR="000C0A36" w:rsidRPr="004F2D59">
            <w:rPr>
              <w:rFonts w:ascii="Times New Roman" w:hAnsi="Times New Roman" w:cs="Times New Roman"/>
            </w:rPr>
            <w:t>nonflow</w:t>
          </w:r>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Thermal.HeatTransfer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043C6B75" w:rsidR="002769F3"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449344"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4F2D59">
            <w:rPr>
              <w:rFonts w:ascii="Times New Roman" w:hAnsi="Times New Roman" w:cs="Times New Roman"/>
              <w:b/>
            </w:rPr>
            <w:t>Heat conduction</w:t>
          </w:r>
          <w:r w:rsidR="00460D26"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temperature gradient as shown in </w:t>
          </w:r>
          <w:r w:rsidR="00460D26" w:rsidRPr="004F2D59">
            <w:rPr>
              <w:rFonts w:ascii="Times New Roman" w:hAnsi="Times New Roman" w:cs="Times New Roman"/>
            </w:rPr>
            <w:fldChar w:fldCharType="begin"/>
          </w:r>
          <w:r w:rsidR="00460D26"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00460D26" w:rsidRPr="004F2D59">
            <w:rPr>
              <w:rFonts w:ascii="Times New Roman" w:hAnsi="Times New Roman" w:cs="Times New Roman"/>
            </w:rPr>
          </w:r>
          <w:r w:rsidR="00460D26"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2</w:t>
          </w:r>
          <w:r w:rsidR="00460D26" w:rsidRPr="004F2D59">
            <w:rPr>
              <w:rFonts w:ascii="Times New Roman" w:hAnsi="Times New Roman" w:cs="Times New Roman"/>
            </w:rPr>
            <w:fldChar w:fldCharType="end"/>
          </w:r>
          <w:r w:rsidR="00460D26"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00460D26"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00460D26"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00460D26"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42"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2</w:t>
                </w:r>
                <w:r w:rsidRPr="004F2D59">
                  <w:rPr>
                    <w:rFonts w:ascii="Times New Roman" w:hAnsi="Times New Roman" w:cs="Times New Roman"/>
                  </w:rPr>
                  <w:fldChar w:fldCharType="end"/>
                </w:r>
                <w:bookmarkEnd w:id="142"/>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1BE729AC"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006D5ECB">
            <w:rPr>
              <w:rFonts w:ascii="Times New Roman" w:hAnsi="Times New Roman" w:cs="Times New Roman"/>
              <w:noProof/>
              <w:lang w:val="sk-SK" w:eastAsia="sk-SK"/>
            </w:rPr>
            <w:lastRenderedPageBreak/>
            <w:drawing>
              <wp:anchor distT="0" distB="0" distL="114300" distR="114300" simplePos="0" relativeHeight="251478016"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2D59">
            <w:rPr>
              <w:rFonts w:ascii="Times New Roman" w:hAnsi="Times New Roman" w:cs="Times New Roman"/>
            </w:rPr>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43" w:name="_Ref408222815"/>
                <w:bookmarkStart w:id="144"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3</w:t>
                </w:r>
                <w:r w:rsidRPr="004F2D59">
                  <w:rPr>
                    <w:rFonts w:ascii="Times New Roman" w:hAnsi="Times New Roman" w:cs="Times New Roman"/>
                  </w:rPr>
                  <w:fldChar w:fldCharType="end"/>
                </w:r>
                <w:bookmarkEnd w:id="143"/>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4"/>
                <w:r w:rsidR="00306DF0" w:rsidRPr="004F2D59">
                  <w:rPr>
                    <w:rFonts w:ascii="Times New Roman" w:hAnsi="Times New Roman" w:cs="Times New Roman"/>
                  </w:rPr>
                  <w:t>.</w:t>
                </w:r>
              </w:p>
            </w:tc>
          </w:tr>
        </w:tbl>
        <w:p w14:paraId="3ECB8E89" w14:textId="7555809F" w:rsidR="00156E29" w:rsidRPr="004F2D59" w:rsidRDefault="006D5ECB" w:rsidP="00EB3B08">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06688"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4F2D59">
            <w:rPr>
              <w:rFonts w:ascii="Times New Roman" w:hAnsi="Times New Roman" w:cs="Times New Roman"/>
            </w:rPr>
            <w:t>Typically</w:t>
          </w:r>
          <w:r w:rsidR="00306DF0" w:rsidRPr="004F2D59">
            <w:rPr>
              <w:rFonts w:ascii="Times New Roman" w:hAnsi="Times New Roman" w:cs="Times New Roman"/>
            </w:rPr>
            <w:t>,</w:t>
          </w:r>
          <w:r w:rsidR="00CB2621"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EB3B08" w:rsidRPr="004F2D59">
            <w:rPr>
              <w:rFonts w:ascii="Times New Roman" w:hAnsi="Times New Roman" w:cs="Times New Roman"/>
              <w:i/>
            </w:rPr>
            <w:t>SpecificHeat</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r w:rsidR="00EB3B08" w:rsidRPr="004F2D59">
            <w:rPr>
              <w:rFonts w:ascii="Times New Roman" w:hAnsi="Times New Roman" w:cs="Times New Roman"/>
              <w:i/>
            </w:rPr>
            <w:t>massFlow</w:t>
          </w:r>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00CB2621"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00CB2621"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00CB2621"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00CB2621"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00CB2621"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T</w:t>
          </w:r>
          <w:r w:rsidR="00520171" w:rsidRPr="004F2D59">
            <w:rPr>
              <w:rFonts w:ascii="Times New Roman" w:hAnsi="Times New Roman" w:cs="Times New Roman"/>
              <w:vertAlign w:val="subscript"/>
            </w:rPr>
            <w:t>i</w:t>
          </w:r>
          <w:r w:rsidR="00520171" w:rsidRPr="004F2D59">
            <w:rPr>
              <w:rFonts w:ascii="Times New Roman" w:hAnsi="Times New Roman" w:cs="Times New Roman"/>
            </w:rPr>
            <w:t>*SpecificHeat)</w:t>
          </w:r>
          <w:r w:rsidR="00CB2621"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 xml:space="preserve">(heatFlowToEnv/massFlow) </w:t>
          </w:r>
          <w:r w:rsidR="00CB2621"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SpecificHeat)</w:t>
          </w:r>
          <w:r w:rsidR="00CB2621"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C96346"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5" w:name="_Ref408238917"/>
                <w:bookmarkStart w:id="146"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4</w:t>
                </w:r>
                <w:r w:rsidRPr="004F2D59">
                  <w:rPr>
                    <w:rFonts w:ascii="Times New Roman" w:hAnsi="Times New Roman" w:cs="Times New Roman"/>
                  </w:rPr>
                  <w:fldChar w:fldCharType="end"/>
                </w:r>
                <w:bookmarkEnd w:id="145"/>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6"/>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7"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5</w:t>
                </w:r>
                <w:r w:rsidRPr="004F2D59">
                  <w:rPr>
                    <w:rFonts w:ascii="Times New Roman" w:hAnsi="Times New Roman" w:cs="Times New Roman"/>
                  </w:rPr>
                  <w:fldChar w:fldCharType="end"/>
                </w:r>
                <w:bookmarkEnd w:id="147"/>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17D0A097"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63015F5" w:rsidR="003362FC" w:rsidRDefault="0040704F" w:rsidP="00911E3F">
          <w:pPr>
            <w:pStyle w:val="Nadpis2"/>
          </w:pPr>
          <w:bookmarkStart w:id="148" w:name="_Toc408842125"/>
          <w:bookmarkStart w:id="149" w:name="_Toc408844074"/>
          <w:bookmarkStart w:id="150" w:name="_Toc408845907"/>
          <w:bookmarkStart w:id="151" w:name="_Toc409289289"/>
          <w:bookmarkStart w:id="152" w:name="_Toc420288829"/>
          <w:bookmarkStart w:id="153" w:name="_Toc421577989"/>
          <w:r>
            <w:rPr>
              <w:noProof/>
              <w:lang w:val="sk-SK" w:eastAsia="sk-SK"/>
            </w:rPr>
            <w:drawing>
              <wp:anchor distT="0" distB="0" distL="114300" distR="114300" simplePos="0" relativeHeight="251536384" behindDoc="1" locked="0" layoutInCell="1" allowOverlap="1" wp14:anchorId="70A6EC65" wp14:editId="7C9533AD">
                <wp:simplePos x="0" y="0"/>
                <wp:positionH relativeFrom="column">
                  <wp:posOffset>5681980</wp:posOffset>
                </wp:positionH>
                <wp:positionV relativeFrom="paragraph">
                  <wp:posOffset>38227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Hydraulic domain</w:t>
          </w:r>
          <w:bookmarkEnd w:id="148"/>
          <w:bookmarkEnd w:id="149"/>
          <w:bookmarkEnd w:id="150"/>
          <w:bookmarkEnd w:id="151"/>
          <w:bookmarkEnd w:id="152"/>
          <w:bookmarkEnd w:id="153"/>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0704F" w:rsidRPr="004F2D59" w14:paraId="32A561BA" w14:textId="77777777" w:rsidTr="0040704F">
            <w:trPr>
              <w:trHeight w:val="1115"/>
            </w:trPr>
            <w:tc>
              <w:tcPr>
                <w:tcW w:w="7230" w:type="dxa"/>
                <w:vAlign w:val="center"/>
              </w:tcPr>
              <w:p w14:paraId="53115C4B" w14:textId="77777777" w:rsidR="0040704F" w:rsidRPr="004F2D59" w:rsidRDefault="0040704F" w:rsidP="0040704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5C0E7B84" w14:textId="77777777" w:rsidR="0040704F" w:rsidRPr="004F2D59" w:rsidRDefault="0040704F" w:rsidP="0040704F">
                <w:pPr>
                  <w:pStyle w:val="Titulek"/>
                  <w:jc w:val="both"/>
                  <w:rPr>
                    <w:rFonts w:ascii="Times New Roman" w:hAnsi="Times New Roman" w:cs="Times New Roman"/>
                  </w:rPr>
                </w:pPr>
                <w:bookmarkStart w:id="154"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6</w:t>
                </w:r>
                <w:r w:rsidRPr="004F2D59">
                  <w:rPr>
                    <w:rFonts w:ascii="Times New Roman" w:hAnsi="Times New Roman" w:cs="Times New Roman"/>
                  </w:rPr>
                  <w:fldChar w:fldCharType="end"/>
                </w:r>
                <w:bookmarkEnd w:id="154"/>
                <w:r w:rsidRPr="004F2D59">
                  <w:rPr>
                    <w:rFonts w:ascii="Times New Roman" w:hAnsi="Times New Roman" w:cs="Times New Roman"/>
                  </w:rPr>
                  <w:t>: Volume.</w:t>
                </w:r>
              </w:p>
            </w:tc>
          </w:tr>
          <w:tr w:rsidR="0040704F" w:rsidRPr="004F2D59" w14:paraId="5DAB12D2" w14:textId="77777777" w:rsidTr="0040704F">
            <w:trPr>
              <w:trHeight w:val="823"/>
            </w:trPr>
            <w:tc>
              <w:tcPr>
                <w:tcW w:w="7230" w:type="dxa"/>
                <w:vAlign w:val="center"/>
              </w:tcPr>
              <w:p w14:paraId="0DA2F032" w14:textId="77777777" w:rsidR="0040704F" w:rsidRPr="004F2D59" w:rsidRDefault="0040704F" w:rsidP="0040704F">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3EE5568D" w14:textId="77777777" w:rsidR="0040704F" w:rsidRPr="004F2D59" w:rsidRDefault="0040704F" w:rsidP="0040704F">
                <w:pPr>
                  <w:keepNext/>
                  <w:jc w:val="both"/>
                  <w:rPr>
                    <w:rFonts w:ascii="Times New Roman" w:eastAsia="Times New Roman" w:hAnsi="Times New Roman" w:cs="Times New Roman"/>
                  </w:rPr>
                </w:pPr>
              </w:p>
            </w:tc>
            <w:tc>
              <w:tcPr>
                <w:tcW w:w="1165" w:type="dxa"/>
                <w:vAlign w:val="center"/>
              </w:tcPr>
              <w:p w14:paraId="7F363563" w14:textId="77777777" w:rsidR="0040704F" w:rsidRPr="004F2D59" w:rsidRDefault="0040704F" w:rsidP="0040704F">
                <w:pPr>
                  <w:pStyle w:val="Titulek"/>
                  <w:jc w:val="both"/>
                  <w:rPr>
                    <w:rFonts w:ascii="Times New Roman" w:hAnsi="Times New Roman" w:cs="Times New Roman"/>
                  </w:rPr>
                </w:pPr>
                <w:bookmarkStart w:id="155" w:name="_Ref408240831"/>
                <w:bookmarkStart w:id="156"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7</w:t>
                </w:r>
                <w:r w:rsidRPr="004F2D59">
                  <w:rPr>
                    <w:rFonts w:ascii="Times New Roman" w:hAnsi="Times New Roman" w:cs="Times New Roman"/>
                  </w:rPr>
                  <w:fldChar w:fldCharType="end"/>
                </w:r>
                <w:bookmarkEnd w:id="155"/>
                <w:r w:rsidRPr="004F2D59">
                  <w:rPr>
                    <w:rFonts w:ascii="Times New Roman" w:hAnsi="Times New Roman" w:cs="Times New Roman"/>
                  </w:rPr>
                  <w:t>: Elastic Vessel</w:t>
                </w:r>
                <w:bookmarkEnd w:id="156"/>
                <w:r w:rsidRPr="004F2D59">
                  <w:rPr>
                    <w:rFonts w:ascii="Times New Roman" w:hAnsi="Times New Roman" w:cs="Times New Roman"/>
                  </w:rPr>
                  <w:t>.</w:t>
                </w:r>
              </w:p>
            </w:tc>
          </w:tr>
        </w:tbl>
        <w:p w14:paraId="30D4849A" w14:textId="6E600F19" w:rsidR="00544189" w:rsidRPr="004F2D5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ElasticVessel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w:t>
          </w:r>
          <w:r w:rsidR="00EE2854" w:rsidRPr="004F2D59">
            <w:rPr>
              <w:rFonts w:ascii="Times New Roman" w:hAnsi="Times New Roman" w:cs="Times New Roman"/>
            </w:rPr>
            <w:lastRenderedPageBreak/>
            <w:t>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p w14:paraId="32F30C9A" w14:textId="012E8C4F"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r w:rsidR="00AD49EB" w:rsidRPr="004F2D59">
            <w:rPr>
              <w:rFonts w:ascii="Times New Roman" w:hAnsi="Times New Roman" w:cs="Times New Roman"/>
            </w:rPr>
            <w:t>P</w:t>
          </w:r>
          <w:r w:rsidR="00AD49EB" w:rsidRPr="004F2D59">
            <w:rPr>
              <w:rFonts w:ascii="Times New Roman" w:hAnsi="Times New Roman" w:cs="Times New Roman"/>
              <w:vertAlign w:val="subscript"/>
            </w:rPr>
            <w:t>Ext</w:t>
          </w:r>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r w:rsidR="00060AF1" w:rsidRPr="004F2D59">
            <w:rPr>
              <w:rFonts w:ascii="Times New Roman" w:hAnsi="Times New Roman" w:cs="Times New Roman"/>
            </w:rPr>
            <w:t xml:space="preserve">intrathorax pressure. </w:t>
          </w:r>
          <w:r w:rsidR="00BD5E15" w:rsidRPr="004F2D59">
            <w:rPr>
              <w:rFonts w:ascii="Times New Roman" w:hAnsi="Times New Roman" w:cs="Times New Roman"/>
            </w:rPr>
            <w:t>N</w:t>
          </w:r>
          <w:r w:rsidRPr="004F2D59">
            <w:rPr>
              <w:rFonts w:ascii="Times New Roman" w:hAnsi="Times New Roman" w:cs="Times New Roman"/>
            </w:rPr>
            <w:t xml:space="preserve">egative intrathorax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r w:rsidR="00535F87" w:rsidRPr="004F2D59">
            <w:rPr>
              <w:rFonts w:ascii="Times New Roman" w:hAnsi="Times New Roman" w:cs="Times New Roman"/>
            </w:rPr>
            <w:t xml:space="preserve">intrathorax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71C96C9E" w:rsidR="003362FC" w:rsidRPr="004F2D59" w:rsidRDefault="006D5ECB" w:rsidP="00911E3F">
          <w:pPr>
            <w:ind w:firstLine="708"/>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65056"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4F2D59">
            <w:rPr>
              <w:rFonts w:ascii="Times New Roman" w:hAnsi="Times New Roman" w:cs="Times New Roman"/>
            </w:rPr>
            <w:t>The volumetric flow through segment</w:t>
          </w:r>
          <w:r w:rsidR="00BD5E15" w:rsidRPr="004F2D59">
            <w:rPr>
              <w:rFonts w:ascii="Times New Roman" w:hAnsi="Times New Roman" w:cs="Times New Roman"/>
            </w:rPr>
            <w:t>s</w:t>
          </w:r>
          <w:r w:rsidR="001739E5"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001739E5"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001739E5"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001739E5"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001739E5" w:rsidRPr="004F2D59">
            <w:rPr>
              <w:rFonts w:ascii="Times New Roman" w:hAnsi="Times New Roman" w:cs="Times New Roman"/>
            </w:rPr>
            <w:t>from</w:t>
          </w:r>
          <w:r w:rsidR="00BD5E15" w:rsidRPr="004F2D59">
            <w:rPr>
              <w:rFonts w:ascii="Times New Roman" w:hAnsi="Times New Roman" w:cs="Times New Roman"/>
            </w:rPr>
            <w:t xml:space="preserve"> a</w:t>
          </w:r>
          <w:r w:rsidR="001739E5"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001739E5" w:rsidRPr="004F2D59">
            <w:rPr>
              <w:rFonts w:ascii="Times New Roman" w:hAnsi="Times New Roman" w:cs="Times New Roman"/>
            </w:rPr>
            <w:t>lower pressure</w:t>
          </w:r>
          <w:r w:rsidR="00BD5E15" w:rsidRPr="004F2D59">
            <w:rPr>
              <w:rFonts w:ascii="Times New Roman" w:hAnsi="Times New Roman" w:cs="Times New Roman"/>
            </w:rPr>
            <w:t>; its</w:t>
          </w:r>
          <w:r w:rsidR="001739E5"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001739E5" w:rsidRPr="004F2D59">
            <w:rPr>
              <w:rFonts w:ascii="Times New Roman" w:hAnsi="Times New Roman" w:cs="Times New Roman"/>
            </w:rPr>
            <w:t xml:space="preserve"> Cond [m</w:t>
          </w:r>
          <w:r w:rsidR="001739E5" w:rsidRPr="004F2D59">
            <w:rPr>
              <w:rFonts w:ascii="Times New Roman" w:hAnsi="Times New Roman" w:cs="Times New Roman"/>
              <w:vertAlign w:val="superscript"/>
            </w:rPr>
            <w:t>3</w:t>
          </w:r>
          <w:r w:rsidR="001739E5" w:rsidRPr="004F2D59">
            <w:rPr>
              <w:rFonts w:ascii="Times New Roman" w:hAnsi="Times New Roman" w:cs="Times New Roman"/>
            </w:rPr>
            <w:t>.s</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Pa</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001739E5" w:rsidRPr="004F2D59">
            <w:rPr>
              <w:rFonts w:ascii="Times New Roman" w:hAnsi="Times New Roman" w:cs="Times New Roman"/>
            </w:rPr>
            <w:t xml:space="preserve"> </w:t>
          </w:r>
          <w:r w:rsidR="00BD5E15" w:rsidRPr="004F2D59">
            <w:rPr>
              <w:rFonts w:ascii="Times New Roman" w:hAnsi="Times New Roman" w:cs="Times New Roman"/>
            </w:rPr>
            <w:t xml:space="preserve">a </w:t>
          </w:r>
          <w:r w:rsidR="001739E5"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001739E5"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001739E5"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7"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8</w:t>
                </w:r>
                <w:r w:rsidRPr="004F2D59">
                  <w:rPr>
                    <w:rFonts w:ascii="Times New Roman" w:hAnsi="Times New Roman" w:cs="Times New Roman"/>
                  </w:rPr>
                  <w:fldChar w:fldCharType="end"/>
                </w:r>
                <w:bookmarkEnd w:id="157"/>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7A24F03C"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162EEF19"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593728"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r w:rsidR="00056157" w:rsidRPr="004F2D59">
            <w:rPr>
              <w:rFonts w:ascii="Times New Roman" w:hAnsi="Times New Roman" w:cs="Times New Roman"/>
            </w:rPr>
            <w:t xml:space="preserve">pressure </w:t>
          </w:r>
          <w:r w:rsidR="00371355">
            <w:rPr>
              <w:rFonts w:ascii="Times New Roman" w:hAnsi="Times New Roman" w:cs="Times New Roman"/>
            </w:rPr>
            <w:t>gradient of</w:t>
          </w:r>
          <w:r w:rsidR="00056157" w:rsidRPr="004F2D59">
            <w:rPr>
              <w:rFonts w:ascii="Times New Roman" w:hAnsi="Times New Roman" w:cs="Times New Roman"/>
            </w:rPr>
            <w:t xml:space="preserve"> one atmosphere 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r w:rsidR="000B2249" w:rsidRPr="004F2D59">
            <w:rPr>
              <w:rFonts w:ascii="Times New Roman" w:hAnsi="Times New Roman" w:cs="Times New Roman"/>
              <w:i/>
            </w:rPr>
            <w:t>pumpE</w:t>
          </w:r>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C96346"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8" w:name="_Ref408302351"/>
                <w:bookmarkStart w:id="159"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29</w:t>
                </w:r>
                <w:r w:rsidRPr="004F2D59">
                  <w:rPr>
                    <w:rFonts w:ascii="Times New Roman" w:hAnsi="Times New Roman" w:cs="Times New Roman"/>
                  </w:rPr>
                  <w:fldChar w:fldCharType="end"/>
                </w:r>
                <w:bookmarkEnd w:id="158"/>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59"/>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5B880721" w:rsidR="00793706"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22400"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4F2D59">
            <w:rPr>
              <w:rFonts w:ascii="Times New Roman" w:hAnsi="Times New Roman" w:cs="Times New Roman"/>
            </w:rPr>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005D3570"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005D3570"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005D3570"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005D3570" w:rsidRPr="004F2D59">
            <w:rPr>
              <w:rFonts w:ascii="Times New Roman" w:hAnsi="Times New Roman" w:cs="Times New Roman"/>
            </w:rPr>
            <w:t xml:space="preserve">as conductor, but with different resistance for each flow direction. Forward flow has high conductance (low resistance) </w:t>
          </w:r>
          <w:r w:rsidR="005D3570" w:rsidRPr="004F2D59">
            <w:rPr>
              <w:rFonts w:ascii="Times New Roman" w:hAnsi="Times New Roman" w:cs="Times New Roman"/>
              <w:i/>
            </w:rPr>
            <w:t>G</w:t>
          </w:r>
          <w:r w:rsidR="005D3570" w:rsidRPr="004F2D59">
            <w:rPr>
              <w:rFonts w:ascii="Times New Roman" w:hAnsi="Times New Roman" w:cs="Times New Roman"/>
              <w:i/>
              <w:vertAlign w:val="subscript"/>
            </w:rPr>
            <w:t>on</w:t>
          </w:r>
          <w:r w:rsidR="005D3570"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005D3570"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w:t>
          </w:r>
          <w:r w:rsidR="006862F2" w:rsidRPr="004F2D59">
            <w:rPr>
              <w:rFonts w:ascii="Times New Roman" w:hAnsi="Times New Roman" w:cs="Times New Roman"/>
            </w:rPr>
            <w:lastRenderedPageBreak/>
            <w:t>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60"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0</w:t>
                </w:r>
                <w:r w:rsidRPr="004F2D59">
                  <w:rPr>
                    <w:rFonts w:ascii="Times New Roman" w:hAnsi="Times New Roman" w:cs="Times New Roman"/>
                  </w:rPr>
                  <w:fldChar w:fldCharType="end"/>
                </w:r>
                <w:bookmarkEnd w:id="160"/>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33BA5B3A"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139C83DA" w:rsidR="003362FC" w:rsidRPr="004F2D59" w:rsidRDefault="001E6AAF" w:rsidP="005D2519">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664384"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4F2D59">
            <w:rPr>
              <w:rFonts w:ascii="Times New Roman" w:hAnsi="Times New Roman" w:cs="Times New Roman"/>
            </w:rPr>
            <w:t xml:space="preserve">The resistance of mass to any change in motion is called </w:t>
          </w:r>
          <w:r w:rsidR="00736877" w:rsidRPr="004F2D59">
            <w:rPr>
              <w:rFonts w:ascii="Times New Roman" w:hAnsi="Times New Roman" w:cs="Times New Roman"/>
              <w:b/>
            </w:rPr>
            <w:t>inertia</w:t>
          </w:r>
          <w:r w:rsidR="00736877" w:rsidRPr="004F2D59">
            <w:rPr>
              <w:rFonts w:ascii="Times New Roman" w:hAnsi="Times New Roman" w:cs="Times New Roman"/>
            </w:rPr>
            <w:t xml:space="preserve">. </w:t>
          </w:r>
          <w:r w:rsidR="001960E7" w:rsidRPr="004F2D59">
            <w:rPr>
              <w:rFonts w:ascii="Times New Roman" w:hAnsi="Times New Roman" w:cs="Times New Roman"/>
            </w:rPr>
            <w:t>V</w:t>
          </w:r>
          <w:r w:rsidR="00736877"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00736877"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00736877" w:rsidRPr="004F2D59">
            <w:rPr>
              <w:rFonts w:ascii="Times New Roman" w:hAnsi="Times New Roman" w:cs="Times New Roman"/>
            </w:rPr>
            <w:t>continuously react to change</w:t>
          </w:r>
          <w:r w:rsidR="001960E7" w:rsidRPr="004F2D59">
            <w:rPr>
              <w:rFonts w:ascii="Times New Roman" w:hAnsi="Times New Roman" w:cs="Times New Roman"/>
            </w:rPr>
            <w:t>s</w:t>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in </w:t>
          </w:r>
          <w:r w:rsidR="00736877" w:rsidRPr="004F2D59">
            <w:rPr>
              <w:rFonts w:ascii="Times New Roman" w:hAnsi="Times New Roman" w:cs="Times New Roman"/>
            </w:rPr>
            <w:t xml:space="preserve">pressure. The other view to the </w:t>
          </w:r>
          <w:r w:rsidR="00736877" w:rsidRPr="004F2D59">
            <w:rPr>
              <w:rFonts w:ascii="Times New Roman" w:hAnsi="Times New Roman" w:cs="Times New Roman"/>
            </w:rPr>
            <w:fldChar w:fldCharType="begin"/>
          </w:r>
          <w:r w:rsidR="00736877"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00736877" w:rsidRPr="004F2D59">
            <w:rPr>
              <w:rFonts w:ascii="Times New Roman" w:hAnsi="Times New Roman" w:cs="Times New Roman"/>
            </w:rPr>
          </w:r>
          <w:r w:rsidR="00736877"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1</w:t>
          </w:r>
          <w:r w:rsidR="00736877" w:rsidRPr="004F2D59">
            <w:rPr>
              <w:rFonts w:ascii="Times New Roman" w:hAnsi="Times New Roman" w:cs="Times New Roman"/>
            </w:rPr>
            <w:fldChar w:fldCharType="end"/>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00736877" w:rsidRPr="004F2D59">
            <w:rPr>
              <w:rFonts w:ascii="Times New Roman" w:hAnsi="Times New Roman" w:cs="Times New Roman"/>
            </w:rPr>
            <w:t>generating pressure proportionally to the change of flow. The higher parameter I</w:t>
          </w:r>
          <w:r w:rsidR="003362FC" w:rsidRPr="004F2D59">
            <w:rPr>
              <w:rFonts w:ascii="Times New Roman" w:hAnsi="Times New Roman" w:cs="Times New Roman"/>
            </w:rPr>
            <w:t>nert</w:t>
          </w:r>
          <w:r w:rsidR="00736877" w:rsidRPr="004F2D59">
            <w:rPr>
              <w:rFonts w:ascii="Times New Roman" w:hAnsi="Times New Roman" w:cs="Times New Roman"/>
            </w:rPr>
            <w:t>ance [Pa.m</w:t>
          </w:r>
          <w:r w:rsidR="00736877" w:rsidRPr="004F2D59">
            <w:rPr>
              <w:rFonts w:ascii="Times New Roman" w:hAnsi="Times New Roman" w:cs="Times New Roman"/>
              <w:vertAlign w:val="superscript"/>
            </w:rPr>
            <w:noBreakHyphen/>
            <w:t>3</w:t>
          </w:r>
          <w:r w:rsidR="00736877" w:rsidRPr="004F2D59">
            <w:rPr>
              <w:rFonts w:ascii="Times New Roman" w:hAnsi="Times New Roman" w:cs="Times New Roman"/>
            </w:rPr>
            <w:t>.s</w:t>
          </w:r>
          <w:r w:rsidR="00736877" w:rsidRPr="004F2D59">
            <w:rPr>
              <w:rFonts w:ascii="Times New Roman" w:hAnsi="Times New Roman" w:cs="Times New Roman"/>
              <w:vertAlign w:val="superscript"/>
            </w:rPr>
            <w:t>2</w:t>
          </w:r>
          <w:r w:rsidR="00736877"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61"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1</w:t>
                </w:r>
                <w:r w:rsidRPr="004F2D59">
                  <w:rPr>
                    <w:rFonts w:ascii="Times New Roman" w:hAnsi="Times New Roman" w:cs="Times New Roman"/>
                  </w:rPr>
                  <w:fldChar w:fldCharType="end"/>
                </w:r>
                <w:bookmarkEnd w:id="161"/>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2F84EE8E" w:rsidR="00640E42" w:rsidRPr="004F2D59" w:rsidRDefault="00640E42" w:rsidP="00911E3F">
          <w:pPr>
            <w:jc w:val="both"/>
            <w:rPr>
              <w:rFonts w:ascii="Times New Roman" w:hAnsi="Times New Roman" w:cs="Times New Roman"/>
            </w:rPr>
          </w:pPr>
          <w:r w:rsidRPr="004F2D59">
            <w:rPr>
              <w:rFonts w:ascii="Times New Roman" w:hAnsi="Times New Roman" w:cs="Times New Roman"/>
            </w:rPr>
            <w:t>The inertanc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3EA54E6D" w:rsidR="00A81535" w:rsidRPr="004F2D59" w:rsidRDefault="001E6AAF" w:rsidP="00911E3F">
          <w:pPr>
            <w:pStyle w:val="Nadpis2"/>
          </w:pPr>
          <w:bookmarkStart w:id="162" w:name="_Toc408842126"/>
          <w:bookmarkStart w:id="163" w:name="_Toc408844075"/>
          <w:bookmarkStart w:id="164" w:name="_Toc408845908"/>
          <w:bookmarkStart w:id="165" w:name="_Toc409289290"/>
          <w:bookmarkStart w:id="166" w:name="_Toc420288830"/>
          <w:bookmarkStart w:id="167" w:name="_Toc421577990"/>
          <w:r>
            <w:rPr>
              <w:noProof/>
              <w:lang w:val="sk-SK" w:eastAsia="sk-SK"/>
            </w:rPr>
            <w:drawing>
              <wp:anchor distT="0" distB="0" distL="114300" distR="114300" simplePos="0" relativeHeight="251693056"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4F2D59">
            <w:t>Population domain</w:t>
          </w:r>
          <w:bookmarkEnd w:id="162"/>
          <w:bookmarkEnd w:id="163"/>
          <w:bookmarkEnd w:id="164"/>
          <w:bookmarkEnd w:id="165"/>
          <w:bookmarkEnd w:id="166"/>
          <w:bookmarkEnd w:id="167"/>
        </w:p>
        <w:p w14:paraId="6CE82D29" w14:textId="17C012FE"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68" w:name="_Ref408439075"/>
                <w:bookmarkStart w:id="169"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2</w:t>
                </w:r>
                <w:r w:rsidRPr="004F2D59">
                  <w:rPr>
                    <w:rFonts w:ascii="Times New Roman" w:hAnsi="Times New Roman" w:cs="Times New Roman"/>
                  </w:rPr>
                  <w:fldChar w:fldCharType="end"/>
                </w:r>
                <w:bookmarkEnd w:id="168"/>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69"/>
                <w:r w:rsidR="009D6E2B" w:rsidRPr="004F2D59">
                  <w:rPr>
                    <w:rFonts w:ascii="Times New Roman" w:hAnsi="Times New Roman" w:cs="Times New Roman"/>
                  </w:rPr>
                  <w:t>.</w:t>
                </w:r>
              </w:p>
            </w:tc>
          </w:tr>
        </w:tbl>
        <w:p w14:paraId="5F328B9C" w14:textId="3EB4D70D" w:rsidR="00FE535E" w:rsidRPr="004F2D59" w:rsidRDefault="001E6AAF" w:rsidP="00911E3F">
          <w:pPr>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21728"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4F2D59">
            <w:rPr>
              <w:rFonts w:ascii="Times New Roman" w:hAnsi="Times New Roman" w:cs="Times New Roman"/>
            </w:rPr>
            <w:t xml:space="preserve">The number of members is called </w:t>
          </w:r>
          <w:r w:rsidR="00FE535E" w:rsidRPr="004F2D59">
            <w:rPr>
              <w:rFonts w:ascii="Times New Roman" w:hAnsi="Times New Roman" w:cs="Times New Roman"/>
              <w:i/>
            </w:rPr>
            <w:t>population(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00FE535E" w:rsidRPr="004F2D59">
            <w:rPr>
              <w:rFonts w:ascii="Times New Roman" w:hAnsi="Times New Roman" w:cs="Times New Roman"/>
            </w:rPr>
            <w:t xml:space="preserve">called </w:t>
          </w:r>
          <w:r w:rsidR="00FE535E" w:rsidRPr="004F2D59">
            <w:rPr>
              <w:rFonts w:ascii="Times New Roman" w:hAnsi="Times New Roman" w:cs="Times New Roman"/>
              <w:i/>
            </w:rPr>
            <w:t>populationChange(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 </w:t>
          </w:r>
          <w:r w:rsidR="00371355">
            <w:rPr>
              <w:rFonts w:ascii="Times New Roman" w:hAnsi="Times New Roman" w:cs="Times New Roman"/>
            </w:rPr>
            <w:t xml:space="preserve">blood </w:t>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70"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BE1BA6">
                  <w:rPr>
                    <w:rFonts w:ascii="Times New Roman" w:hAnsi="Times New Roman" w:cs="Times New Roman"/>
                    <w:noProof/>
                  </w:rPr>
                  <w:t>33</w:t>
                </w:r>
                <w:r w:rsidRPr="004F2D59">
                  <w:rPr>
                    <w:rFonts w:ascii="Times New Roman" w:hAnsi="Times New Roman" w:cs="Times New Roman"/>
                  </w:rPr>
                  <w:fldChar w:fldCharType="end"/>
                </w:r>
                <w:bookmarkEnd w:id="170"/>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43106042" w14:textId="31F8C3EF" w:rsidR="0040704F" w:rsidRDefault="008B738D" w:rsidP="0040704F">
          <w:pPr>
            <w:jc w:val="both"/>
            <w:rPr>
              <w:rFonts w:ascii="Times New Roman" w:hAnsi="Times New Roman" w:cs="Times New Roman"/>
            </w:rPr>
          </w:pPr>
          <w:r w:rsidRPr="004F2D59">
            <w:rPr>
              <w:rFonts w:ascii="Times New Roman" w:hAnsi="Times New Roman" w:cs="Times New Roman"/>
            </w:rPr>
            <w:t xml:space="preserve">The parameter </w:t>
          </w:r>
          <w:r w:rsidRPr="004F2D59">
            <w:rPr>
              <w:rFonts w:ascii="Times New Roman" w:hAnsi="Times New Roman" w:cs="Times New Roman"/>
              <w:i/>
            </w:rPr>
            <w:t>changePerPopulationMember</w:t>
          </w:r>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lifetime = ln(2)*half-life</w:t>
          </w:r>
          <w:r w:rsidRPr="004F2D59">
            <w:rPr>
              <w:rFonts w:ascii="Times New Roman" w:hAnsi="Times New Roman" w:cs="Times New Roman"/>
            </w:rPr>
            <w:t xml:space="preserve"> and </w:t>
          </w:r>
          <w:r w:rsidRPr="004F2D59">
            <w:rPr>
              <w:rFonts w:ascii="Times New Roman" w:hAnsi="Times New Roman" w:cs="Times New Roman"/>
              <w:i/>
            </w:rPr>
            <w:t>changePerPopulationMember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w:t>
          </w:r>
          <w:bookmarkStart w:id="171" w:name="_Ref420407558"/>
          <w:bookmarkStart w:id="172" w:name="_Ref420436454"/>
          <w:bookmarkStart w:id="173" w:name="_Toc408844076"/>
          <w:bookmarkStart w:id="174" w:name="_Toc409289291"/>
          <w:bookmarkStart w:id="175" w:name="_Ref411702902"/>
          <w:bookmarkStart w:id="176" w:name="_Ref411730094"/>
          <w:bookmarkStart w:id="177" w:name="_Ref414119805"/>
          <w:bookmarkStart w:id="178" w:name="_Ref414120743"/>
          <w:bookmarkStart w:id="179" w:name="_Toc420288831"/>
          <w:bookmarkStart w:id="180" w:name="_Ref420407591"/>
          <w:r w:rsidR="0040704F">
            <w:rPr>
              <w:rStyle w:val="Znaknadpisu1"/>
              <w:b/>
              <w:bCs/>
              <w:smallCaps/>
              <w:color w:val="auto"/>
            </w:rPr>
            <w:t xml:space="preserve"> </w:t>
          </w:r>
        </w:p>
      </w:sdtContent>
    </w:sdt>
    <w:p w14:paraId="68040713" w14:textId="584AA7B3" w:rsidR="00054331" w:rsidRPr="004F2D59" w:rsidRDefault="00054331" w:rsidP="00054331">
      <w:pPr>
        <w:pStyle w:val="Nadpis1"/>
        <w:rPr>
          <w:rStyle w:val="Znaknadpisu1"/>
          <w:rFonts w:ascii="Times New Roman" w:hAnsi="Times New Roman" w:cs="Times New Roman"/>
        </w:rPr>
      </w:pPr>
      <w:bookmarkStart w:id="181" w:name="_Ref421560674"/>
      <w:bookmarkStart w:id="182" w:name="_Ref421560687"/>
      <w:bookmarkStart w:id="183" w:name="_Toc421577991"/>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1"/>
      <w:bookmarkEnd w:id="172"/>
      <w:bookmarkEnd w:id="181"/>
      <w:bookmarkEnd w:id="182"/>
      <w:bookmarkEnd w:id="183"/>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C96346"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571D0800" w:rsidR="00054331" w:rsidRPr="004F2D59" w:rsidRDefault="00054331" w:rsidP="00371355">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21"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2"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is the run of the experiment giving measurable data </w:t>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23"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4F2D59">
        <w:rPr>
          <w:rFonts w:ascii="Times New Roman" w:hAnsi="Times New Roman" w:cs="Times New Roman"/>
        </w:rPr>
        <w:noBreakHyphen/>
        <w:t>10,10&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C96346"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C96346"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r w:rsidRPr="004F2D59">
        <w:rPr>
          <w:rFonts w:ascii="Times New Roman" w:hAnsi="Times New Roman" w:cs="Times New Roman"/>
          <w:i/>
        </w:rPr>
        <w:t>R</w:t>
      </w:r>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C96346"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24"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25"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C96346"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26"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i/>
                <w:vertAlign w:val="subscript"/>
              </w:rPr>
              <w:t>IR</w:t>
            </w:r>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C96346"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1B42A480" w14:textId="6CB5D3A1"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00F71B55">
        <w:rPr>
          <w:rFonts w:ascii="Times New Roman" w:hAnsi="Times New Roman" w:cs="Times New Roman"/>
          <w:i/>
        </w:rPr>
        <w:t>s=[</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i/>
        </w:rPr>
        <w:t>, s</w:t>
      </w:r>
      <w:r w:rsidRPr="004F2D59">
        <w:rPr>
          <w:rFonts w:ascii="Times New Roman" w:hAnsi="Times New Roman" w:cs="Times New Roman"/>
          <w:i/>
          <w:vertAlign w:val="subscript"/>
        </w:rPr>
        <w:t>R</w:t>
      </w:r>
      <w:r w:rsidR="00F71B55">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r w:rsidRPr="004F2D59">
        <w:rPr>
          <w:rFonts w:ascii="Times New Roman" w:hAnsi="Times New Roman" w:cs="Times New Roman"/>
          <w:i/>
        </w:rPr>
        <w:t>s</w:t>
      </w:r>
      <w:r w:rsidRPr="004F2D59">
        <w:rPr>
          <w:rFonts w:ascii="Times New Roman" w:hAnsi="Times New Roman" w:cs="Times New Roman"/>
          <w:i/>
          <w:vertAlign w:val="subscript"/>
        </w:rPr>
        <w:t>RM</w:t>
      </w:r>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27"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Physiomodel.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C96346"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C96346"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C96346"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C96346"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w:t>
      </w:r>
      <w:r w:rsidRPr="004F2D59">
        <w:rPr>
          <w:rFonts w:ascii="Times New Roman" w:hAnsi="Times New Roman" w:cs="Times New Roman"/>
        </w:rPr>
        <w:lastRenderedPageBreak/>
        <w:t xml:space="preserve">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C96346"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D</w:t>
            </w:r>
            <w:r w:rsidRPr="004F2D59">
              <w:rPr>
                <w:rFonts w:ascii="Times New Roman" w:hAnsi="Times New Roman" w:cs="Times New Roman"/>
                <w:vertAlign w:val="subscript"/>
              </w:rPr>
              <w:t>r</w:t>
            </w:r>
            <w:r w:rsidRPr="004F2D59">
              <w:rPr>
                <w:rFonts w:ascii="Times New Roman" w:hAnsi="Times New Roman" w:cs="Times New Roman"/>
              </w:rPr>
              <w:t xml:space="preserve"> if and only if its domain </w:t>
            </w:r>
            <w:r w:rsidRPr="004F2D59">
              <w:rPr>
                <w:rFonts w:ascii="Times New Roman" w:hAnsi="Times New Roman" w:cs="Times New Roman"/>
                <w:i/>
              </w:rPr>
              <w:t>D</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r</w:t>
            </w:r>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C96346"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C96346"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r w:rsidRPr="004F2D59">
              <w:rPr>
                <w:rFonts w:ascii="Times New Roman" w:hAnsi="Times New Roman" w:cs="Times New Roman"/>
                <w:i/>
              </w:rPr>
              <w:t>I</w:t>
            </w:r>
            <w:r w:rsidRPr="004F2D59">
              <w:rPr>
                <w:rFonts w:ascii="Times New Roman" w:hAnsi="Times New Roman" w:cs="Times New Roman"/>
                <w:i/>
                <w:vertAlign w:val="subscript"/>
              </w:rPr>
              <w:t>e</w:t>
            </w:r>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C96346"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31F6E6E1" w14:textId="6E418610" w:rsidR="008A0F20" w:rsidRDefault="00054331" w:rsidP="008A0F20">
      <w:pPr>
        <w:jc w:val="both"/>
        <w:rPr>
          <w:rFonts w:ascii="Times New Roman" w:hAnsi="Times New Roman" w:cs="Times New Roman"/>
        </w:rPr>
      </w:pPr>
      <w:r w:rsidRPr="004F2D59">
        <w:rPr>
          <w:rFonts w:ascii="Times New Roman" w:hAnsi="Times New Roman" w:cs="Times New Roman"/>
        </w:rPr>
        <w:t xml:space="preserve">Development using these rules of integration, image extension and domain reduction always consistently provides the next version of the model with all previously integrated knowledge. However, it is necessary to collect the knowledge of integrated real experiments and their </w:t>
      </w:r>
      <w:r w:rsidRPr="004F2D59">
        <w:rPr>
          <w:rFonts w:ascii="Times New Roman" w:hAnsi="Times New Roman" w:cs="Times New Roman"/>
        </w:rPr>
        <w:lastRenderedPageBreak/>
        <w:t>measured data in order to know exactly the limits of the current version of the model. These references to scientific research are an insepar</w:t>
      </w:r>
      <w:r w:rsidR="008A0F20">
        <w:rPr>
          <w:rFonts w:ascii="Times New Roman" w:hAnsi="Times New Roman" w:cs="Times New Roman"/>
        </w:rPr>
        <w:t>able part of any complex model.</w:t>
      </w:r>
    </w:p>
    <w:p w14:paraId="62C1142A" w14:textId="77777777" w:rsidR="008A0F20" w:rsidRDefault="008A0F20">
      <w:pPr>
        <w:rPr>
          <w:rFonts w:ascii="Times New Roman" w:hAnsi="Times New Roman" w:cs="Times New Roman"/>
        </w:rPr>
      </w:pPr>
      <w:r>
        <w:rPr>
          <w:rFonts w:ascii="Times New Roman" w:hAnsi="Times New Roman" w:cs="Times New Roman"/>
        </w:rPr>
        <w:br w:type="page"/>
      </w:r>
    </w:p>
    <w:p w14:paraId="06405D22" w14:textId="44865DE8" w:rsidR="006B0C48" w:rsidRDefault="006B0C48">
      <w:pPr>
        <w:rPr>
          <w:rStyle w:val="Znaknadpisu1"/>
          <w:rFonts w:ascii="Times New Roman" w:eastAsiaTheme="minorEastAsia" w:hAnsi="Times New Roman" w:cs="Times New Roman"/>
          <w:color w:val="auto"/>
          <w:sz w:val="22"/>
        </w:rPr>
      </w:pPr>
      <w:r>
        <w:rPr>
          <w:rStyle w:val="Znaknadpisu1"/>
          <w:rFonts w:ascii="Times New Roman" w:eastAsiaTheme="minorEastAsia" w:hAnsi="Times New Roman" w:cs="Times New Roman"/>
          <w:color w:val="auto"/>
          <w:sz w:val="22"/>
        </w:rPr>
        <w:lastRenderedPageBreak/>
        <w:br w:type="page"/>
      </w:r>
    </w:p>
    <w:p w14:paraId="2B9DE2C5" w14:textId="5781545A" w:rsidR="003362FC" w:rsidRDefault="00054331" w:rsidP="00911E3F">
      <w:pPr>
        <w:pStyle w:val="Nadpis1"/>
        <w:jc w:val="both"/>
        <w:rPr>
          <w:rStyle w:val="Znaknadpisu1"/>
          <w:rFonts w:ascii="Times New Roman" w:hAnsi="Times New Roman" w:cs="Times New Roman"/>
        </w:rPr>
      </w:pPr>
      <w:bookmarkStart w:id="184" w:name="_Ref421560721"/>
      <w:bookmarkStart w:id="185" w:name="_Toc421577992"/>
      <w:bookmarkEnd w:id="173"/>
      <w:bookmarkEnd w:id="174"/>
      <w:bookmarkEnd w:id="175"/>
      <w:bookmarkEnd w:id="176"/>
      <w:bookmarkEnd w:id="177"/>
      <w:bookmarkEnd w:id="178"/>
      <w:bookmarkEnd w:id="179"/>
      <w:bookmarkEnd w:id="180"/>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4"/>
      <w:bookmarkEnd w:id="185"/>
    </w:p>
    <w:p w14:paraId="4767358D" w14:textId="65D54095" w:rsidR="007041B0" w:rsidRPr="007041B0" w:rsidRDefault="007041B0" w:rsidP="007041B0">
      <w:pPr>
        <w:jc w:val="both"/>
      </w:pPr>
      <w:r>
        <w:t>The result of integration is one runnable complex model of integrative human physiology called Physiomodel (</w:t>
      </w:r>
      <w:r>
        <w:fldChar w:fldCharType="begin"/>
      </w:r>
      <w:r>
        <w:instrText xml:space="preserve"> REF _Ref421551585 \h </w:instrText>
      </w:r>
      <w:r>
        <w:fldChar w:fldCharType="separate"/>
      </w:r>
      <w:r w:rsidR="00BE1BA6" w:rsidRPr="004F2D59">
        <w:rPr>
          <w:rFonts w:ascii="Times New Roman" w:hAnsi="Times New Roman" w:cs="Times New Roman"/>
        </w:rPr>
        <w:t xml:space="preserve">Diagram </w:t>
      </w:r>
      <w:r w:rsidR="00BE1BA6">
        <w:rPr>
          <w:rFonts w:ascii="Times New Roman" w:hAnsi="Times New Roman" w:cs="Times New Roman"/>
          <w:noProof/>
        </w:rPr>
        <w:t>1</w:t>
      </w:r>
      <w:r>
        <w:fldChar w:fldCharType="end"/>
      </w:r>
      <w:r>
        <w:t xml:space="preserve">). The model is decomposed into 10 subsystems and one block with settings. Each of these subsystems is described in following subsections.  </w:t>
      </w:r>
    </w:p>
    <w:p w14:paraId="63117907" w14:textId="38E42DED" w:rsidR="00D3131A" w:rsidRPr="004F2D59" w:rsidRDefault="00C96346" w:rsidP="00911E3F">
      <w:pPr>
        <w:jc w:val="both"/>
        <w:rPr>
          <w:rFonts w:ascii="Times New Roman" w:hAnsi="Times New Roman" w:cs="Times New Roman"/>
        </w:rPr>
      </w:pPr>
      <w:r>
        <w:rPr>
          <w:rFonts w:ascii="Times New Roman" w:hAnsi="Times New Roman" w:cs="Times New Roman"/>
        </w:rPr>
        <w:pict w14:anchorId="150FC6C8">
          <v:shape id="_x0000_i1032" type="#_x0000_t75" style="width:420pt;height:420pt">
            <v:imagedata r:id="rId128" o:title="D01_Physiomodel_Main"/>
          </v:shape>
        </w:pict>
      </w:r>
    </w:p>
    <w:p w14:paraId="305CFD1A" w14:textId="6E616C0E" w:rsidR="00520F47" w:rsidRPr="004F2D59" w:rsidRDefault="00D3131A" w:rsidP="00911E3F">
      <w:pPr>
        <w:pStyle w:val="Titulek"/>
        <w:jc w:val="both"/>
        <w:rPr>
          <w:rFonts w:ascii="Times New Roman" w:hAnsi="Times New Roman" w:cs="Times New Roman"/>
        </w:rPr>
      </w:pPr>
      <w:bookmarkStart w:id="186" w:name="_Ref42155158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w:t>
      </w:r>
      <w:r w:rsidRPr="004F2D59">
        <w:rPr>
          <w:rFonts w:ascii="Times New Roman" w:hAnsi="Times New Roman" w:cs="Times New Roman"/>
        </w:rPr>
        <w:fldChar w:fldCharType="end"/>
      </w:r>
      <w:bookmarkEnd w:id="186"/>
      <w:r w:rsidR="009536B4" w:rsidRPr="004F2D59">
        <w:rPr>
          <w:rFonts w:ascii="Times New Roman" w:hAnsi="Times New Roman" w:cs="Times New Roman"/>
        </w:rPr>
        <w:t xml:space="preserve">: </w:t>
      </w:r>
      <w:r w:rsidR="00752A9E" w:rsidRPr="004F2D59">
        <w:rPr>
          <w:rFonts w:ascii="Times New Roman" w:hAnsi="Times New Roman" w:cs="Times New Roman"/>
        </w:rPr>
        <w:t>Physiomodel subsystems, top-level diagram implementation</w:t>
      </w:r>
      <w:r w:rsidR="009536B4" w:rsidRPr="004F2D59">
        <w:rPr>
          <w:rFonts w:ascii="Times New Roman" w:hAnsi="Times New Roman" w:cs="Times New Roman"/>
        </w:rPr>
        <w:t>.</w:t>
      </w:r>
    </w:p>
    <w:p w14:paraId="7A669613" w14:textId="77777777" w:rsidR="003362FC" w:rsidRPr="004F0385" w:rsidRDefault="003362FC" w:rsidP="004F0385">
      <w:pPr>
        <w:pStyle w:val="Nadpis2"/>
        <w:rPr>
          <w:rStyle w:val="Znaknadpisu1"/>
          <w:rFonts w:ascii="Times New Roman" w:hAnsi="Times New Roman" w:cs="Times New Roman"/>
          <w:sz w:val="28"/>
        </w:rPr>
      </w:pPr>
      <w:bookmarkStart w:id="187" w:name="_Toc409289292"/>
      <w:bookmarkStart w:id="188" w:name="_Toc420288832"/>
      <w:bookmarkStart w:id="189" w:name="_Toc421577993"/>
      <w:r w:rsidRPr="004F0385">
        <w:rPr>
          <w:rStyle w:val="Znaknadpisu1"/>
          <w:rFonts w:ascii="Times New Roman" w:hAnsi="Times New Roman" w:cs="Times New Roman"/>
          <w:sz w:val="28"/>
        </w:rPr>
        <w:t>Cardiovascular system</w:t>
      </w:r>
      <w:bookmarkEnd w:id="187"/>
      <w:bookmarkEnd w:id="188"/>
      <w:bookmarkEnd w:id="189"/>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r w:rsidR="00F04B31" w:rsidRPr="004F2D59">
        <w:rPr>
          <w:rFonts w:ascii="Times New Roman" w:hAnsi="Times New Roman" w:cs="Times New Roman"/>
        </w:rPr>
        <w:t>Physiolibrary</w:t>
      </w:r>
      <w:r w:rsidRPr="004F2D59">
        <w:rPr>
          <w:rFonts w:ascii="Times New Roman" w:hAnsi="Times New Roman" w:cs="Times New Roman"/>
        </w:rPr>
        <w:t>’s</w:t>
      </w:r>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lastRenderedPageBreak/>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venules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BE1BA6"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6FDF36A6"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r w:rsidR="00371355">
        <w:rPr>
          <w:rFonts w:ascii="Times New Roman" w:hAnsi="Times New Roman" w:cs="Times New Roman"/>
        </w:rPr>
        <w:t xml:space="preserve"> </w:t>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 </w:t>
      </w:r>
      <w:r w:rsidR="00371355">
        <w:rPr>
          <w:rFonts w:ascii="Times New Roman" w:hAnsi="Times New Roman" w:cs="Times New Roman"/>
        </w:rPr>
        <w:t xml:space="preserve">blood </w:t>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volume, hematocrit</w:t>
      </w:r>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37D946E5" w:rsidR="00D3131A" w:rsidRPr="004F2D59" w:rsidRDefault="00544BF4" w:rsidP="00E97A5C">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53472" behindDoc="1" locked="0" layoutInCell="1" allowOverlap="1" wp14:anchorId="28C412DB" wp14:editId="41C8B4A6">
            <wp:simplePos x="0" y="0"/>
            <wp:positionH relativeFrom="column">
              <wp:posOffset>5584190</wp:posOffset>
            </wp:positionH>
            <wp:positionV relativeFrom="paragraph">
              <wp:posOffset>15113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C96346">
        <w:rPr>
          <w:rFonts w:ascii="Times New Roman" w:hAnsi="Times New Roman" w:cs="Times New Roman"/>
        </w:rPr>
        <w:pict w14:anchorId="0C571B49">
          <v:shape id="_x0000_i1033" type="#_x0000_t75" style="width:209.4pt;height:287.4pt">
            <v:imagedata r:id="rId130" o:title="D02_CardioVasc"/>
          </v:shape>
        </w:pict>
      </w:r>
    </w:p>
    <w:p w14:paraId="05130C86" w14:textId="1EBDC979" w:rsidR="00B907B6" w:rsidRPr="004F2D59" w:rsidRDefault="00D3131A" w:rsidP="00911E3F">
      <w:pPr>
        <w:pStyle w:val="Titulek"/>
        <w:jc w:val="both"/>
        <w:rPr>
          <w:rFonts w:ascii="Times New Roman" w:hAnsi="Times New Roman" w:cs="Times New Roman"/>
        </w:rPr>
      </w:pPr>
      <w:bookmarkStart w:id="190"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w:t>
      </w:r>
      <w:r w:rsidRPr="004F2D59">
        <w:rPr>
          <w:rFonts w:ascii="Times New Roman" w:hAnsi="Times New Roman" w:cs="Times New Roman"/>
        </w:rPr>
        <w:fldChar w:fldCharType="end"/>
      </w:r>
      <w:bookmarkEnd w:id="190"/>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91" w:name="_Ref409079447"/>
      <w:bookmarkStart w:id="192" w:name="_Toc409289293"/>
      <w:r w:rsidRPr="004F2D59">
        <w:rPr>
          <w:rFonts w:ascii="Times New Roman" w:hAnsi="Times New Roman" w:cs="Times New Roman"/>
        </w:rPr>
        <w:t>Heart</w:t>
      </w:r>
      <w:bookmarkEnd w:id="191"/>
      <w:bookmarkEnd w:id="192"/>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atriopeptin.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oval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autonomic neural activity. Atriopeptin</w:t>
      </w:r>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3DF8B330" w:rsidR="00D3131A" w:rsidRPr="004F2D59" w:rsidRDefault="00801E80" w:rsidP="00911E3F">
      <w:pPr>
        <w:jc w:val="both"/>
        <w:rPr>
          <w:rFonts w:ascii="Times New Roman" w:hAnsi="Times New Roman" w:cs="Times New Roman"/>
        </w:rPr>
      </w:pPr>
      <w:r w:rsidRPr="004F2D59">
        <w:rPr>
          <w:rFonts w:ascii="Times New Roman" w:hAnsi="Times New Roman" w:cs="Times New Roman"/>
        </w:rPr>
        <w:lastRenderedPageBreak/>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ressures and flows, the</w:t>
      </w:r>
      <w:r w:rsidR="00371355">
        <w:rPr>
          <w:rFonts w:ascii="Times New Roman" w:hAnsi="Times New Roman" w:cs="Times New Roman"/>
        </w:rPr>
        <w:t xml:space="preserve"> heart activity</w:t>
      </w:r>
      <w:r w:rsidR="00DC2A89" w:rsidRPr="004F2D59">
        <w:rPr>
          <w:rFonts w:ascii="Times New Roman" w:hAnsi="Times New Roman" w:cs="Times New Roman"/>
        </w:rPr>
        <w:t xml:space="preserv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371355">
        <w:rPr>
          <w:rFonts w:ascii="Times New Roman" w:hAnsi="Times New Roman" w:cs="Times New Roman"/>
        </w:rPr>
        <w:t>modeled as b</w:t>
      </w:r>
      <w:r w:rsidR="00754F0F" w:rsidRPr="004F2D59">
        <w:rPr>
          <w:rFonts w:ascii="Times New Roman" w:hAnsi="Times New Roman" w:cs="Times New Roman"/>
        </w:rPr>
        <w:t xml:space="preserve">eat by beat.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r w:rsidR="00371355">
        <w:rPr>
          <w:rFonts w:ascii="Times New Roman" w:hAnsi="Times New Roman" w:cs="Times New Roman"/>
        </w:rPr>
        <w:t xml:space="preserve">the pressure and the blood flow </w:t>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make up the</w:t>
      </w:r>
      <w:r w:rsidR="00371355">
        <w:rPr>
          <w:rFonts w:ascii="Times New Roman" w:hAnsi="Times New Roman" w:cs="Times New Roman"/>
        </w:rPr>
        <w:t>ir</w:t>
      </w:r>
      <w:r w:rsidRPr="004F2D59">
        <w:rPr>
          <w:rFonts w:ascii="Times New Roman" w:hAnsi="Times New Roman" w:cs="Times New Roman"/>
        </w:rPr>
        <w:t xml:space="preserve"> </w:t>
      </w:r>
      <w:r w:rsidR="00754F0F" w:rsidRPr="004F2D59">
        <w:rPr>
          <w:rFonts w:ascii="Times New Roman" w:hAnsi="Times New Roman" w:cs="Times New Roman"/>
        </w:rPr>
        <w:t>arithmetical averag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simple elastic vessel</w:t>
      </w:r>
      <w:r w:rsidRPr="004F2D59">
        <w:rPr>
          <w:rFonts w:ascii="Times New Roman" w:hAnsi="Times New Roman" w:cs="Times New Roman"/>
        </w:rPr>
        <w:t>s in the</w:t>
      </w:r>
      <w:r w:rsidR="00754F0F" w:rsidRPr="004F2D59">
        <w:rPr>
          <w:rFonts w:ascii="Times New Roman" w:hAnsi="Times New Roman" w:cs="Times New Roman"/>
        </w:rPr>
        <w:t xml:space="preserve"> 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08FF102F" w:rsidR="00DB5134" w:rsidRPr="004F2D59" w:rsidRDefault="00544BF4" w:rsidP="00911E3F">
      <w:pPr>
        <w:keepNext/>
        <w:jc w:val="both"/>
        <w:rPr>
          <w:rFonts w:ascii="Times New Roman" w:hAnsi="Times New Roman" w:cs="Times New Roman"/>
        </w:rPr>
      </w:pPr>
      <w:r>
        <w:rPr>
          <w:rFonts w:ascii="Times New Roman" w:eastAsia="Times New Roman" w:hAnsi="Times New Roman" w:cs="Times New Roman"/>
          <w:noProof/>
          <w:lang w:val="sk-SK" w:eastAsia="sk-SK"/>
        </w:rPr>
        <w:drawing>
          <wp:anchor distT="0" distB="0" distL="114300" distR="114300" simplePos="0" relativeHeight="251739136"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Pr>
          <w:rFonts w:ascii="Times New Roman" w:hAnsi="Times New Roman" w:cs="Times New Roman"/>
          <w:noProof/>
          <w:lang w:val="sk-SK" w:eastAsia="sk-SK"/>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4F2D59" w:rsidRDefault="00D3131A" w:rsidP="00911E3F">
      <w:pPr>
        <w:pStyle w:val="Titulek"/>
        <w:jc w:val="both"/>
        <w:rPr>
          <w:rFonts w:ascii="Times New Roman" w:hAnsi="Times New Roman" w:cs="Times New Roman"/>
        </w:rPr>
      </w:pPr>
      <w:bookmarkStart w:id="193" w:name="_Ref409278663"/>
      <w:bookmarkStart w:id="194" w:name="_Ref42145330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w:t>
      </w:r>
      <w:r w:rsidRPr="004F2D59">
        <w:rPr>
          <w:rFonts w:ascii="Times New Roman" w:hAnsi="Times New Roman" w:cs="Times New Roman"/>
        </w:rPr>
        <w:fldChar w:fldCharType="end"/>
      </w:r>
      <w:bookmarkEnd w:id="193"/>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bookmarkEnd w:id="194"/>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w:t>
      </w:r>
      <w:r w:rsidR="003362FC" w:rsidRPr="004F2D59">
        <w:rPr>
          <w:rFonts w:ascii="Times New Roman" w:eastAsia="Times New Roman" w:hAnsi="Times New Roman" w:cs="Times New Roman"/>
        </w:rPr>
        <w:lastRenderedPageBreak/>
        <w:t xml:space="preserve">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BD79609"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good filling of the</w:t>
      </w:r>
      <w:r w:rsidR="00371355">
        <w:rPr>
          <w:rFonts w:ascii="Times New Roman" w:eastAsia="Times New Roman" w:hAnsi="Times New Roman" w:cs="Times New Roman"/>
        </w:rPr>
        <w:t xml:space="preserve"> heart</w:t>
      </w:r>
      <w:r w:rsidRPr="004F2D59">
        <w:rPr>
          <w:rFonts w:ascii="Times New Roman" w:eastAsia="Times New Roman" w:hAnsi="Times New Roman" w:cs="Times New Roman"/>
        </w:rPr>
        <w:t xml:space="preserve"> ventricl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 </w:instrText>
      </w:r>
      <w:r w:rsidR="00371355">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DATA </w:instrText>
      </w:r>
      <w:r w:rsidR="00371355">
        <w:rPr>
          <w:rFonts w:ascii="Times New Roman" w:eastAsia="Times New Roman" w:hAnsi="Times New Roman" w:cs="Times New Roman"/>
        </w:rPr>
      </w:r>
      <w:r w:rsidR="00371355">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371355">
        <w:rPr>
          <w:rFonts w:ascii="Times New Roman" w:eastAsia="Times New Roman" w:hAnsi="Times New Roman" w:cs="Times New Roman"/>
          <w:noProof/>
        </w:rPr>
        <w:t>(Kulhánek, et al., 2014a; Kulhánek, et al., 2014b)</w:t>
      </w:r>
      <w:r w:rsidR="00EF4622" w:rsidRPr="004F2D59">
        <w:rPr>
          <w:rFonts w:ascii="Times New Roman" w:eastAsia="Times New Roman" w:hAnsi="Times New Roman" w:cs="Times New Roman"/>
        </w:rPr>
        <w:fldChar w:fldCharType="end"/>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r w:rsidR="00207885" w:rsidRPr="004F2D59">
        <w:rPr>
          <w:rFonts w:ascii="Times New Roman" w:eastAsia="Times New Roman" w:hAnsi="Times New Roman" w:cs="Times New Roman"/>
        </w:rPr>
        <w:t>dicrotic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21D02017" w:rsidR="00752A9E" w:rsidRPr="004F2D59" w:rsidRDefault="00544BF4" w:rsidP="00911E3F">
      <w:pPr>
        <w:keepNext/>
        <w:spacing w:before="180" w:after="180" w:line="240" w:lineRule="auto"/>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767808" behindDoc="1" locked="0" layoutInCell="1" allowOverlap="1" wp14:anchorId="62CE2F27" wp14:editId="03C3D35E">
            <wp:simplePos x="0" y="0"/>
            <wp:positionH relativeFrom="column">
              <wp:posOffset>5708015</wp:posOffset>
            </wp:positionH>
            <wp:positionV relativeFrom="paragraph">
              <wp:posOffset>11366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4">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4F2D59" w:rsidRDefault="00752A9E" w:rsidP="00911E3F">
      <w:pPr>
        <w:pStyle w:val="Titulek"/>
        <w:jc w:val="both"/>
        <w:rPr>
          <w:rFonts w:ascii="Times New Roman" w:hAnsi="Times New Roman" w:cs="Times New Roman"/>
        </w:rPr>
      </w:pPr>
      <w:bookmarkStart w:id="195"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4</w:t>
      </w:r>
      <w:r w:rsidRPr="004F2D59">
        <w:rPr>
          <w:rFonts w:ascii="Times New Roman" w:hAnsi="Times New Roman" w:cs="Times New Roman"/>
        </w:rPr>
        <w:fldChar w:fldCharType="end"/>
      </w:r>
      <w:bookmarkEnd w:id="195"/>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6" w:name="_Ref409078498"/>
      <w:bookmarkStart w:id="197"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6"/>
      <w:bookmarkEnd w:id="197"/>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lungBloodFlow.</w:t>
      </w:r>
    </w:p>
    <w:p w14:paraId="0074C603" w14:textId="17652BC7"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82144" behindDoc="1" locked="0" layoutInCell="1" allowOverlap="1" wp14:anchorId="7051B92B" wp14:editId="156D8232">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6346">
        <w:rPr>
          <w:rFonts w:ascii="Times New Roman" w:hAnsi="Times New Roman" w:cs="Times New Roman"/>
        </w:rPr>
        <w:pict w14:anchorId="6B3F3C87">
          <v:shape id="_x0000_i1034" type="#_x0000_t75" style="width:420pt;height:126pt">
            <v:imagedata r:id="rId136" o:title="D05_PlumonaryCirculation"/>
          </v:shape>
        </w:pict>
      </w:r>
    </w:p>
    <w:p w14:paraId="1ADD0DE6" w14:textId="7493819B" w:rsidR="00DB5134" w:rsidRDefault="00AA03BD" w:rsidP="00911E3F">
      <w:pPr>
        <w:pStyle w:val="Titulek"/>
        <w:jc w:val="both"/>
        <w:rPr>
          <w:rFonts w:ascii="Times New Roman" w:hAnsi="Times New Roman" w:cs="Times New Roman"/>
        </w:rPr>
      </w:pPr>
      <w:bookmarkStart w:id="198"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5</w:t>
      </w:r>
      <w:r w:rsidRPr="004F2D59">
        <w:rPr>
          <w:rFonts w:ascii="Times New Roman" w:hAnsi="Times New Roman" w:cs="Times New Roman"/>
        </w:rPr>
        <w:fldChar w:fldCharType="end"/>
      </w:r>
      <w:bookmarkEnd w:id="198"/>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3B2D6B03"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371355">
        <w:rPr>
          <w:rFonts w:ascii="Times New Roman" w:hAnsi="Times New Roman" w:cs="Times New Roman"/>
        </w:rPr>
        <w:t>renal</w:t>
      </w:r>
      <w:r w:rsidR="00D403CE" w:rsidRPr="004F2D59">
        <w:rPr>
          <w:rFonts w:ascii="Times New Roman" w:hAnsi="Times New Roman" w:cs="Times New Roman"/>
        </w:rPr>
        <w:t xml:space="preserve"> circulation and splanchnic circulation, where is the blood from gastrointestinal tract mixed with blood from hepatic arteries.</w:t>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Bevegärd and Lodin, 1962; Bock, et al., 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371355">
        <w:rPr>
          <w:rFonts w:ascii="Times New Roman" w:hAnsi="Times New Roman" w:cs="Times New Roman"/>
        </w:rPr>
        <w:t xml:space="preserve"> </w:t>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w:t>
      </w:r>
      <w:r w:rsidR="00371355">
        <w:rPr>
          <w:rFonts w:ascii="Times New Roman" w:hAnsi="Times New Roman" w:cs="Times New Roman"/>
        </w:rPr>
        <w:t>the</w:t>
      </w:r>
      <w:r w:rsidR="009F278B" w:rsidRPr="004F2D59">
        <w:rPr>
          <w:rFonts w:ascii="Times New Roman" w:hAnsi="Times New Roman" w:cs="Times New Roman"/>
        </w:rPr>
        <w:t xml:space="preserve">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7B9594C6"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zero-pressure-volume is driven by venoconstriction</w:t>
      </w:r>
      <w:r w:rsidR="00FF4F89" w:rsidRPr="004F2D59">
        <w:rPr>
          <w:rFonts w:ascii="Times New Roman" w:hAnsi="Times New Roman" w:cs="Times New Roman"/>
        </w:rPr>
        <w:t xml:space="preserve">. </w:t>
      </w:r>
      <w:r w:rsidR="00F86090" w:rsidRPr="004F2D59">
        <w:rPr>
          <w:rFonts w:ascii="Times New Roman" w:hAnsi="Times New Roman" w:cs="Times New Roman"/>
        </w:rPr>
        <w:t>V</w:t>
      </w:r>
      <w:r w:rsidR="00FF4F89" w:rsidRPr="004F2D59">
        <w:rPr>
          <w:rFonts w:ascii="Times New Roman" w:hAnsi="Times New Roman" w:cs="Times New Roman"/>
        </w:rPr>
        <w:t>enoconstriction is</w:t>
      </w:r>
      <w:r w:rsidRPr="004F2D59">
        <w:rPr>
          <w:rFonts w:ascii="Times New Roman" w:hAnsi="Times New Roman" w:cs="Times New Roman"/>
        </w:rPr>
        <w:t xml:space="preserve"> driven by sympathetic neural </w:t>
      </w:r>
      <w:r w:rsidR="00371355">
        <w:rPr>
          <w:rFonts w:ascii="Times New Roman" w:hAnsi="Times New Roman" w:cs="Times New Roman"/>
        </w:rPr>
        <w:t xml:space="preserve">pathways such </w:t>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r w:rsidRPr="004F2D59">
        <w:rPr>
          <w:rFonts w:ascii="Times New Roman" w:hAnsi="Times New Roman" w:cs="Times New Roman"/>
        </w:rPr>
        <w:t>baroreflex</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in place of entering intrathorax cavity </w:t>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intrathorax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3032CCBD"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796480" behindDoc="1" locked="0" layoutInCell="1" allowOverlap="1" wp14:anchorId="7BBC5962" wp14:editId="0181C809">
            <wp:simplePos x="0" y="0"/>
            <wp:positionH relativeFrom="column">
              <wp:posOffset>5422265</wp:posOffset>
            </wp:positionH>
            <wp:positionV relativeFrom="paragraph">
              <wp:posOffset>186690</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926BFB" w:rsidRPr="004F2D59">
        <w:rPr>
          <w:rFonts w:ascii="Times New Roman" w:hAnsi="Times New Roman" w:cs="Times New Roman"/>
        </w:rPr>
        <w:t xml:space="preserve"> </w:t>
      </w:r>
      <w:r w:rsidR="00C96346">
        <w:rPr>
          <w:rFonts w:ascii="Times New Roman" w:hAnsi="Times New Roman" w:cs="Times New Roman"/>
        </w:rPr>
        <w:pict w14:anchorId="55128785">
          <v:shape id="_x0000_i1035" type="#_x0000_t75" style="width:420pt;height:270.6pt">
            <v:imagedata r:id="rId138" o:title="D06_SystemicCirculation"/>
          </v:shape>
        </w:pict>
      </w:r>
    </w:p>
    <w:p w14:paraId="71699F7F" w14:textId="18D92076" w:rsidR="00A20273" w:rsidRPr="004F2D59" w:rsidRDefault="00AA03BD" w:rsidP="00911E3F">
      <w:pPr>
        <w:pStyle w:val="Titulek"/>
        <w:jc w:val="both"/>
        <w:rPr>
          <w:rFonts w:ascii="Times New Roman" w:hAnsi="Times New Roman" w:cs="Times New Roman"/>
        </w:rPr>
      </w:pPr>
      <w:bookmarkStart w:id="199"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6</w:t>
      </w:r>
      <w:r w:rsidRPr="004F2D59">
        <w:rPr>
          <w:rFonts w:ascii="Times New Roman" w:hAnsi="Times New Roman" w:cs="Times New Roman"/>
        </w:rPr>
        <w:fldChar w:fldCharType="end"/>
      </w:r>
      <w:bookmarkEnd w:id="199"/>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01F17E16"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is very specific, because blood flow after renal arcuate artery and afferent arterioles access the glomerular capillaries net</w:t>
      </w:r>
      <w:r w:rsidR="00C316FC" w:rsidRPr="004F2D59">
        <w:rPr>
          <w:rFonts w:ascii="Times New Roman" w:hAnsi="Times New Roman" w:cs="Times New Roman"/>
        </w:rPr>
        <w:t>.</w:t>
      </w:r>
      <w:r w:rsidR="002578EC" w:rsidRPr="004F2D59">
        <w:rPr>
          <w:rFonts w:ascii="Times New Roman" w:hAnsi="Times New Roman" w:cs="Times New Roman"/>
        </w:rPr>
        <w:t xml:space="preserve"> After </w:t>
      </w:r>
      <w:r w:rsidR="002B1328">
        <w:rPr>
          <w:rFonts w:ascii="Times New Roman" w:hAnsi="Times New Roman" w:cs="Times New Roman"/>
        </w:rPr>
        <w:t>the glomerular capillaries</w:t>
      </w:r>
      <w:r w:rsidR="002578EC" w:rsidRPr="004F2D59">
        <w:rPr>
          <w:rFonts w:ascii="Times New Roman" w:hAnsi="Times New Roman" w:cs="Times New Roman"/>
        </w:rPr>
        <w:t xml:space="preserve"> </w:t>
      </w:r>
      <w:r w:rsidR="00F5572B" w:rsidRPr="004F2D59">
        <w:rPr>
          <w:rFonts w:ascii="Times New Roman" w:hAnsi="Times New Roman" w:cs="Times New Roman"/>
        </w:rPr>
        <w:t xml:space="preserve">and efferent arterioles </w:t>
      </w:r>
      <w:r w:rsidR="002578EC" w:rsidRPr="004F2D59">
        <w:rPr>
          <w:rFonts w:ascii="Times New Roman" w:hAnsi="Times New Roman" w:cs="Times New Roman"/>
        </w:rPr>
        <w:t>is blood divided</w:t>
      </w:r>
      <w:r w:rsidR="00F5572B" w:rsidRPr="004F2D59">
        <w:rPr>
          <w:rFonts w:ascii="Times New Roman" w:hAnsi="Times New Roman" w:cs="Times New Roman"/>
        </w:rPr>
        <w:t xml:space="preserve"> 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3370B9E6" w:rsidR="00AA03BD" w:rsidRPr="004F2D59" w:rsidRDefault="00544BF4" w:rsidP="00830066">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810816" behindDoc="1" locked="0" layoutInCell="1" allowOverlap="1" wp14:anchorId="255A59FB" wp14:editId="0C8194D4">
            <wp:simplePos x="0" y="0"/>
            <wp:positionH relativeFrom="column">
              <wp:posOffset>5384165</wp:posOffset>
            </wp:positionH>
            <wp:positionV relativeFrom="paragraph">
              <wp:posOffset>-3809</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917744" cy="437430"/>
                    </a:xfrm>
                    <a:prstGeom prst="rect">
                      <a:avLst/>
                    </a:prstGeom>
                    <a:noFill/>
                    <a:ln>
                      <a:noFill/>
                    </a:ln>
                  </pic:spPr>
                </pic:pic>
              </a:graphicData>
            </a:graphic>
            <wp14:sizeRelH relativeFrom="page">
              <wp14:pctWidth>0</wp14:pctWidth>
            </wp14:sizeRelH>
            <wp14:sizeRelV relativeFrom="page">
              <wp14:pctHeight>0</wp14:pctHeight>
            </wp14:sizeRelV>
          </wp:anchor>
        </w:drawing>
      </w:r>
      <w:r w:rsidR="00464C19">
        <w:rPr>
          <w:rFonts w:ascii="Times New Roman" w:hAnsi="Times New Roman" w:cs="Times New Roman"/>
          <w:noProof/>
          <w:lang w:val="sk-SK" w:eastAsia="sk-SK"/>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0">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Pr>
          <w:rFonts w:ascii="Times New Roman" w:hAnsi="Times New Roman" w:cs="Times New Roman"/>
        </w:rPr>
        <w:t xml:space="preserve">   </w:t>
      </w:r>
    </w:p>
    <w:p w14:paraId="70718251" w14:textId="0CF09591" w:rsidR="00A20273" w:rsidRPr="004F2D59" w:rsidRDefault="00AA03BD" w:rsidP="00911E3F">
      <w:pPr>
        <w:pStyle w:val="Titulek"/>
        <w:jc w:val="both"/>
        <w:rPr>
          <w:rFonts w:ascii="Times New Roman" w:hAnsi="Times New Roman" w:cs="Times New Roman"/>
        </w:rPr>
      </w:pPr>
      <w:bookmarkStart w:id="200"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7</w:t>
      </w:r>
      <w:r w:rsidRPr="004F2D59">
        <w:rPr>
          <w:rFonts w:ascii="Times New Roman" w:hAnsi="Times New Roman" w:cs="Times New Roman"/>
        </w:rPr>
        <w:fldChar w:fldCharType="end"/>
      </w:r>
      <w:bookmarkEnd w:id="200"/>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54C2E1F3" w:rsidR="00D5762B" w:rsidRPr="004F2D59" w:rsidRDefault="00363CD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25152" behindDoc="1" locked="0" layoutInCell="1" allowOverlap="1" wp14:anchorId="41DAD745" wp14:editId="241C21D5">
            <wp:simplePos x="0" y="0"/>
            <wp:positionH relativeFrom="column">
              <wp:posOffset>5380355</wp:posOffset>
            </wp:positionH>
            <wp:positionV relativeFrom="paragraph">
              <wp:posOffset>25971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Pr>
          <w:rFonts w:ascii="Times New Roman" w:hAnsi="Times New Roman" w:cs="Times New Roman"/>
          <w:noProof/>
          <w:lang w:val="sk-SK" w:eastAsia="sk-SK"/>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2">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Pr>
          <w:rFonts w:ascii="Times New Roman" w:hAnsi="Times New Roman" w:cs="Times New Roman"/>
        </w:rPr>
        <w:t xml:space="preserve">  </w:t>
      </w: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201" w:name="_Ref409078506"/>
      <w:bookmarkStart w:id="202" w:name="_Toc409289295"/>
      <w:r w:rsidRPr="004F2D59">
        <w:rPr>
          <w:rFonts w:ascii="Times New Roman" w:eastAsia="Times New Roman" w:hAnsi="Times New Roman" w:cs="Times New Roman"/>
        </w:rPr>
        <w:t>Microcirculation</w:t>
      </w:r>
      <w:bookmarkEnd w:id="201"/>
      <w:bookmarkEnd w:id="202"/>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w:t>
      </w:r>
      <w:r w:rsidR="007220A0" w:rsidRPr="004F2D59">
        <w:rPr>
          <w:rFonts w:ascii="Times New Roman" w:eastAsia="Times New Roman" w:hAnsi="Times New Roman" w:cs="Times New Roman"/>
        </w:rPr>
        <w:lastRenderedPageBreak/>
        <w:t xml:space="preserve">and catecholamines. </w:t>
      </w:r>
      <w:r w:rsidRPr="004F2D59">
        <w:rPr>
          <w:rFonts w:ascii="Times New Roman" w:eastAsia="Times New Roman" w:hAnsi="Times New Roman" w:cs="Times New Roman"/>
        </w:rPr>
        <w:t>C</w:t>
      </w:r>
      <w:r w:rsidR="007220A0" w:rsidRPr="004F2D59">
        <w:rPr>
          <w:rFonts w:ascii="Times New Roman" w:eastAsia="Times New Roman" w:hAnsi="Times New Roman" w:cs="Times New Roman"/>
        </w:rPr>
        <w:t xml:space="preserve">atecholamines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variable AlphaPool_Effec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GangliaGeneral_NA) or inhibited using alpha blockers (AlphaBlocade_Effec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skeletal muscles, where a metaboreflex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long-term low hypoxic condition by angiogenesis, where new branches between arterioles and venules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9260F1" w:rsidR="00AA03BD" w:rsidRPr="004F2D59" w:rsidRDefault="004B58C0" w:rsidP="00830066">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39488" behindDoc="1" locked="0" layoutInCell="1" allowOverlap="1" wp14:anchorId="3789B7C9" wp14:editId="660A839A">
            <wp:simplePos x="0" y="0"/>
            <wp:positionH relativeFrom="column">
              <wp:posOffset>5460365</wp:posOffset>
            </wp:positionH>
            <wp:positionV relativeFrom="paragraph">
              <wp:posOffset>27368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C96346">
        <w:rPr>
          <w:rFonts w:ascii="Times New Roman" w:hAnsi="Times New Roman" w:cs="Times New Roman"/>
        </w:rPr>
        <w:pict w14:anchorId="03DBA2F4">
          <v:shape id="_x0000_i1036" type="#_x0000_t75" style="width:360.6pt;height:363.6pt">
            <v:imagedata r:id="rId144" o:title="D09_Microcirculation"/>
          </v:shape>
        </w:pict>
      </w:r>
    </w:p>
    <w:p w14:paraId="39F283AF" w14:textId="11890BAD" w:rsidR="00520F47" w:rsidRPr="004F2D59" w:rsidRDefault="00AA03BD" w:rsidP="00911E3F">
      <w:pPr>
        <w:pStyle w:val="Titulek"/>
        <w:jc w:val="both"/>
        <w:rPr>
          <w:rFonts w:ascii="Times New Roman" w:hAnsi="Times New Roman" w:cs="Times New Roman"/>
        </w:rPr>
      </w:pPr>
      <w:bookmarkStart w:id="203"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9</w:t>
      </w:r>
      <w:r w:rsidRPr="004F2D59">
        <w:rPr>
          <w:rFonts w:ascii="Times New Roman" w:hAnsi="Times New Roman" w:cs="Times New Roman"/>
        </w:rPr>
        <w:fldChar w:fldCharType="end"/>
      </w:r>
      <w:bookmarkEnd w:id="203"/>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interlobar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w:t>
      </w:r>
      <w:r w:rsidRPr="004F2D59">
        <w:rPr>
          <w:rFonts w:ascii="Times New Roman" w:eastAsia="Times New Roman" w:hAnsi="Times New Roman" w:cs="Times New Roman"/>
        </w:rPr>
        <w:lastRenderedPageBreak/>
        <w:t xml:space="preserve">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baroreflex-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interlobar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B99C1AE" w14:textId="7870E182" w:rsidR="00335FA8"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w:t>
      </w:r>
      <w:r w:rsidR="002B1328">
        <w:rPr>
          <w:rFonts w:ascii="Times New Roman" w:eastAsia="Times New Roman" w:hAnsi="Times New Roman" w:cs="Times New Roman"/>
        </w:rPr>
        <w:t xml:space="preserve"> surrounded</w:t>
      </w:r>
      <w:r w:rsidR="00B36519" w:rsidRPr="004F2D59">
        <w:rPr>
          <w:rFonts w:ascii="Times New Roman" w:eastAsia="Times New Roman" w:hAnsi="Times New Roman" w:cs="Times New Roman"/>
        </w:rPr>
        <w:t xml:space="preserve"> vascular smooth muscle.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2BA08ABA" w14:textId="6D8A5B01" w:rsidR="00C1601F" w:rsidRPr="004F2D59" w:rsidRDefault="004B58C0" w:rsidP="007041B0">
      <w:pPr>
        <w:keepNext/>
        <w:jc w:val="center"/>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56896"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Pr>
          <w:rFonts w:ascii="Times New Roman" w:hAnsi="Times New Roman" w:cs="Times New Roman"/>
          <w:noProof/>
          <w:lang w:val="sk-SK" w:eastAsia="sk-SK"/>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4F2D59" w:rsidRDefault="00C1601F" w:rsidP="00C1601F">
      <w:pPr>
        <w:pStyle w:val="Titulek"/>
        <w:jc w:val="both"/>
        <w:rPr>
          <w:rFonts w:ascii="Times New Roman" w:hAnsi="Times New Roman" w:cs="Times New Roman"/>
        </w:rPr>
      </w:pPr>
      <w:bookmarkStart w:id="204"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204"/>
      <w:r w:rsidRPr="004F2D59">
        <w:rPr>
          <w:rFonts w:ascii="Times New Roman" w:hAnsi="Times New Roman" w:cs="Times New Roman"/>
        </w:rPr>
        <w:t>: Renal (micro-) circulation of kidneys.</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05" w:name="_Ref409081391"/>
      <w:bookmarkStart w:id="206" w:name="_Toc409289296"/>
      <w:r w:rsidRPr="004F2D59">
        <w:rPr>
          <w:rFonts w:ascii="Times New Roman" w:eastAsia="Times New Roman" w:hAnsi="Times New Roman" w:cs="Times New Roman"/>
        </w:rPr>
        <w:t>Blood</w:t>
      </w:r>
      <w:bookmarkEnd w:id="205"/>
      <w:bookmarkEnd w:id="206"/>
      <w:r w:rsidR="00F516A0" w:rsidRPr="004F2D59">
        <w:rPr>
          <w:rFonts w:ascii="Times New Roman" w:eastAsia="Times New Roman" w:hAnsi="Times New Roman" w:cs="Times New Roman"/>
        </w:rPr>
        <w:t xml:space="preserve"> properties</w:t>
      </w:r>
    </w:p>
    <w:p w14:paraId="0D658899" w14:textId="5BD170DF"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r w:rsidR="002B1328">
        <w:rPr>
          <w:rFonts w:ascii="Times New Roman" w:eastAsia="Times New Roman" w:hAnsi="Times New Roman" w:cs="Times New Roman"/>
        </w:rPr>
        <w:t xml:space="preserve"> blood </w:t>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 xml:space="preserve">subsystem, but the amount of </w:t>
      </w:r>
      <w:r w:rsidR="002B1328">
        <w:rPr>
          <w:rFonts w:ascii="Times New Roman" w:eastAsia="Times New Roman" w:hAnsi="Times New Roman" w:cs="Times New Roman"/>
        </w:rPr>
        <w:t>erythrocytes</w:t>
      </w:r>
      <w:r w:rsidRPr="004F2D59">
        <w:rPr>
          <w:rFonts w:ascii="Times New Roman" w:eastAsia="Times New Roman" w:hAnsi="Times New Roman" w:cs="Times New Roman"/>
        </w:rPr>
        <w:t xml:space="preserve">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lastRenderedPageBreak/>
        <w:t xml:space="preserve">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0CE40A95" w:rsidR="00D32041"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82496" behindDoc="1" locked="0" layoutInCell="1" allowOverlap="1" wp14:anchorId="6AB8B6AE" wp14:editId="053FAF43">
            <wp:simplePos x="0" y="0"/>
            <wp:positionH relativeFrom="column">
              <wp:posOffset>5536565</wp:posOffset>
            </wp:positionH>
            <wp:positionV relativeFrom="paragraph">
              <wp:posOffset>21272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C96346">
        <w:rPr>
          <w:rFonts w:ascii="Times New Roman" w:hAnsi="Times New Roman" w:cs="Times New Roman"/>
        </w:rPr>
        <w:pict w14:anchorId="2301E8F2">
          <v:shape id="_x0000_i1037" type="#_x0000_t75" style="width:420pt;height:175.2pt">
            <v:imagedata r:id="rId148" o:title="D11_RedCells"/>
          </v:shape>
        </w:pict>
      </w:r>
    </w:p>
    <w:p w14:paraId="31F54268" w14:textId="5931FB81" w:rsidR="00D32041" w:rsidRPr="004F2D59" w:rsidRDefault="00D32041" w:rsidP="00911E3F">
      <w:pPr>
        <w:pStyle w:val="Titulek"/>
        <w:jc w:val="both"/>
        <w:rPr>
          <w:rFonts w:ascii="Times New Roman" w:hAnsi="Times New Roman" w:cs="Times New Roman"/>
        </w:rPr>
      </w:pPr>
      <w:bookmarkStart w:id="207"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1</w:t>
      </w:r>
      <w:r w:rsidRPr="004F2D59">
        <w:rPr>
          <w:rFonts w:ascii="Times New Roman" w:hAnsi="Times New Roman" w:cs="Times New Roman"/>
        </w:rPr>
        <w:fldChar w:fldCharType="end"/>
      </w:r>
      <w:bookmarkEnd w:id="207"/>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3372B7A7"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number of </w:t>
      </w:r>
      <w:r w:rsidR="002B1328">
        <w:rPr>
          <w:rFonts w:ascii="Times New Roman" w:eastAsia="Times New Roman" w:hAnsi="Times New Roman" w:cs="Times New Roman"/>
        </w:rPr>
        <w:t>erythrocyte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r w:rsidR="002B1328">
        <w:rPr>
          <w:rFonts w:ascii="Times New Roman" w:eastAsia="Times New Roman" w:hAnsi="Times New Roman" w:cs="Times New Roman"/>
        </w:rPr>
        <w:t xml:space="preserve"> blood </w:t>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064887C9" w14:textId="366A502E" w:rsidR="007343A6" w:rsidRPr="004F2D59" w:rsidRDefault="00822BCE" w:rsidP="007343A6">
      <w:pPr>
        <w:pStyle w:val="Nadpis3"/>
        <w:rPr>
          <w:rFonts w:ascii="Times New Roman" w:hAnsi="Times New Roman" w:cs="Times New Roman"/>
        </w:rPr>
      </w:pPr>
      <w:bookmarkStart w:id="208"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08"/>
    </w:p>
    <w:p w14:paraId="278DCC0A" w14:textId="409F7DF9" w:rsidR="007343A6" w:rsidRPr="004F2D59" w:rsidRDefault="007343A6" w:rsidP="001A395B">
      <w:pPr>
        <w:jc w:val="both"/>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r w:rsidRPr="004F2D59">
        <w:rPr>
          <w:rFonts w:ascii="Times New Roman" w:hAnsi="Times New Roman" w:cs="Times New Roman"/>
        </w:rPr>
        <w:t>Physiomodel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2D669A00" w:rsidR="007343A6" w:rsidRPr="004F2D59" w:rsidRDefault="007343A6" w:rsidP="001A395B">
      <w:pPr>
        <w:jc w:val="both"/>
        <w:rPr>
          <w:rFonts w:ascii="Times New Roman" w:hAnsi="Times New Roman" w:cs="Times New Roman"/>
        </w:rPr>
      </w:pPr>
      <w:r w:rsidRPr="004F2D59">
        <w:rPr>
          <w:rFonts w:ascii="Times New Roman" w:hAnsi="Times New Roman" w:cs="Times New Roman"/>
        </w:rPr>
        <w:t>In our Physiomodel</w:t>
      </w:r>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7</w:t>
      </w:r>
      <w:r w:rsidR="00BE1BA6" w:rsidRPr="004F2D59">
        <w:rPr>
          <w:rFonts w:ascii="Times New Roman" w:hAnsi="Times New Roman" w:cs="Times New Roman"/>
        </w:rPr>
        <w:t>: Elastic 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r w:rsidRPr="004F2D59">
        <w:rPr>
          <w:rFonts w:ascii="Times New Roman" w:hAnsi="Times New Roman" w:cs="Times New Roman"/>
        </w:rPr>
        <w:t xml:space="preserve">Physiomodel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r w:rsidRPr="004F2D59">
        <w:rPr>
          <w:rFonts w:ascii="Times New Roman" w:hAnsi="Times New Roman" w:cs="Times New Roman"/>
        </w:rPr>
        <w:t>Physiomodel</w:t>
      </w:r>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1A395B">
      <w:pPr>
        <w:jc w:val="both"/>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r w:rsidR="007343A6" w:rsidRPr="004F2D59">
        <w:rPr>
          <w:rFonts w:ascii="Times New Roman" w:hAnsi="Times New Roman" w:cs="Times New Roman"/>
        </w:rPr>
        <w:t xml:space="preserve">Physiomodel. The original textual representation of </w:t>
      </w:r>
      <w:r w:rsidRPr="004F2D59">
        <w:rPr>
          <w:rFonts w:ascii="Times New Roman" w:hAnsi="Times New Roman" w:cs="Times New Roman"/>
        </w:rPr>
        <w:lastRenderedPageBreak/>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2888933B" w:rsidR="007343A6" w:rsidRPr="004F2D59" w:rsidRDefault="00F72CA9" w:rsidP="001A395B">
      <w:pPr>
        <w:jc w:val="both"/>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r w:rsidR="007343A6" w:rsidRPr="004F2D59">
        <w:rPr>
          <w:rFonts w:ascii="Times New Roman" w:hAnsi="Times New Roman" w:cs="Times New Roman"/>
        </w:rPr>
        <w:t>the connections</w:t>
      </w:r>
      <w:r w:rsidR="002B1328">
        <w:rPr>
          <w:rFonts w:ascii="Times New Roman" w:hAnsi="Times New Roman" w:cs="Times New Roman"/>
        </w:rPr>
        <w:t xml:space="preserve"> of blood pressures and blood flows</w:t>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2B1328">
        <w:rPr>
          <w:rFonts w:ascii="Times New Roman" w:hAnsi="Times New Roman" w:cs="Times New Roman"/>
        </w:rPr>
        <w:t>Using diagrams</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2B1328">
        <w:rPr>
          <w:rFonts w:ascii="Times New Roman" w:hAnsi="Times New Roman" w:cs="Times New Roman"/>
        </w:rPr>
        <w:t>, it must be</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other peripheral blood flows. The Physiomodel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Default="007343A6" w:rsidP="001A395B">
      <w:pPr>
        <w:jc w:val="both"/>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0385" w:rsidRDefault="00F516A0" w:rsidP="004F0385">
      <w:pPr>
        <w:pStyle w:val="Nadpis2"/>
        <w:rPr>
          <w:rStyle w:val="Znaknadpisu1"/>
          <w:rFonts w:ascii="Times New Roman" w:hAnsi="Times New Roman" w:cs="Times New Roman"/>
          <w:sz w:val="28"/>
        </w:rPr>
      </w:pPr>
      <w:bookmarkStart w:id="209" w:name="_Toc420288833"/>
      <w:bookmarkStart w:id="210" w:name="_Toc421577994"/>
      <w:r w:rsidRPr="004F0385">
        <w:rPr>
          <w:rStyle w:val="Znaknadpisu1"/>
          <w:rFonts w:ascii="Times New Roman" w:hAnsi="Times New Roman" w:cs="Times New Roman"/>
          <w:sz w:val="28"/>
        </w:rPr>
        <w:t>Body Water</w:t>
      </w:r>
      <w:bookmarkEnd w:id="209"/>
      <w:bookmarkEnd w:id="210"/>
    </w:p>
    <w:p w14:paraId="7B7F813F" w14:textId="77777777" w:rsidR="00507C6F" w:rsidRDefault="003362FC" w:rsidP="00507C6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507C6F">
        <w:rPr>
          <w:rFonts w:ascii="Times New Roman" w:hAnsi="Times New Roman" w:cs="Times New Roman"/>
        </w:rPr>
        <w:t>.</w:t>
      </w:r>
    </w:p>
    <w:p w14:paraId="642687A2" w14:textId="77777777" w:rsidR="00507C6F" w:rsidRPr="004F2D59" w:rsidRDefault="00507C6F" w:rsidP="00507C6F">
      <w:pPr>
        <w:pStyle w:val="Titulek"/>
        <w:keepNext/>
        <w:jc w:val="both"/>
        <w:rPr>
          <w:rFonts w:ascii="Times New Roman" w:hAnsi="Times New Roman" w:cs="Times New Roman"/>
        </w:rPr>
      </w:pPr>
      <w:bookmarkStart w:id="211"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IV</w:t>
      </w:r>
      <w:r w:rsidRPr="004F2D59">
        <w:rPr>
          <w:rFonts w:ascii="Times New Roman" w:hAnsi="Times New Roman" w:cs="Times New Roman"/>
        </w:rPr>
        <w:fldChar w:fldCharType="end"/>
      </w:r>
      <w:bookmarkEnd w:id="211"/>
      <w:r w:rsidRPr="004F2D59">
        <w:rPr>
          <w:rFonts w:ascii="Times New Roman" w:hAnsi="Times New Roman" w:cs="Times New Roman"/>
        </w:rPr>
        <w:t>: Typical steady state water volume of compartments [L].</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4F2D59"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4F2D59" w:rsidRDefault="00507C6F" w:rsidP="0040704F">
            <w:pPr>
              <w:jc w:val="both"/>
              <w:rPr>
                <w:rFonts w:ascii="Times New Roman" w:hAnsi="Times New Roman" w:cs="Times New Roman"/>
              </w:rPr>
            </w:pPr>
            <w:r w:rsidRPr="004F2D59">
              <w:rPr>
                <w:rFonts w:ascii="Times New Roman" w:hAnsi="Times New Roman" w:cs="Times New Roman"/>
              </w:rPr>
              <w:t>Plasma</w:t>
            </w:r>
          </w:p>
        </w:tc>
        <w:tc>
          <w:tcPr>
            <w:tcW w:w="991" w:type="dxa"/>
          </w:tcPr>
          <w:p w14:paraId="4C7EFB39"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087" w:type="dxa"/>
          </w:tcPr>
          <w:p w14:paraId="3E78A15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095" w:type="dxa"/>
          </w:tcPr>
          <w:p w14:paraId="34D21BBC"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03" w:type="dxa"/>
          </w:tcPr>
          <w:p w14:paraId="7B7EDDAD"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10" w:type="dxa"/>
          </w:tcPr>
          <w:p w14:paraId="4D0B22A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084" w:type="dxa"/>
          </w:tcPr>
          <w:p w14:paraId="3F3CE3E4"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091" w:type="dxa"/>
          </w:tcPr>
          <w:p w14:paraId="1DFF7467"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07C6F" w:rsidRPr="004F2D59"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4F2D59" w:rsidRDefault="00507C6F" w:rsidP="0040704F">
            <w:pPr>
              <w:jc w:val="both"/>
              <w:rPr>
                <w:rFonts w:ascii="Times New Roman" w:hAnsi="Times New Roman" w:cs="Times New Roman"/>
                <w:b w:val="0"/>
              </w:rPr>
            </w:pPr>
            <w:r w:rsidRPr="004F2D59">
              <w:rPr>
                <w:rFonts w:ascii="Times New Roman" w:hAnsi="Times New Roman" w:cs="Times New Roman"/>
                <w:b w:val="0"/>
              </w:rPr>
              <w:t>3.0</w:t>
            </w:r>
          </w:p>
        </w:tc>
        <w:tc>
          <w:tcPr>
            <w:tcW w:w="991" w:type="dxa"/>
          </w:tcPr>
          <w:p w14:paraId="36CEDA4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087" w:type="dxa"/>
          </w:tcPr>
          <w:p w14:paraId="3898778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095" w:type="dxa"/>
          </w:tcPr>
          <w:p w14:paraId="4C2DAC6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03" w:type="dxa"/>
          </w:tcPr>
          <w:p w14:paraId="0F3B3CF7"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10" w:type="dxa"/>
          </w:tcPr>
          <w:p w14:paraId="6E9E91E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084" w:type="dxa"/>
          </w:tcPr>
          <w:p w14:paraId="544FC09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091" w:type="dxa"/>
          </w:tcPr>
          <w:p w14:paraId="129BC53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432D8CB4" w14:textId="658E4FA9" w:rsidR="00507C6F" w:rsidRDefault="00507C6F" w:rsidP="00507C6F">
      <w:pPr>
        <w:spacing w:before="240"/>
        <w:jc w:val="both"/>
        <w:rPr>
          <w:rFonts w:ascii="Times New Roman" w:hAnsi="Times New Roman" w:cs="Times New Roman"/>
        </w:rPr>
      </w:pPr>
      <w:r w:rsidRPr="004F2D59">
        <w:rPr>
          <w:rFonts w:ascii="Times New Roman" w:hAnsi="Times New Roman" w:cs="Times New Roman"/>
        </w:rPr>
        <w:t xml:space="preserve">Selected mean water flow between all compartments are listed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as examined in a range of studies </w:t>
      </w:r>
      <w:r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noProof/>
        </w:rPr>
        <w:t>(Eisenhoffer, et al., 1994; Engeset, et al., 1973; Henriksen, 1985; Xie, et al., 1995)</w:t>
      </w:r>
      <w:r w:rsidRPr="004F2D59">
        <w:rPr>
          <w:rFonts w:ascii="Times New Roman" w:hAnsi="Times New Roman" w:cs="Times New Roman"/>
        </w:rPr>
        <w:fldChar w:fldCharType="end"/>
      </w:r>
      <w:r w:rsidRPr="004F2D59">
        <w:rPr>
          <w:rFonts w:ascii="Times New Roman" w:hAnsi="Times New Roman" w:cs="Times New Roman"/>
        </w:rPr>
        <w:t xml:space="preserve">. The steady state of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0F14E481" w:rsidR="00507C6F" w:rsidRDefault="00507C6F" w:rsidP="00911E3F">
      <w:pPr>
        <w:keepNext/>
        <w:jc w:val="both"/>
        <w:rPr>
          <w:rFonts w:ascii="Times New Roman" w:hAnsi="Times New Roman" w:cs="Times New Roman"/>
        </w:rPr>
      </w:pPr>
    </w:p>
    <w:p w14:paraId="31A05B00" w14:textId="2F8EDA3E" w:rsidR="00F830D4" w:rsidRPr="004F2D59" w:rsidRDefault="004B58C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898880" behindDoc="1" locked="0" layoutInCell="1" allowOverlap="1" wp14:anchorId="106CC808" wp14:editId="3861C47E">
            <wp:simplePos x="0" y="0"/>
            <wp:positionH relativeFrom="column">
              <wp:posOffset>5517515</wp:posOffset>
            </wp:positionH>
            <wp:positionV relativeFrom="paragraph">
              <wp:posOffset>130810</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00C96346">
        <w:rPr>
          <w:rFonts w:ascii="Times New Roman" w:hAnsi="Times New Roman" w:cs="Times New Roman"/>
        </w:rPr>
        <w:pict w14:anchorId="505485F1">
          <v:shape id="_x0000_i1038" type="#_x0000_t75" style="width:420pt;height:403.2pt">
            <v:imagedata r:id="rId150" o:title="D12_Water"/>
          </v:shape>
        </w:pict>
      </w:r>
    </w:p>
    <w:p w14:paraId="6FCFE58A" w14:textId="5B013F66" w:rsidR="00F82D4C" w:rsidRPr="004F2D59" w:rsidRDefault="00F830D4" w:rsidP="00911E3F">
      <w:pPr>
        <w:pStyle w:val="Titulek"/>
        <w:jc w:val="both"/>
        <w:rPr>
          <w:rFonts w:ascii="Times New Roman" w:hAnsi="Times New Roman" w:cs="Times New Roman"/>
        </w:rPr>
      </w:pPr>
      <w:bookmarkStart w:id="212"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2</w:t>
      </w:r>
      <w:r w:rsidRPr="004F2D59">
        <w:rPr>
          <w:rFonts w:ascii="Times New Roman" w:hAnsi="Times New Roman" w:cs="Times New Roman"/>
        </w:rPr>
        <w:fldChar w:fldCharType="end"/>
      </w:r>
      <w:bookmarkEnd w:id="212"/>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44CE8E15" w:rsidR="003362FC" w:rsidRPr="004F2D59" w:rsidRDefault="00FF4F89" w:rsidP="00911E3F">
      <w:pPr>
        <w:jc w:val="both"/>
        <w:rPr>
          <w:rFonts w:ascii="Times New Roman" w:hAnsi="Times New Roman" w:cs="Times New Roman"/>
        </w:rPr>
      </w:pPr>
      <w:r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r w:rsidR="00E81CBA">
        <w:rPr>
          <w:rFonts w:ascii="Times New Roman" w:hAnsi="Times New Roman" w:cs="Times New Roman"/>
        </w:rPr>
        <w:t>diet</w:t>
      </w:r>
      <w:r w:rsidR="002B1328">
        <w:rPr>
          <w:rFonts w:ascii="Times New Roman" w:hAnsi="Times New Roman" w:cs="Times New Roman"/>
        </w:rPr>
        <w:t xml:space="preserve"> </w:t>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the food</w:t>
      </w:r>
      <w:r w:rsidR="00E81CBA">
        <w:rPr>
          <w:rFonts w:ascii="Times New Roman" w:hAnsi="Times New Roman" w:cs="Times New Roman"/>
        </w:rPr>
        <w:t xml:space="preserve"> </w:t>
      </w:r>
      <w:r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r w:rsidR="00E81CBA">
        <w:rPr>
          <w:rFonts w:ascii="Times New Roman" w:hAnsi="Times New Roman" w:cs="Times New Roman"/>
        </w:rPr>
        <w:t xml:space="preserve">the water </w:t>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r w:rsidR="00E81CBA">
        <w:rPr>
          <w:rFonts w:ascii="Times New Roman" w:hAnsi="Times New Roman" w:cs="Times New Roman"/>
        </w:rPr>
        <w:t xml:space="preserve">in the form of </w:t>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13" w:name="_Ref408711804"/>
      <w:bookmarkStart w:id="214"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w:t>
      </w:r>
      <w:r w:rsidRPr="004F2D59">
        <w:rPr>
          <w:rFonts w:ascii="Times New Roman" w:hAnsi="Times New Roman" w:cs="Times New Roman"/>
        </w:rPr>
        <w:fldChar w:fldCharType="end"/>
      </w:r>
      <w:bookmarkEnd w:id="213"/>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14"/>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15" w:name="_Toc409289299"/>
      <w:r w:rsidRPr="004F2D59">
        <w:rPr>
          <w:rFonts w:ascii="Times New Roman" w:hAnsi="Times New Roman" w:cs="Times New Roman"/>
        </w:rPr>
        <w:lastRenderedPageBreak/>
        <w:t>Extracellular proteins</w:t>
      </w:r>
      <w:bookmarkEnd w:id="215"/>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kDa</w:t>
      </w:r>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16" w:name="_Ref409452626"/>
      <w:bookmarkStart w:id="217"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BE1BA6">
        <w:rPr>
          <w:rFonts w:ascii="Times New Roman" w:hAnsi="Times New Roman" w:cs="Times New Roman"/>
          <w:noProof/>
        </w:rPr>
        <w:t>VI</w:t>
      </w:r>
      <w:r w:rsidR="00833903" w:rsidRPr="004F2D59">
        <w:rPr>
          <w:rFonts w:ascii="Times New Roman" w:hAnsi="Times New Roman" w:cs="Times New Roman"/>
        </w:rPr>
        <w:fldChar w:fldCharType="end"/>
      </w:r>
      <w:bookmarkEnd w:id="216"/>
      <w:r w:rsidRPr="004F2D59">
        <w:rPr>
          <w:rFonts w:ascii="Times New Roman" w:hAnsi="Times New Roman" w:cs="Times New Roman"/>
        </w:rPr>
        <w:t>, Typical plasma proteins concentration</w:t>
      </w:r>
      <w:bookmarkEnd w:id="217"/>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mmol/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mmol/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mmol/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mol/mol</w:t>
            </w:r>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mol/mol</w:t>
            </w:r>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41227390"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BE1BA6" w:rsidRPr="004F2D59">
        <w:t xml:space="preserve">Diagram </w:t>
      </w:r>
      <w:r w:rsidR="00BE1BA6">
        <w:rPr>
          <w:noProof/>
        </w:rPr>
        <w:t>13</w:t>
      </w:r>
      <w:r w:rsidR="00C1601F">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C1601F">
        <w:rPr>
          <w:rFonts w:ascii="Times New Roman" w:hAnsi="Times New Roman" w:cs="Times New Roman"/>
        </w:rPr>
        <w:t xml:space="preserve">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BE1BA6" w:rsidRPr="004F2D59">
        <w:t xml:space="preserve">Diagram </w:t>
      </w:r>
      <w:r w:rsidR="00BE1BA6">
        <w:rPr>
          <w:noProof/>
        </w:rPr>
        <w:t>13</w:t>
      </w:r>
      <w:r w:rsidR="00C1601F">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E81CBA">
        <w:rPr>
          <w:rFonts w:ascii="Times New Roman" w:hAnsi="Times New Roman" w:cs="Times New Roman"/>
        </w:rPr>
        <w:t xml:space="preserve">peritoneal </w:t>
      </w:r>
      <w:r w:rsidR="003362FC" w:rsidRPr="00E81CBA">
        <w:rPr>
          <w:rFonts w:ascii="Times New Roman" w:hAnsi="Times New Roman" w:cs="Times New Roman"/>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w:t>
      </w:r>
      <w:r w:rsidR="00E81CBA">
        <w:rPr>
          <w:rFonts w:ascii="Times New Roman" w:hAnsi="Times New Roman" w:cs="Times New Roman"/>
        </w:rPr>
        <w:t>crossing</w:t>
      </w:r>
      <w:r w:rsidR="00121CDA" w:rsidRPr="004F2D59">
        <w:rPr>
          <w:rFonts w:ascii="Times New Roman" w:hAnsi="Times New Roman" w:cs="Times New Roman"/>
        </w:rPr>
        <w:t xml:space="preserve">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r w:rsidR="00E81CBA">
        <w:rPr>
          <w:rFonts w:ascii="Times New Roman" w:hAnsi="Times New Roman" w:cs="Times New Roman"/>
        </w:rPr>
        <w:t>in</w:t>
      </w:r>
      <w:r w:rsidR="00121CDA" w:rsidRPr="004F2D59">
        <w:rPr>
          <w:rFonts w:ascii="Times New Roman" w:hAnsi="Times New Roman" w:cs="Times New Roman"/>
        </w:rPr>
        <w:t xml:space="preserve"> </w:t>
      </w:r>
      <w:r w:rsidR="003362FC" w:rsidRPr="004F2D59">
        <w:rPr>
          <w:rFonts w:ascii="Times New Roman" w:hAnsi="Times New Roman" w:cs="Times New Roman"/>
        </w:rPr>
        <w:t>primary urine</w:t>
      </w:r>
      <w:r w:rsidR="00E81CBA">
        <w:rPr>
          <w:rFonts w:ascii="Times New Roman" w:hAnsi="Times New Roman" w:cs="Times New Roman"/>
        </w:rPr>
        <w:t xml:space="preserve"> filtrate</w:t>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18" w:name="_Ref409452963"/>
      <w:bookmarkStart w:id="219"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II</w:t>
      </w:r>
      <w:r w:rsidRPr="004F2D59">
        <w:rPr>
          <w:rFonts w:ascii="Times New Roman" w:hAnsi="Times New Roman" w:cs="Times New Roman"/>
        </w:rPr>
        <w:fldChar w:fldCharType="end"/>
      </w:r>
      <w:bookmarkEnd w:id="218"/>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19"/>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mmol/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mmol/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mmol/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mol/mol</w:t>
            </w:r>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mol/mol</w:t>
            </w:r>
          </w:p>
        </w:tc>
      </w:tr>
    </w:tbl>
    <w:p w14:paraId="0A208DFE" w14:textId="77777777" w:rsidR="00054331" w:rsidRDefault="00054331" w:rsidP="00D8120E">
      <w:pPr>
        <w:pStyle w:val="EndNoteBibliography"/>
        <w:spacing w:after="0"/>
        <w:rPr>
          <w:rFonts w:ascii="Times New Roman" w:hAnsi="Times New Roman" w:cs="Times New Roman"/>
        </w:rPr>
      </w:pPr>
      <w:bookmarkStart w:id="220" w:name="_Ref409453019"/>
      <w:bookmarkStart w:id="221" w:name="_Ref409453013"/>
    </w:p>
    <w:p w14:paraId="7663A0AE" w14:textId="420C50EF" w:rsidR="00830066" w:rsidRDefault="004B58C0" w:rsidP="00830066">
      <w:pPr>
        <w:pStyle w:val="Titulek"/>
      </w:pPr>
      <w:r>
        <w:rPr>
          <w:noProof/>
          <w:lang w:val="sk-SK" w:eastAsia="sk-SK"/>
        </w:rPr>
        <w:lastRenderedPageBreak/>
        <w:drawing>
          <wp:anchor distT="0" distB="0" distL="114300" distR="114300" simplePos="0" relativeHeight="251913216" behindDoc="1" locked="0" layoutInCell="1" allowOverlap="1" wp14:anchorId="0D861C66" wp14:editId="3F9EA050">
            <wp:simplePos x="0" y="0"/>
            <wp:positionH relativeFrom="column">
              <wp:posOffset>5555615</wp:posOffset>
            </wp:positionH>
            <wp:positionV relativeFrom="paragraph">
              <wp:posOffset>11049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C96346">
        <w:pict w14:anchorId="6B92154E">
          <v:shape id="_x0000_i1039" type="#_x0000_t75" style="width:420pt;height:380.4pt">
            <v:imagedata r:id="rId152" o:title="D13_Proteins"/>
          </v:shape>
        </w:pict>
      </w:r>
    </w:p>
    <w:p w14:paraId="661D9EEA" w14:textId="77777777" w:rsidR="00054331" w:rsidRDefault="00F830D4" w:rsidP="00830066">
      <w:pPr>
        <w:pStyle w:val="Titulek"/>
      </w:pPr>
      <w:bookmarkStart w:id="222" w:name="_Ref421546390"/>
      <w:r w:rsidRPr="004F2D59">
        <w:t xml:space="preserve">Diagram </w:t>
      </w:r>
      <w:r w:rsidRPr="004F2D59">
        <w:fldChar w:fldCharType="begin"/>
      </w:r>
      <w:r w:rsidRPr="004F2D59">
        <w:instrText xml:space="preserve"> SEQ Diagram \* ARABIC </w:instrText>
      </w:r>
      <w:r w:rsidRPr="004F2D59">
        <w:fldChar w:fldCharType="separate"/>
      </w:r>
      <w:r w:rsidR="00BE1BA6">
        <w:rPr>
          <w:noProof/>
        </w:rPr>
        <w:t>13</w:t>
      </w:r>
      <w:r w:rsidRPr="004F2D59">
        <w:fldChar w:fldCharType="end"/>
      </w:r>
      <w:bookmarkEnd w:id="220"/>
      <w:bookmarkEnd w:id="222"/>
      <w:r w:rsidR="008B5405" w:rsidRPr="004F2D59">
        <w:t>:</w:t>
      </w:r>
      <w:r w:rsidRPr="004F2D59">
        <w:t xml:space="preserve"> Subsystem of </w:t>
      </w:r>
      <w:r w:rsidR="008B5405" w:rsidRPr="004F2D59">
        <w:t>extracellular p</w:t>
      </w:r>
      <w:r w:rsidRPr="004F2D59">
        <w:t>roteins</w:t>
      </w:r>
      <w:bookmarkEnd w:id="221"/>
      <w:r w:rsidR="008B5405" w:rsidRPr="004F2D59">
        <w:t>.</w:t>
      </w:r>
    </w:p>
    <w:p w14:paraId="5E7F151C" w14:textId="5BC40D9F" w:rsidR="003362FC" w:rsidRPr="004F2D59" w:rsidRDefault="003362FC" w:rsidP="00911E3F">
      <w:pPr>
        <w:pStyle w:val="Nadpis3"/>
        <w:jc w:val="both"/>
        <w:rPr>
          <w:rFonts w:ascii="Times New Roman" w:hAnsi="Times New Roman" w:cs="Times New Roman"/>
        </w:rPr>
      </w:pPr>
      <w:bookmarkStart w:id="223" w:name="_Toc409289300"/>
      <w:r w:rsidRPr="004F2D59">
        <w:rPr>
          <w:rFonts w:ascii="Times New Roman" w:hAnsi="Times New Roman" w:cs="Times New Roman"/>
        </w:rPr>
        <w:t>Gastrointestinal water absorption</w:t>
      </w:r>
      <w:bookmarkEnd w:id="223"/>
    </w:p>
    <w:p w14:paraId="4C59CAC2" w14:textId="543AED40"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00963597" w:rsidRPr="004F2D59">
        <w:rPr>
          <w:rFonts w:ascii="Times New Roman" w:hAnsi="Times New Roman" w:cs="Times New Roman"/>
        </w:rPr>
        <w:fldChar w:fldCharType="end"/>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GILumen).</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OsmBody_CellWall)</w:t>
      </w:r>
      <w:r w:rsidR="00963597" w:rsidRPr="004F2D59">
        <w:rPr>
          <w:rFonts w:ascii="Times New Roman" w:hAnsi="Times New Roman" w:cs="Times New Roman"/>
        </w:rPr>
        <w:t xml:space="preserve"> using aquaporins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00821311"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929600" behindDoc="1" locked="0" layoutInCell="1" allowOverlap="1" wp14:anchorId="2BA69475" wp14:editId="51132531">
            <wp:simplePos x="0" y="0"/>
            <wp:positionH relativeFrom="column">
              <wp:posOffset>5546090</wp:posOffset>
            </wp:positionH>
            <wp:positionV relativeFrom="paragraph">
              <wp:posOffset>17716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C96346">
        <w:rPr>
          <w:rFonts w:ascii="Times New Roman" w:hAnsi="Times New Roman" w:cs="Times New Roman"/>
        </w:rPr>
        <w:pict w14:anchorId="311C4169">
          <v:shape id="_x0000_i1040" type="#_x0000_t75" style="width:420pt;height:313.2pt">
            <v:imagedata r:id="rId154" o:title="D14_WaterGILumen"/>
          </v:shape>
        </w:pict>
      </w:r>
    </w:p>
    <w:p w14:paraId="2467D1D3" w14:textId="7DFE7581" w:rsidR="00CF0A49" w:rsidRDefault="00F830D4" w:rsidP="00911E3F">
      <w:pPr>
        <w:pStyle w:val="Titulek"/>
        <w:jc w:val="both"/>
        <w:rPr>
          <w:rFonts w:ascii="Times New Roman" w:hAnsi="Times New Roman" w:cs="Times New Roman"/>
        </w:rPr>
      </w:pPr>
      <w:bookmarkStart w:id="224"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4</w:t>
      </w:r>
      <w:r w:rsidRPr="004F2D59">
        <w:rPr>
          <w:rFonts w:ascii="Times New Roman" w:hAnsi="Times New Roman" w:cs="Times New Roman"/>
        </w:rPr>
        <w:fldChar w:fldCharType="end"/>
      </w:r>
      <w:bookmarkEnd w:id="224"/>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r w:rsidR="0022298D" w:rsidRPr="004F2D59">
        <w:rPr>
          <w:rFonts w:ascii="Times New Roman" w:hAnsi="Times New Roman" w:cs="Times New Roman"/>
        </w:rPr>
        <w:t>k</w:t>
      </w:r>
      <w:r w:rsidR="00D14055" w:rsidRPr="004F2D59">
        <w:rPr>
          <w:rFonts w:ascii="Times New Roman" w:hAnsi="Times New Roman" w:cs="Times New Roman"/>
        </w:rPr>
        <w:t xml:space="preserve">Pa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r w:rsidR="0022298D" w:rsidRPr="004F2D59">
        <w:rPr>
          <w:rFonts w:ascii="Times New Roman" w:hAnsi="Times New Roman" w:cs="Times New Roman"/>
        </w:rPr>
        <w:t>/(</w:t>
      </w:r>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25"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25"/>
    </w:p>
    <w:p w14:paraId="22E45ADC" w14:textId="38AC9C41"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r w:rsidR="00E81CBA">
        <w:rPr>
          <w:rFonts w:ascii="Times New Roman" w:hAnsi="Times New Roman" w:cs="Times New Roman"/>
        </w:rPr>
        <w:t xml:space="preserve">This way is typically coming water to the tissue interstitium. </w:t>
      </w:r>
      <w:r w:rsidRPr="004F2D59">
        <w:rPr>
          <w:rFonts w:ascii="Times New Roman" w:hAnsi="Times New Roman" w:cs="Times New Roman"/>
        </w:rPr>
        <w:t xml:space="preserve">Another way 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Gyut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r w:rsidRPr="004F2D59">
        <w:rPr>
          <w:rFonts w:ascii="Times New Roman" w:hAnsi="Times New Roman" w:cs="Times New Roman"/>
        </w:rPr>
        <w:t>Xie</w:t>
      </w:r>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the capillary wall is driven by </w:t>
      </w:r>
      <w:r w:rsidR="001F558E" w:rsidRPr="004F2D59">
        <w:rPr>
          <w:rFonts w:ascii="Times New Roman" w:hAnsi="Times New Roman" w:cs="Times New Roman"/>
        </w:rPr>
        <w:t>hydrostatic-</w:t>
      </w:r>
      <w:hyperlink r:id="rId155"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26"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VIII</w:t>
      </w:r>
      <w:r w:rsidRPr="004F2D59">
        <w:rPr>
          <w:rFonts w:ascii="Times New Roman" w:hAnsi="Times New Roman" w:cs="Times New Roman"/>
        </w:rPr>
        <w:fldChar w:fldCharType="end"/>
      </w:r>
      <w:bookmarkEnd w:id="226"/>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96 mol</w:t>
            </w:r>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57 mol</w:t>
            </w:r>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64 mol</w:t>
            </w:r>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1.85 mol</w:t>
            </w:r>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7.48 mol</w:t>
            </w:r>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57 mol</w:t>
            </w:r>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0 mol</w:t>
            </w:r>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8 mol</w:t>
            </w:r>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 mol</w:t>
            </w:r>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 mmol</w:t>
            </w:r>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 mmol</w:t>
            </w:r>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5 mmol</w:t>
            </w:r>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9.05 mol</w:t>
            </w:r>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8.86 mol</w:t>
            </w:r>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5 mol</w:t>
            </w:r>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 mmol</w:t>
            </w:r>
          </w:p>
        </w:tc>
      </w:tr>
    </w:tbl>
    <w:p w14:paraId="575FF472" w14:textId="0D293279" w:rsidR="003362FC" w:rsidRPr="004F2D59" w:rsidRDefault="003362FC" w:rsidP="00911E3F">
      <w:pPr>
        <w:jc w:val="both"/>
        <w:rPr>
          <w:rFonts w:ascii="Times New Roman" w:hAnsi="Times New Roman" w:cs="Times New Roman"/>
        </w:rPr>
      </w:pPr>
    </w:p>
    <w:p w14:paraId="1731A29E" w14:textId="17907F72"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minor role, because their concentration is only about 1 mo</w:t>
      </w:r>
      <w:r w:rsidR="001318D6" w:rsidRPr="004F2D59">
        <w:rPr>
          <w:rFonts w:ascii="Times New Roman" w:hAnsi="Times New Roman" w:cs="Times New Roman"/>
        </w:rPr>
        <w:t>l</w:t>
      </w:r>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r w:rsidR="00047D3F" w:rsidRPr="004F2D59">
        <w:rPr>
          <w:rFonts w:ascii="Times New Roman" w:hAnsi="Times New Roman" w:cs="Times New Roman"/>
        </w:rPr>
        <w:t xml:space="preserve">their small amount </w:t>
      </w:r>
      <w:r w:rsidR="00E81CBA">
        <w:rPr>
          <w:rFonts w:ascii="Times New Roman" w:hAnsi="Times New Roman" w:cs="Times New Roman"/>
        </w:rPr>
        <w:t>of substance</w:t>
      </w:r>
      <w:r w:rsidR="00E81CBA" w:rsidRPr="004F2D59">
        <w:rPr>
          <w:rFonts w:ascii="Times New Roman" w:hAnsi="Times New Roman" w:cs="Times New Roman"/>
        </w:rPr>
        <w:t xml:space="preserve"> </w:t>
      </w:r>
      <w:r w:rsidR="00047D3F" w:rsidRPr="004F2D59">
        <w:rPr>
          <w:rFonts w:ascii="Times New Roman" w:hAnsi="Times New Roman" w:cs="Times New Roman"/>
        </w:rPr>
        <w:t>(less than 10 mmol/L).</w:t>
      </w:r>
    </w:p>
    <w:p w14:paraId="66383BC5" w14:textId="5ECBD489"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194393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C96346">
        <w:rPr>
          <w:rFonts w:ascii="Times New Roman" w:hAnsi="Times New Roman" w:cs="Times New Roman"/>
        </w:rPr>
        <w:pict w14:anchorId="3BD6951C">
          <v:shape id="_x0000_i1041" type="#_x0000_t75" style="width:420pt;height:371.4pt">
            <v:imagedata r:id="rId157" o:title="D15_LowerTorso"/>
          </v:shape>
        </w:pict>
      </w: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Default="003362FC" w:rsidP="00911E3F">
      <w:pPr>
        <w:pStyle w:val="Nadpis3"/>
        <w:jc w:val="both"/>
        <w:rPr>
          <w:rFonts w:ascii="Times New Roman" w:hAnsi="Times New Roman" w:cs="Times New Roman"/>
        </w:rPr>
      </w:pPr>
      <w:bookmarkStart w:id="227"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27"/>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r w:rsidR="00207885" w:rsidRPr="004F2D59">
        <w:rPr>
          <w:rFonts w:ascii="Times New Roman" w:hAnsi="Times New Roman" w:cs="Times New Roman"/>
        </w:rPr>
        <w:t xml:space="preserve">nephrotic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BE1BA6">
        <w:rPr>
          <w:rFonts w:ascii="Times New Roman" w:hAnsi="Times New Roman" w:cs="Times New Roman"/>
          <w:noProof/>
        </w:rPr>
        <w:t>I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04059914" w:rsidR="00CF0A49" w:rsidRPr="004F2D59" w:rsidRDefault="00F74CD9"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958272" behindDoc="1" locked="0" layoutInCell="1" allowOverlap="1" wp14:anchorId="44981674" wp14:editId="7BCBB23E">
            <wp:simplePos x="0" y="0"/>
            <wp:positionH relativeFrom="column">
              <wp:posOffset>5736590</wp:posOffset>
            </wp:positionH>
            <wp:positionV relativeFrom="paragraph">
              <wp:posOffset>5715</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r w:rsidR="00C96346">
        <w:rPr>
          <w:rFonts w:ascii="Times New Roman" w:hAnsi="Times New Roman" w:cs="Times New Roman"/>
        </w:rPr>
        <w:pict w14:anchorId="58F82CDD">
          <v:shape id="_x0000_i1042" type="#_x0000_t75" style="width:420pt;height:385.8pt">
            <v:imagedata r:id="rId159" o:title="D16_WaterKidney"/>
          </v:shape>
        </w:pict>
      </w:r>
    </w:p>
    <w:p w14:paraId="374702BF" w14:textId="0C82766B"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BE1BA6">
        <w:rPr>
          <w:rFonts w:ascii="Times New Roman" w:hAnsi="Times New Roman" w:cs="Times New Roman"/>
          <w:noProof/>
        </w:rPr>
        <w:t>16</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Khokhar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w:t>
      </w:r>
      <w:r w:rsidRPr="004F2D59">
        <w:rPr>
          <w:rFonts w:ascii="Times New Roman" w:hAnsi="Times New Roman" w:cs="Times New Roman"/>
        </w:rPr>
        <w:lastRenderedPageBreak/>
        <w:t xml:space="preserve">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28"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28"/>
    </w:p>
    <w:p w14:paraId="61AD74AC" w14:textId="76E79BD8"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r w:rsidR="00626560" w:rsidRPr="004F2D59">
        <w:rPr>
          <w:rFonts w:ascii="Times New Roman" w:hAnsi="Times New Roman" w:cs="Times New Roman"/>
        </w:rPr>
        <w:t>a</w:t>
      </w:r>
      <w:r w:rsidR="00E81CBA">
        <w:rPr>
          <w:rFonts w:ascii="Times New Roman" w:hAnsi="Times New Roman" w:cs="Times New Roman"/>
        </w:rPr>
        <w:t>n upright</w:t>
      </w:r>
      <w:r w:rsidR="00784A0C" w:rsidRPr="004F2D59">
        <w:rPr>
          <w:rFonts w:ascii="Times New Roman" w:hAnsi="Times New Roman" w:cs="Times New Roman"/>
        </w:rPr>
        <w:t xml:space="preserve"> position</w:t>
      </w:r>
      <w:r w:rsidR="00767918" w:rsidRPr="004F2D59">
        <w:rPr>
          <w:rFonts w:ascii="Times New Roman" w:hAnsi="Times New Roman" w:cs="Times New Roman"/>
        </w:rPr>
        <w:t>. The</w:t>
      </w:r>
      <w:r w:rsidR="00E81CBA">
        <w:rPr>
          <w:rFonts w:ascii="Times New Roman" w:hAnsi="Times New Roman" w:cs="Times New Roman"/>
        </w:rPr>
        <w:t xml:space="preserve"> pressure gradients </w:t>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r w:rsidR="005B7A5B">
        <w:rPr>
          <w:rFonts w:ascii="Times New Roman" w:hAnsi="Times New Roman" w:cs="Times New Roman"/>
        </w:rPr>
        <w:t>maintained</w:t>
      </w:r>
      <w:r w:rsidR="00767918" w:rsidRPr="004F2D59">
        <w:rPr>
          <w:rFonts w:ascii="Times New Roman" w:hAnsi="Times New Roman" w:cs="Times New Roman"/>
        </w:rPr>
        <w:t xml:space="preserve"> 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from lower parts </w:t>
      </w:r>
      <w:r w:rsidR="005B7A5B">
        <w:rPr>
          <w:rFonts w:ascii="Times New Roman" w:hAnsi="Times New Roman" w:cs="Times New Roman"/>
        </w:rPr>
        <w:t xml:space="preserve">of the body </w:t>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29" w:name="_Ref414302036"/>
      <w:r w:rsidRPr="004F2D59">
        <w:rPr>
          <w:rFonts w:ascii="Times New Roman" w:hAnsi="Times New Roman" w:cs="Times New Roman"/>
        </w:rPr>
        <w:t>Relational comparison with HumMod 1.6.1</w:t>
      </w:r>
      <w:bookmarkEnd w:id="229"/>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Physiomodel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r w:rsidR="00F61137" w:rsidRPr="004F2D59">
        <w:rPr>
          <w:rFonts w:ascii="Times New Roman" w:hAnsi="Times New Roman" w:cs="Times New Roman"/>
        </w:rPr>
        <w:t xml:space="preserve">Physiomodel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BE1BA6" w:rsidRPr="004F2D59">
        <w:rPr>
          <w:rFonts w:ascii="Times New Roman" w:hAnsi="Times New Roman" w:cs="Times New Roman"/>
        </w:rPr>
        <w:t>, Typical plasma proteins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088D519E" w:rsidR="00F61137" w:rsidRPr="004F2D59" w:rsidRDefault="00F61137" w:rsidP="0040704F">
      <w:pPr>
        <w:jc w:val="both"/>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 xml:space="preserve">different heights </w:t>
      </w:r>
      <w:r w:rsidR="005B7A5B">
        <w:rPr>
          <w:rFonts w:ascii="Times New Roman" w:hAnsi="Times New Roman" w:cs="Times New Roman"/>
        </w:rPr>
        <w:t xml:space="preserve">relative to position of </w:t>
      </w:r>
      <w:r w:rsidRPr="004F2D59">
        <w:rPr>
          <w:rFonts w:ascii="Times New Roman" w:hAnsi="Times New Roman" w:cs="Times New Roman"/>
        </w:rPr>
        <w:t>heart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upper torso. The Physiomodel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1986AE6F" w:rsidR="00F61137" w:rsidRPr="004F2D59" w:rsidRDefault="00177356" w:rsidP="0040704F">
      <w:pPr>
        <w:jc w:val="both"/>
        <w:rPr>
          <w:rFonts w:ascii="Times New Roman" w:hAnsi="Times New Roman" w:cs="Times New Roman"/>
        </w:rPr>
      </w:pPr>
      <w:r w:rsidRPr="004F2D59">
        <w:rPr>
          <w:rFonts w:ascii="Times New Roman" w:hAnsi="Times New Roman" w:cs="Times New Roman"/>
        </w:rPr>
        <w:lastRenderedPageBreak/>
        <w:t xml:space="preserve">The </w:t>
      </w:r>
      <w:r w:rsidR="00F61137" w:rsidRPr="004F2D59">
        <w:rPr>
          <w:rFonts w:ascii="Times New Roman" w:hAnsi="Times New Roman" w:cs="Times New Roman"/>
        </w:rPr>
        <w:t>Physiomodel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5B7A5B">
        <w:rPr>
          <w:rFonts w:ascii="Times New Roman" w:hAnsi="Times New Roman" w:cs="Times New Roman"/>
        </w:rPr>
        <w:t>in</w:t>
      </w:r>
      <w:r w:rsidR="00D30A33" w:rsidRPr="004F2D59">
        <w:rPr>
          <w:rFonts w:ascii="Times New Roman" w:hAnsi="Times New Roman" w:cs="Times New Roman"/>
        </w:rPr>
        <w:t xml:space="preserve"> </w:t>
      </w:r>
      <w:r w:rsidR="00F61137" w:rsidRPr="004F2D59">
        <w:rPr>
          <w:rFonts w:ascii="Times New Roman" w:hAnsi="Times New Roman" w:cs="Times New Roman"/>
        </w:rPr>
        <w:t xml:space="preserve">the inspired air. </w:t>
      </w:r>
      <w:r w:rsidR="00D23AE3" w:rsidRPr="004F2D59">
        <w:rPr>
          <w:rFonts w:ascii="Times New Roman" w:hAnsi="Times New Roman" w:cs="Times New Roman"/>
        </w:rPr>
        <w:t>T</w:t>
      </w:r>
      <w:r w:rsidR="00F61137" w:rsidRPr="004F2D59">
        <w:rPr>
          <w:rFonts w:ascii="Times New Roman" w:hAnsi="Times New Roman" w:cs="Times New Roman"/>
        </w:rPr>
        <w:t>he Physiomodel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1468D02B" w:rsidR="00F61137" w:rsidRPr="004F2D59" w:rsidRDefault="00F61137" w:rsidP="0040704F">
      <w:pPr>
        <w:jc w:val="both"/>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Physiomodel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r w:rsidR="005B7A5B">
        <w:rPr>
          <w:rFonts w:ascii="Times New Roman" w:hAnsi="Times New Roman" w:cs="Times New Roman"/>
        </w:rPr>
        <w:t xml:space="preserve"> </w:t>
      </w:r>
      <w:r w:rsidRPr="004F2D59">
        <w:rPr>
          <w:rFonts w:ascii="Times New Roman" w:hAnsi="Times New Roman" w:cs="Times New Roman"/>
        </w:rPr>
        <w:t xml:space="preserve">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r w:rsidRPr="004F2D59">
        <w:rPr>
          <w:rFonts w:ascii="Times New Roman" w:hAnsi="Times New Roman" w:cs="Times New Roman"/>
        </w:rPr>
        <w:t>Physiomodel.</w:t>
      </w:r>
      <w:r w:rsidR="00B02618" w:rsidRPr="004F2D59">
        <w:rPr>
          <w:rFonts w:ascii="Times New Roman" w:hAnsi="Times New Roman" w:cs="Times New Roman"/>
        </w:rPr>
        <w:t xml:space="preserve"> </w:t>
      </w:r>
    </w:p>
    <w:p w14:paraId="4EECF7B8" w14:textId="77777777" w:rsidR="003362FC" w:rsidRPr="004F0385" w:rsidRDefault="003362FC" w:rsidP="004F0385">
      <w:pPr>
        <w:pStyle w:val="Nadpis2"/>
        <w:rPr>
          <w:rStyle w:val="Znaknadpisu1"/>
          <w:rFonts w:ascii="Times New Roman" w:hAnsi="Times New Roman" w:cs="Times New Roman"/>
          <w:sz w:val="28"/>
        </w:rPr>
      </w:pPr>
      <w:bookmarkStart w:id="230" w:name="_Toc409289305"/>
      <w:bookmarkStart w:id="231" w:name="_Ref412813307"/>
      <w:bookmarkStart w:id="232" w:name="_Ref412813310"/>
      <w:bookmarkStart w:id="233" w:name="_Toc420288834"/>
      <w:bookmarkStart w:id="234" w:name="_Toc421577995"/>
      <w:r w:rsidRPr="004F0385">
        <w:rPr>
          <w:rStyle w:val="Znaknadpisu1"/>
          <w:rFonts w:ascii="Times New Roman" w:hAnsi="Times New Roman" w:cs="Times New Roman"/>
          <w:sz w:val="28"/>
        </w:rPr>
        <w:t>Hormones</w:t>
      </w:r>
      <w:bookmarkEnd w:id="230"/>
      <w:bookmarkEnd w:id="231"/>
      <w:bookmarkEnd w:id="232"/>
      <w:bookmarkEnd w:id="233"/>
      <w:bookmarkEnd w:id="234"/>
    </w:p>
    <w:p w14:paraId="73E81EEA" w14:textId="77777777" w:rsidR="00752A9E" w:rsidRPr="004F2D59" w:rsidRDefault="001F6B45" w:rsidP="0040704F">
      <w:pPr>
        <w:pStyle w:val="Nadpis3"/>
        <w:jc w:val="both"/>
        <w:rPr>
          <w:rFonts w:ascii="Times New Roman" w:hAnsi="Times New Roman" w:cs="Times New Roman"/>
        </w:rPr>
      </w:pPr>
      <w:bookmarkStart w:id="235"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35"/>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7E5780DE" w:rsidR="003362FC" w:rsidRDefault="003362FC" w:rsidP="0040704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4F2D59">
        <w:rPr>
          <w:rFonts w:ascii="Times New Roman" w:hAnsi="Times New Roman" w:cs="Times New Roman"/>
        </w:rPr>
        <w:t>is</w:t>
      </w:r>
      <w:r w:rsidRPr="004F2D59">
        <w:rPr>
          <w:rFonts w:ascii="Times New Roman" w:hAnsi="Times New Roman" w:cs="Times New Roman"/>
        </w:rPr>
        <w:t xml:space="preserve"> intracellular</w:t>
      </w:r>
      <w:r w:rsidR="007C1AF8" w:rsidRPr="004F2D59">
        <w:rPr>
          <w:rFonts w:ascii="Times New Roman" w:hAnsi="Times New Roman" w:cs="Times New Roman"/>
        </w:rPr>
        <w:t>l</w:t>
      </w:r>
      <w:r w:rsidRPr="004F2D59">
        <w:rPr>
          <w:rFonts w:ascii="Times New Roman" w:hAnsi="Times New Roman" w:cs="Times New Roman"/>
        </w:rPr>
        <w:t xml:space="preserve">y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4B1AC564" w14:textId="7E1377CB" w:rsidR="00464C19" w:rsidRDefault="00F74CD9" w:rsidP="00F74CD9">
      <w:pPr>
        <w:jc w:val="both"/>
      </w:pPr>
      <w:r>
        <w:rPr>
          <w:rFonts w:ascii="Times New Roman" w:hAnsi="Times New Roman" w:cs="Times New Roman"/>
          <w:noProof/>
          <w:lang w:val="sk-SK" w:eastAsia="sk-SK"/>
        </w:rPr>
        <w:drawing>
          <wp:anchor distT="0" distB="0" distL="114300" distR="114300" simplePos="0" relativeHeight="251976704"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36" w:name="_Ref409966560"/>
      <w:r w:rsidR="00C96346">
        <w:rPr>
          <w:rFonts w:ascii="Times New Roman" w:hAnsi="Times New Roman" w:cs="Times New Roman"/>
        </w:rPr>
        <w:pict w14:anchorId="2A62A99F">
          <v:shape id="_x0000_i1043" type="#_x0000_t75" style="width:420pt;height:310.2pt">
            <v:imagedata r:id="rId161" o:title="D17_ADH"/>
          </v:shape>
        </w:pict>
      </w:r>
    </w:p>
    <w:p w14:paraId="23E0C99C" w14:textId="38C67674" w:rsidR="00830066" w:rsidRDefault="00464C19" w:rsidP="0040704F">
      <w:pPr>
        <w:pStyle w:val="Titulek"/>
        <w:jc w:val="both"/>
        <w:rPr>
          <w:rFonts w:ascii="Times New Roman" w:hAnsi="Times New Roman" w:cs="Times New Roman"/>
        </w:rPr>
      </w:pPr>
      <w:bookmarkStart w:id="237" w:name="_Ref421548264"/>
      <w:r>
        <w:t xml:space="preserve">Diagram </w:t>
      </w:r>
      <w:r>
        <w:fldChar w:fldCharType="begin"/>
      </w:r>
      <w:r>
        <w:instrText xml:space="preserve"> SEQ Diagram \* ARABIC </w:instrText>
      </w:r>
      <w:r>
        <w:fldChar w:fldCharType="separate"/>
      </w:r>
      <w:r w:rsidR="00BE1BA6">
        <w:rPr>
          <w:noProof/>
        </w:rPr>
        <w:t>17</w:t>
      </w:r>
      <w:r>
        <w:fldChar w:fldCharType="end"/>
      </w:r>
      <w:bookmarkEnd w:id="237"/>
      <w:r>
        <w:t>: Vasopressin</w:t>
      </w:r>
    </w:p>
    <w:bookmarkEnd w:id="236"/>
    <w:p w14:paraId="5CCA8324" w14:textId="4B6E9488" w:rsidR="003362FC" w:rsidRPr="004F2D59" w:rsidRDefault="003362FC" w:rsidP="0040704F">
      <w:pPr>
        <w:pStyle w:val="Titulek"/>
        <w:jc w:val="both"/>
        <w:rPr>
          <w:rFonts w:ascii="Times New Roman" w:hAnsi="Times New Roman" w:cs="Times New Roman"/>
        </w:rPr>
      </w:pPr>
    </w:p>
    <w:p w14:paraId="6015F22A" w14:textId="160B3C68" w:rsidR="003362FC" w:rsidRPr="004F2D59" w:rsidRDefault="003362FC" w:rsidP="0040704F">
      <w:pPr>
        <w:jc w:val="both"/>
        <w:rPr>
          <w:rFonts w:ascii="Times New Roman" w:hAnsi="Times New Roman" w:cs="Times New Roman"/>
        </w:rPr>
      </w:pPr>
      <w:r w:rsidRPr="004F2D59">
        <w:rPr>
          <w:rFonts w:ascii="Times New Roman" w:hAnsi="Times New Roman" w:cs="Times New Roman"/>
        </w:rPr>
        <w:lastRenderedPageBreak/>
        <w:t>The model (</w:t>
      </w:r>
      <w:r w:rsidR="007C5C8B">
        <w:rPr>
          <w:rFonts w:ascii="Times New Roman" w:hAnsi="Times New Roman" w:cs="Times New Roman"/>
        </w:rPr>
        <w:fldChar w:fldCharType="begin"/>
      </w:r>
      <w:r w:rsidR="007C5C8B">
        <w:rPr>
          <w:rFonts w:ascii="Times New Roman" w:hAnsi="Times New Roman" w:cs="Times New Roman"/>
        </w:rPr>
        <w:instrText xml:space="preserve"> REF _Ref421548264 \h </w:instrText>
      </w:r>
      <w:r w:rsidR="007C5C8B">
        <w:rPr>
          <w:rFonts w:ascii="Times New Roman" w:hAnsi="Times New Roman" w:cs="Times New Roman"/>
        </w:rPr>
      </w:r>
      <w:r w:rsidR="007C5C8B">
        <w:rPr>
          <w:rFonts w:ascii="Times New Roman" w:hAnsi="Times New Roman" w:cs="Times New Roman"/>
        </w:rPr>
        <w:fldChar w:fldCharType="separate"/>
      </w:r>
      <w:r w:rsidR="00BE1BA6">
        <w:t xml:space="preserve">Diagram </w:t>
      </w:r>
      <w:r w:rsidR="00BE1BA6">
        <w:rPr>
          <w:noProof/>
        </w:rPr>
        <w:t>17</w:t>
      </w:r>
      <w:r w:rsidR="007C5C8B">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nternal secretion is determined by osmoreceptors and pituitary activity.</w:t>
      </w:r>
      <w:r w:rsidRPr="004F2D59">
        <w:rPr>
          <w:rFonts w:ascii="Times New Roman" w:hAnsi="Times New Roman" w:cs="Times New Roman"/>
        </w:rPr>
        <w:t xml:space="preserve"> Osmoreceptors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supraoptic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osmoreceptors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40704F">
      <w:pPr>
        <w:pStyle w:val="Titulek"/>
        <w:keepNext/>
        <w:jc w:val="both"/>
        <w:rPr>
          <w:rFonts w:ascii="Times New Roman" w:hAnsi="Times New Roman" w:cs="Times New Roman"/>
        </w:rPr>
      </w:pPr>
      <w:bookmarkStart w:id="238"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0</w:t>
      </w:r>
      <w:r w:rsidRPr="004F2D59">
        <w:rPr>
          <w:rFonts w:ascii="Times New Roman" w:hAnsi="Times New Roman" w:cs="Times New Roman"/>
        </w:rPr>
        <w:fldChar w:fldCharType="end"/>
      </w:r>
      <w:bookmarkEnd w:id="238"/>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40704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40704F">
            <w:pPr>
              <w:jc w:val="both"/>
              <w:rPr>
                <w:rFonts w:ascii="Times New Roman" w:hAnsi="Times New Roman" w:cs="Times New Roman"/>
                <w:b w:val="0"/>
              </w:rPr>
            </w:pPr>
            <w:r w:rsidRPr="004F2D59">
              <w:rPr>
                <w:rFonts w:ascii="Times New Roman" w:hAnsi="Times New Roman" w:cs="Times New Roman"/>
                <w:b w:val="0"/>
              </w:rPr>
              <w:t>15.7 nmol</w:t>
            </w:r>
          </w:p>
        </w:tc>
        <w:tc>
          <w:tcPr>
            <w:tcW w:w="1985" w:type="dxa"/>
          </w:tcPr>
          <w:p w14:paraId="06B32693"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95 nmol</w:t>
            </w:r>
          </w:p>
        </w:tc>
        <w:tc>
          <w:tcPr>
            <w:tcW w:w="2268" w:type="dxa"/>
          </w:tcPr>
          <w:p w14:paraId="21DB89EE"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28 nmol</w:t>
            </w:r>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nmol</w:t>
            </w:r>
          </w:p>
        </w:tc>
      </w:tr>
    </w:tbl>
    <w:p w14:paraId="0E0612E9" w14:textId="281530C8" w:rsidR="003362FC" w:rsidRPr="004F2D59" w:rsidRDefault="00B02618" w:rsidP="0040704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40704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40704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r w:rsidR="008039D6" w:rsidRPr="004F2D59">
        <w:rPr>
          <w:rFonts w:ascii="Times New Roman" w:hAnsi="Times New Roman" w:cs="Times New Roman"/>
        </w:rPr>
        <w:t xml:space="preserve">pg/ml, </w:t>
      </w:r>
      <w:r w:rsidR="003362FC" w:rsidRPr="004F2D59">
        <w:rPr>
          <w:rFonts w:ascii="Times New Roman" w:hAnsi="Times New Roman" w:cs="Times New Roman"/>
        </w:rPr>
        <w:t>pmol/l or mIU/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40704F">
      <w:pPr>
        <w:pStyle w:val="Nadpis3"/>
        <w:jc w:val="both"/>
        <w:rPr>
          <w:rFonts w:ascii="Times New Roman" w:hAnsi="Times New Roman" w:cs="Times New Roman"/>
        </w:rPr>
      </w:pPr>
      <w:bookmarkStart w:id="239" w:name="_Toc409289306"/>
      <w:bookmarkStart w:id="240" w:name="_Toc409289308"/>
      <w:r w:rsidRPr="004F2D59">
        <w:rPr>
          <w:rFonts w:ascii="Times New Roman" w:hAnsi="Times New Roman" w:cs="Times New Roman"/>
        </w:rPr>
        <w:t>Atriopeptin</w:t>
      </w:r>
      <w:bookmarkEnd w:id="239"/>
    </w:p>
    <w:p w14:paraId="7B2C2327" w14:textId="038B3A07" w:rsidR="00E821A4" w:rsidRPr="004F2D59" w:rsidRDefault="00E821A4" w:rsidP="00721EC0">
      <w:r w:rsidRPr="004F2D59">
        <w:t xml:space="preserve">The secretion of atrium natriuretic peptide (ANP) is driven by mean blood pressure in both atria. These pressures are relative to pericardium pressure </w:t>
      </w:r>
      <w:r w:rsidR="0002618B" w:rsidRPr="004F2D59">
        <w:t xml:space="preserve">and </w:t>
      </w:r>
      <w:r w:rsidRPr="004F2D59">
        <w:t>noted with</w:t>
      </w:r>
      <w:r w:rsidR="0002618B" w:rsidRPr="004F2D59">
        <w:t xml:space="preserve"> the</w:t>
      </w:r>
      <w:r w:rsidRPr="004F2D59">
        <w:t xml:space="preserve"> suffix ‘_TMP’</w:t>
      </w:r>
      <w:r w:rsidR="00721EC0">
        <w:t xml:space="preserve"> in </w:t>
      </w:r>
      <w:r w:rsidR="00721EC0">
        <w:fldChar w:fldCharType="begin"/>
      </w:r>
      <w:r w:rsidR="00721EC0">
        <w:instrText xml:space="preserve"> REF _Ref421548458 \h </w:instrText>
      </w:r>
      <w:r w:rsidR="00721EC0">
        <w:fldChar w:fldCharType="separate"/>
      </w:r>
      <w:r w:rsidR="00BE1BA6" w:rsidRPr="004F2D59">
        <w:rPr>
          <w:rFonts w:ascii="Times New Roman" w:hAnsi="Times New Roman" w:cs="Times New Roman"/>
        </w:rPr>
        <w:t xml:space="preserve">Diagram </w:t>
      </w:r>
      <w:r w:rsidR="00BE1BA6">
        <w:rPr>
          <w:rFonts w:ascii="Times New Roman" w:hAnsi="Times New Roman" w:cs="Times New Roman"/>
          <w:noProof/>
        </w:rPr>
        <w:t>18</w:t>
      </w:r>
      <w:r w:rsidR="00721EC0">
        <w:fldChar w:fldCharType="end"/>
      </w:r>
      <w:r w:rsidRPr="004F2D59">
        <w:t>. The</w:t>
      </w:r>
      <w:r w:rsidR="008039D6" w:rsidRPr="004F2D59">
        <w:t>re is an</w:t>
      </w:r>
      <w:r w:rsidRPr="004F2D59">
        <w:t xml:space="preserve"> adaptation of secretion to current pressures </w:t>
      </w:r>
      <w:r w:rsidR="008039D6" w:rsidRPr="004F2D59">
        <w:t xml:space="preserve">with </w:t>
      </w:r>
      <w:r w:rsidRPr="004F2D59">
        <w:t xml:space="preserve">half time about </w:t>
      </w:r>
      <w:r w:rsidR="00076A86" w:rsidRPr="004F2D59">
        <w:t>fifteen minutes</w:t>
      </w:r>
      <w:r w:rsidR="005B7A5B">
        <w:t>, what</w:t>
      </w:r>
      <w:r w:rsidR="008039D6" w:rsidRPr="004F2D59">
        <w:t xml:space="preserve"> makes from ANP the middle-term regulator of blood pressure and blood volume </w:t>
      </w:r>
      <w:r w:rsidR="00781A0D" w:rsidRPr="004F2D59">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 </w:instrText>
      </w:r>
      <w:r w:rsidR="00D8120E">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DATA </w:instrText>
      </w:r>
      <w:r w:rsidR="00D8120E">
        <w:fldChar w:fldCharType="end"/>
      </w:r>
      <w:r w:rsidR="00781A0D" w:rsidRPr="004F2D59">
        <w:fldChar w:fldCharType="separate"/>
      </w:r>
      <w:r w:rsidR="00D8120E">
        <w:rPr>
          <w:noProof/>
        </w:rPr>
        <w:t>(Conte, et al., 1992; METZLER, et al., 1986; Mizelle, et al., 1990; Nicholls and Richards, 1987; Renkin and Tucker, 1996; Weidmann, et al., 1986; Yandle, et al., 1986)</w:t>
      </w:r>
      <w:r w:rsidR="00781A0D" w:rsidRPr="004F2D59">
        <w:fldChar w:fldCharType="end"/>
      </w:r>
      <w:r w:rsidR="008039D6" w:rsidRPr="004F2D59">
        <w:t>.</w:t>
      </w:r>
      <w:r w:rsidR="00B02618" w:rsidRPr="004F2D59">
        <w:t xml:space="preserve"> </w:t>
      </w:r>
    </w:p>
    <w:p w14:paraId="2A50108C" w14:textId="6C3A2EC7" w:rsidR="00830066" w:rsidRDefault="00F74CD9" w:rsidP="00911E3F">
      <w:pPr>
        <w:pStyle w:val="Titulek"/>
        <w:jc w:val="both"/>
        <w:rPr>
          <w:rFonts w:ascii="Times New Roman" w:hAnsi="Times New Roman" w:cs="Times New Roman"/>
        </w:rPr>
      </w:pPr>
      <w:bookmarkStart w:id="241" w:name="_Ref410130664"/>
      <w:r>
        <w:rPr>
          <w:rFonts w:ascii="Times New Roman" w:hAnsi="Times New Roman" w:cs="Times New Roman"/>
          <w:noProof/>
          <w:lang w:val="sk-SK" w:eastAsia="sk-SK"/>
        </w:rPr>
        <w:lastRenderedPageBreak/>
        <w:drawing>
          <wp:anchor distT="0" distB="0" distL="114300" distR="114300" simplePos="0" relativeHeight="251992064" behindDoc="1" locked="0" layoutInCell="1" allowOverlap="1" wp14:anchorId="12CC13AA" wp14:editId="2CBAC72C">
            <wp:simplePos x="0" y="0"/>
            <wp:positionH relativeFrom="column">
              <wp:posOffset>5688965</wp:posOffset>
            </wp:positionH>
            <wp:positionV relativeFrom="paragraph">
              <wp:posOffset>30099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C96346">
        <w:rPr>
          <w:rFonts w:ascii="Times New Roman" w:hAnsi="Times New Roman" w:cs="Times New Roman"/>
        </w:rPr>
        <w:pict w14:anchorId="026490AB">
          <v:shape id="_x0000_i1044" type="#_x0000_t75" style="width:360.6pt;height:363.6pt">
            <v:imagedata r:id="rId163" o:title="D18_ANP"/>
          </v:shape>
        </w:pict>
      </w:r>
    </w:p>
    <w:p w14:paraId="674D8601" w14:textId="2B8EE21A" w:rsidR="00EB5257" w:rsidRPr="004F2D59" w:rsidRDefault="00EB5257" w:rsidP="00911E3F">
      <w:pPr>
        <w:pStyle w:val="Titulek"/>
        <w:jc w:val="both"/>
        <w:rPr>
          <w:rFonts w:ascii="Times New Roman" w:hAnsi="Times New Roman" w:cs="Times New Roman"/>
        </w:rPr>
      </w:pPr>
      <w:bookmarkStart w:id="242" w:name="_Ref42154845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8</w:t>
      </w:r>
      <w:r w:rsidRPr="004F2D59">
        <w:rPr>
          <w:rFonts w:ascii="Times New Roman" w:hAnsi="Times New Roman" w:cs="Times New Roman"/>
        </w:rPr>
        <w:fldChar w:fldCharType="end"/>
      </w:r>
      <w:bookmarkEnd w:id="241"/>
      <w:bookmarkEnd w:id="242"/>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43" w:name="_Toc409289312"/>
      <w:r w:rsidRPr="004F2D59">
        <w:rPr>
          <w:rFonts w:ascii="Times New Roman" w:hAnsi="Times New Roman" w:cs="Times New Roman"/>
        </w:rPr>
        <w:t>Catecholamines</w:t>
      </w:r>
      <w:bookmarkEnd w:id="243"/>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57151497"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r w:rsidR="005B7A5B">
        <w:rPr>
          <w:rFonts w:ascii="Times New Roman" w:hAnsi="Times New Roman" w:cs="Times New Roman"/>
        </w:rPr>
        <w:t xml:space="preserve">epinephrine and norepinephrine </w:t>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6E14AA5B" w14:textId="57B24D44" w:rsidR="006520A4"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5A3B73D0" w14:textId="7AFA8D6D" w:rsidR="00464C19" w:rsidRDefault="00F74CD9" w:rsidP="00464C19">
      <w:pPr>
        <w:pStyle w:val="Titulek"/>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06400"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4F2D59" w:rsidRDefault="00464C19" w:rsidP="00464C19">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19</w:t>
      </w:r>
      <w:r w:rsidRPr="004F2D59">
        <w:rPr>
          <w:rFonts w:ascii="Times New Roman" w:hAnsi="Times New Roman" w:cs="Times New Roman"/>
        </w:rPr>
        <w:fldChar w:fldCharType="end"/>
      </w:r>
      <w:r w:rsidRPr="004F2D59">
        <w:rPr>
          <w:rFonts w:ascii="Times New Roman" w:hAnsi="Times New Roman" w:cs="Times New Roman"/>
        </w:rPr>
        <w:t xml:space="preserve">: A catecholamines model </w:t>
      </w:r>
      <w:r>
        <w:rPr>
          <w:rFonts w:ascii="Times New Roman" w:hAnsi="Times New Roman" w:cs="Times New Roman"/>
        </w:rPr>
        <w:t>integrated with a</w:t>
      </w:r>
      <w:r w:rsidRPr="004F2D59">
        <w:rPr>
          <w:rFonts w:ascii="Times New Roman" w:hAnsi="Times New Roman" w:cs="Times New Roman"/>
        </w:rPr>
        <w:t xml:space="preserve"> model</w:t>
      </w:r>
      <w:r>
        <w:rPr>
          <w:rStyle w:val="Odkaznakoment"/>
          <w:rFonts w:ascii="Calibri" w:eastAsia="Times New Roman" w:hAnsi="Calibri" w:cs="Times New Roman"/>
          <w:i w:val="0"/>
          <w:iCs w:val="0"/>
          <w:color w:val="auto"/>
        </w:rPr>
        <w:t xml:space="preserve"> </w:t>
      </w:r>
      <w:r w:rsidRPr="004F2D59">
        <w:rPr>
          <w:rFonts w:ascii="Times New Roman" w:hAnsi="Times New Roman" w:cs="Times New Roman"/>
        </w:rPr>
        <w:t>of epinephrine and no</w:t>
      </w:r>
      <w:r>
        <w:rPr>
          <w:rFonts w:ascii="Times New Roman" w:hAnsi="Times New Roman" w:cs="Times New Roman"/>
        </w:rPr>
        <w:t>r</w:t>
      </w:r>
      <w:r w:rsidRPr="004F2D59">
        <w:rPr>
          <w:rFonts w:ascii="Times New Roman" w:hAnsi="Times New Roman" w:cs="Times New Roman"/>
        </w:rPr>
        <w:t>epineph</w:t>
      </w:r>
      <w:r>
        <w:rPr>
          <w:rFonts w:ascii="Times New Roman" w:hAnsi="Times New Roman" w:cs="Times New Roman"/>
        </w:rPr>
        <w:t>r</w:t>
      </w:r>
      <w:r w:rsidRPr="004F2D59">
        <w:rPr>
          <w:rFonts w:ascii="Times New Roman" w:hAnsi="Times New Roman" w:cs="Times New Roman"/>
        </w:rPr>
        <w:t>ine.</w:t>
      </w:r>
    </w:p>
    <w:p w14:paraId="29D8577A" w14:textId="77777777" w:rsidR="001F6B45" w:rsidRPr="004F2D59" w:rsidRDefault="001F6B45" w:rsidP="00911E3F">
      <w:pPr>
        <w:pStyle w:val="Nadpis3"/>
        <w:jc w:val="both"/>
        <w:rPr>
          <w:rFonts w:ascii="Times New Roman" w:hAnsi="Times New Roman" w:cs="Times New Roman"/>
        </w:rPr>
      </w:pPr>
      <w:bookmarkStart w:id="244" w:name="_Toc409289313"/>
      <w:r w:rsidRPr="004F2D59">
        <w:rPr>
          <w:rFonts w:ascii="Times New Roman" w:hAnsi="Times New Roman" w:cs="Times New Roman"/>
        </w:rPr>
        <w:t>Erythropoietin</w:t>
      </w:r>
      <w:bookmarkEnd w:id="244"/>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iller, et al., 1982; Reissmann, et al., 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45" w:name="_Toc409289309"/>
      <w:r w:rsidRPr="004F2D59">
        <w:rPr>
          <w:rFonts w:ascii="Times New Roman" w:hAnsi="Times New Roman" w:cs="Times New Roman"/>
        </w:rPr>
        <w:t>Insulin and glucagon</w:t>
      </w:r>
      <w:bookmarkEnd w:id="245"/>
    </w:p>
    <w:p w14:paraId="2C543373" w14:textId="0BBA5DEA"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r w:rsidR="005B7A5B">
        <w:rPr>
          <w:rFonts w:ascii="Times New Roman" w:hAnsi="Times New Roman" w:cs="Times New Roman"/>
        </w:rPr>
        <w:t>M</w:t>
      </w:r>
      <w:r w:rsidRPr="004F2D59">
        <w:rPr>
          <w:rFonts w:ascii="Times New Roman" w:hAnsi="Times New Roman" w:cs="Times New Roman"/>
        </w:rPr>
        <w:t>olar mass</w:t>
      </w:r>
      <w:r w:rsidR="005B7A5B">
        <w:rPr>
          <w:rFonts w:ascii="Times New Roman" w:hAnsi="Times New Roman" w:cs="Times New Roman"/>
        </w:rPr>
        <w:t xml:space="preserve"> of insulin</w:t>
      </w:r>
      <w:r w:rsidRPr="004F2D59">
        <w:rPr>
          <w:rFonts w:ascii="Times New Roman" w:hAnsi="Times New Roman" w:cs="Times New Roman"/>
        </w:rPr>
        <w:t xml:space="preserve"> is </w:t>
      </w:r>
      <w:r w:rsidRPr="005D2519">
        <w:rPr>
          <w:rFonts w:ascii="Times New Roman" w:hAnsi="Times New Roman" w:cs="Times New Roman"/>
          <w:color w:val="222222"/>
          <w:shd w:val="clear" w:color="auto" w:fill="FFFFFF"/>
        </w:rPr>
        <w:t>5.808 kDa.</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w:t>
      </w:r>
      <w:r w:rsidR="009E4AC6">
        <w:rPr>
          <w:rFonts w:ascii="Times New Roman" w:hAnsi="Times New Roman" w:cs="Times New Roman"/>
          <w:color w:val="222222"/>
          <w:shd w:val="clear" w:color="auto" w:fill="FFFFFF"/>
        </w:rPr>
        <w:t>deduce</w:t>
      </w:r>
      <w:r w:rsidRPr="005D2519">
        <w:rPr>
          <w:rFonts w:ascii="Times New Roman" w:hAnsi="Times New Roman" w:cs="Times New Roman"/>
          <w:color w:val="222222"/>
          <w:shd w:val="clear" w:color="auto" w:fill="FFFFFF"/>
        </w:rPr>
        <w:t xml:space="preserv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r w:rsidR="005B7A5B">
        <w:rPr>
          <w:rFonts w:ascii="Times New Roman" w:hAnsi="Times New Roman" w:cs="Times New Roman"/>
          <w:color w:val="222222"/>
          <w:shd w:val="clear" w:color="auto" w:fill="FFFFFF"/>
        </w:rPr>
        <w:t xml:space="preserve"> factor from pharmacological units to amount of substance</w:t>
      </w:r>
      <w:r w:rsidRPr="005D2519">
        <w:rPr>
          <w:rFonts w:ascii="Times New Roman" w:hAnsi="Times New Roman" w:cs="Times New Roman"/>
          <w:color w:val="222222"/>
          <w:shd w:val="clear" w:color="auto" w:fill="FFFFFF"/>
        </w:rPr>
        <w:t xml:space="preserve"> as 6.621pmol/IU.</w:t>
      </w:r>
    </w:p>
    <w:p w14:paraId="35467C66" w14:textId="7A98867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r w:rsidR="001F6B45" w:rsidRPr="004F2D59">
        <w:rPr>
          <w:rFonts w:ascii="Times New Roman" w:hAnsi="Times New Roman" w:cs="Times New Roman"/>
        </w:rPr>
        <w:t>keto</w:t>
      </w:r>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Absorbance and clearance </w:t>
      </w:r>
      <w:r w:rsidR="009E4AC6">
        <w:rPr>
          <w:rFonts w:ascii="Times New Roman" w:hAnsi="Times New Roman" w:cs="Times New Roman"/>
        </w:rPr>
        <w:t xml:space="preserve">of insulin </w:t>
      </w:r>
      <w:r w:rsidR="000F5C40" w:rsidRPr="004F2D59">
        <w:rPr>
          <w:rFonts w:ascii="Times New Roman" w:hAnsi="Times New Roman" w:cs="Times New Roman"/>
        </w:rPr>
        <w:t xml:space="preserve">have </w:t>
      </w:r>
      <w:r w:rsidR="000F5C40" w:rsidRPr="004F2D59">
        <w:rPr>
          <w:rFonts w:ascii="Times New Roman" w:hAnsi="Times New Roman" w:cs="Times New Roman"/>
        </w:rPr>
        <w:lastRenderedPageBreak/>
        <w:t xml:space="preserve">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21115B56"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r w:rsidR="009E4AC6">
        <w:rPr>
          <w:rFonts w:ascii="Times New Roman" w:hAnsi="Times New Roman" w:cs="Times New Roman"/>
        </w:rPr>
        <w:t>into</w:t>
      </w:r>
      <w:r w:rsidR="00BA293E" w:rsidRPr="004F2D59">
        <w:rPr>
          <w:rFonts w:ascii="Times New Roman" w:hAnsi="Times New Roman" w:cs="Times New Roman"/>
        </w:rPr>
        <w:t xml:space="preserve"> </w:t>
      </w:r>
      <w:r w:rsidR="009E4AC6">
        <w:rPr>
          <w:rFonts w:ascii="Times New Roman" w:hAnsi="Times New Roman" w:cs="Times New Roman"/>
        </w:rPr>
        <w:t xml:space="preserve">hepatocytes </w:t>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glycogenolysis)</w:t>
      </w:r>
      <w:r w:rsidR="009E4AC6">
        <w:rPr>
          <w:rFonts w:ascii="Times New Roman" w:hAnsi="Times New Roman" w:cs="Times New Roman"/>
        </w:rPr>
        <w:t xml:space="preserve">, glucose is </w:t>
      </w:r>
      <w:r w:rsidR="00F140F6" w:rsidRPr="004F2D59">
        <w:rPr>
          <w:rFonts w:ascii="Times New Roman" w:hAnsi="Times New Roman" w:cs="Times New Roman"/>
        </w:rPr>
        <w:t>created from amino-acids (gluconeogenesis)</w:t>
      </w:r>
      <w:r w:rsidR="009E4AC6">
        <w:rPr>
          <w:rFonts w:ascii="Times New Roman" w:hAnsi="Times New Roman" w:cs="Times New Roman"/>
        </w:rPr>
        <w:t xml:space="preserve"> or glucose is </w:t>
      </w:r>
      <w:r w:rsidR="00F140F6" w:rsidRPr="004F2D59">
        <w:rPr>
          <w:rFonts w:ascii="Times New Roman" w:hAnsi="Times New Roman" w:cs="Times New Roman"/>
        </w:rPr>
        <w:t>transformed to fats (lipogenesis)</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lipid submodel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46" w:name="_Toc409289310"/>
      <w:r w:rsidRPr="004F2D59">
        <w:rPr>
          <w:rFonts w:ascii="Times New Roman" w:hAnsi="Times New Roman" w:cs="Times New Roman"/>
        </w:rPr>
        <w:t>Leptin</w:t>
      </w:r>
      <w:bookmarkEnd w:id="246"/>
    </w:p>
    <w:p w14:paraId="1896DCE5" w14:textId="380304ED"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40"/>
    </w:p>
    <w:p w14:paraId="4D3AED8B" w14:textId="48A8B3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tubuloglomerular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hristlieb, et al., 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Michaelis-Menton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r w:rsidR="009A307B">
        <w:rPr>
          <w:rFonts w:ascii="Times New Roman" w:hAnsi="Times New Roman" w:cs="Times New Roman"/>
        </w:rPr>
        <w:t>enzymatic reactions</w:t>
      </w:r>
      <w:r w:rsidR="009A307B">
        <w:rPr>
          <w:rStyle w:val="Odkaznakoment"/>
          <w:rFonts w:ascii="Calibri" w:eastAsia="Times New Roman" w:hAnsi="Calibri"/>
        </w:rPr>
        <w:t xml:space="preserve"> </w:t>
      </w:r>
      <w:r w:rsidR="009A307B">
        <w:rPr>
          <w:rFonts w:ascii="Times New Roman" w:hAnsi="Times New Roman" w:cs="Times New Roman"/>
        </w:rPr>
        <w:t>give</w:t>
      </w:r>
      <w:r w:rsidR="002408DB" w:rsidRPr="004F2D59">
        <w:rPr>
          <w:rFonts w:ascii="Times New Roman" w:hAnsi="Times New Roman" w:cs="Times New Roman"/>
        </w:rPr>
        <w:t xml:space="preserve">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47" w:name="_Toc409289311"/>
      <w:r w:rsidRPr="004F2D59">
        <w:rPr>
          <w:rFonts w:ascii="Times New Roman" w:hAnsi="Times New Roman" w:cs="Times New Roman"/>
        </w:rPr>
        <w:t>Thyroid hormones</w:t>
      </w:r>
      <w:bookmarkEnd w:id="247"/>
    </w:p>
    <w:p w14:paraId="70D0D899" w14:textId="568476EA"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triiodothyronin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is thyrotropin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thermoreceptors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lastRenderedPageBreak/>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9A307B">
        <w:rPr>
          <w:rFonts w:ascii="Times New Roman" w:hAnsi="Times New Roman" w:cs="Times New Roman"/>
        </w:rPr>
        <w:t xml:space="preserve"> TSH</w:t>
      </w:r>
      <w:r w:rsidR="00C63181" w:rsidRPr="004F2D59">
        <w:rPr>
          <w:rFonts w:ascii="Times New Roman" w:hAnsi="Times New Roman" w:cs="Times New Roman"/>
        </w:rPr>
        <w:t xml:space="preserve">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can be directly estimated from the secretion</w:t>
      </w:r>
      <w:r w:rsidR="009E4AC6">
        <w:rPr>
          <w:rFonts w:ascii="Times New Roman" w:hAnsi="Times New Roman" w:cs="Times New Roman"/>
        </w:rPr>
        <w:t xml:space="preserve"> of these thyroid hormones</w:t>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48"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48"/>
    </w:p>
    <w:p w14:paraId="34008DFF" w14:textId="70BB5574"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Physiomodel</w:t>
      </w:r>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piko- or fentomoles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iu – international unit defined by </w:t>
      </w:r>
      <w:hyperlink r:id="rId166"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r w:rsidRPr="004F2D59">
        <w:rPr>
          <w:rFonts w:ascii="Times New Roman" w:hAnsi="Times New Roman" w:cs="Times New Roman"/>
        </w:rPr>
        <w:t>Physiomodel</w:t>
      </w:r>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as micro-, nano-, piko-</w:t>
      </w:r>
      <w:r w:rsidR="009C5289" w:rsidRPr="004F2D59">
        <w:rPr>
          <w:rFonts w:ascii="Times New Roman" w:hAnsi="Times New Roman" w:cs="Times New Roman"/>
        </w:rPr>
        <w:t xml:space="preserve"> and</w:t>
      </w:r>
      <w:r w:rsidRPr="004F2D59">
        <w:rPr>
          <w:rFonts w:ascii="Times New Roman" w:hAnsi="Times New Roman" w:cs="Times New Roman"/>
        </w:rPr>
        <w:t xml:space="preserve"> fento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ug/ml’ for ‘ug/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2302C76B" w:rsidR="00B04BF4" w:rsidRPr="004F2D59" w:rsidRDefault="00F213FE" w:rsidP="0040704F">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lastRenderedPageBreak/>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r w:rsidR="009A307B">
        <w:rPr>
          <w:rFonts w:ascii="Times New Roman" w:hAnsi="Times New Roman" w:cs="Times New Roman"/>
        </w:rPr>
        <w:t xml:space="preserve"> blood </w:t>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r w:rsidR="009A307B">
        <w:rPr>
          <w:rFonts w:ascii="Times New Roman" w:hAnsi="Times New Roman" w:cs="Times New Roman"/>
        </w:rPr>
        <w:t>physical unit conversion</w:t>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Physiomodel</w:t>
      </w:r>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0385" w:rsidRDefault="003362FC" w:rsidP="004F0385">
      <w:pPr>
        <w:pStyle w:val="Nadpis2"/>
        <w:rPr>
          <w:rStyle w:val="Znaknadpisu1"/>
          <w:rFonts w:ascii="Times New Roman" w:hAnsi="Times New Roman" w:cs="Times New Roman"/>
          <w:sz w:val="28"/>
        </w:rPr>
      </w:pPr>
      <w:bookmarkStart w:id="249" w:name="_Toc409289314"/>
      <w:bookmarkStart w:id="250" w:name="_Toc420288835"/>
      <w:bookmarkStart w:id="251" w:name="_Toc421577996"/>
      <w:r w:rsidRPr="004F0385">
        <w:rPr>
          <w:rStyle w:val="Znaknadpisu1"/>
          <w:rFonts w:ascii="Times New Roman" w:hAnsi="Times New Roman" w:cs="Times New Roman"/>
          <w:sz w:val="28"/>
        </w:rPr>
        <w:t>Electrolytes</w:t>
      </w:r>
      <w:r w:rsidR="00A42A08" w:rsidRPr="004F0385">
        <w:rPr>
          <w:rStyle w:val="Znaknadpisu1"/>
          <w:rFonts w:ascii="Times New Roman" w:hAnsi="Times New Roman" w:cs="Times New Roman"/>
          <w:sz w:val="28"/>
        </w:rPr>
        <w:t xml:space="preserve"> and Acid-Base</w:t>
      </w:r>
      <w:bookmarkEnd w:id="249"/>
      <w:bookmarkEnd w:id="250"/>
      <w:bookmarkEnd w:id="251"/>
    </w:p>
    <w:p w14:paraId="378D52AE" w14:textId="77777777" w:rsidR="00A42A08" w:rsidRPr="004F2D59" w:rsidRDefault="00A42A08" w:rsidP="00911E3F">
      <w:pPr>
        <w:pStyle w:val="Nadpis3"/>
        <w:jc w:val="both"/>
        <w:rPr>
          <w:rFonts w:ascii="Times New Roman" w:hAnsi="Times New Roman" w:cs="Times New Roman"/>
        </w:rPr>
      </w:pPr>
      <w:bookmarkStart w:id="252" w:name="_Toc409289315"/>
      <w:bookmarkStart w:id="253" w:name="_Ref411275309"/>
      <w:bookmarkStart w:id="254" w:name="_Ref413744727"/>
      <w:bookmarkStart w:id="255" w:name="_Ref414302297"/>
      <w:bookmarkStart w:id="256" w:name="_Ref420274761"/>
      <w:bookmarkStart w:id="257" w:name="_Ref420407841"/>
      <w:r w:rsidRPr="004F2D59">
        <w:rPr>
          <w:rFonts w:ascii="Times New Roman" w:hAnsi="Times New Roman" w:cs="Times New Roman"/>
        </w:rPr>
        <w:t>Acid-base</w:t>
      </w:r>
      <w:bookmarkEnd w:id="252"/>
      <w:bookmarkEnd w:id="253"/>
      <w:bookmarkEnd w:id="254"/>
      <w:bookmarkEnd w:id="255"/>
      <w:bookmarkEnd w:id="256"/>
      <w:bookmarkEnd w:id="257"/>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electroneutrality.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CB795F" w:rsidRPr="004F2D59">
        <w:rPr>
          <w:rFonts w:ascii="Times New Roman" w:hAnsi="Times New Roman" w:cs="Times New Roman"/>
        </w:rPr>
        <w:t>Hct</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where Hct is the hematocrit</w:t>
      </w:r>
      <w:r w:rsidR="00321EB9" w:rsidRPr="004F2D59">
        <w:rPr>
          <w:rFonts w:ascii="Times New Roman" w:hAnsi="Times New Roman" w:cs="Times New Roman"/>
        </w:rPr>
        <w:t xml:space="preserve"> and BE</w:t>
      </w:r>
      <w:r w:rsidR="00321EB9" w:rsidRPr="004F2D59">
        <w:rPr>
          <w:rFonts w:ascii="Times New Roman" w:hAnsi="Times New Roman" w:cs="Times New Roman"/>
          <w:vertAlign w:val="subscript"/>
        </w:rPr>
        <w:t xml:space="preserve">ox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r w:rsidR="00A42A08" w:rsidRPr="004F2D59">
        <w:rPr>
          <w:rFonts w:ascii="Times New Roman" w:hAnsi="Times New Roman" w:cs="Times New Roman"/>
        </w:rPr>
        <w:t>titratable hydrogen ions of oxygenated blood (</w:t>
      </w:r>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r w:rsidR="00321EB9" w:rsidRPr="004F2D59">
        <w:rPr>
          <w:rFonts w:ascii="Times New Roman" w:hAnsi="Times New Roman" w:cs="Times New Roman"/>
        </w:rPr>
        <w:t xml:space="preserve"> = </w:t>
      </w:r>
      <w:r w:rsidR="005E26FD" w:rsidRPr="004F2D59">
        <w:rPr>
          <w:rFonts w:ascii="Times New Roman" w:hAnsi="Times New Roman" w:cs="Times New Roman"/>
        </w:rPr>
        <w:noBreakHyphen/>
      </w:r>
      <w:r w:rsidR="00321EB9" w:rsidRPr="004F2D59">
        <w:rPr>
          <w:rFonts w:ascii="Times New Roman" w:hAnsi="Times New Roman" w:cs="Times New Roman"/>
        </w:rPr>
        <w:t>BE</w:t>
      </w:r>
      <w:r w:rsidR="00321EB9" w:rsidRPr="004F2D59">
        <w:rPr>
          <w:rFonts w:ascii="Times New Roman" w:hAnsi="Times New Roman" w:cs="Times New Roman"/>
          <w:vertAlign w:val="subscript"/>
        </w:rPr>
        <w:t>ox</w:t>
      </w:r>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Siggaard </w:t>
      </w:r>
      <w:r w:rsidR="00E64FA1" w:rsidRPr="004F2D59">
        <w:rPr>
          <w:rFonts w:ascii="Times New Roman" w:hAnsi="Times New Roman" w:cs="Times New Roman"/>
        </w:rPr>
        <w:t xml:space="preserve">using the </w:t>
      </w:r>
      <w:r w:rsidR="00A42A08" w:rsidRPr="004F2D59">
        <w:rPr>
          <w:rFonts w:ascii="Times New Roman" w:hAnsi="Times New Roman" w:cs="Times New Roman"/>
        </w:rPr>
        <w:t>Van-Slyke equation</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BE</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nd cTH</w:t>
      </w:r>
      <w:r w:rsidR="008969C8" w:rsidRPr="004F2D59">
        <w:rPr>
          <w:rFonts w:ascii="Times New Roman" w:hAnsi="Times New Roman" w:cs="Times New Roman"/>
          <w:vertAlign w:val="subscript"/>
        </w:rPr>
        <w:t>ox</w:t>
      </w:r>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5028C4B0" w:rsidR="00017466" w:rsidRPr="004F2D59" w:rsidRDefault="00F74CD9" w:rsidP="005D2519">
      <w:pPr>
        <w:tabs>
          <w:tab w:val="left" w:pos="3030"/>
        </w:tabs>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20736" behindDoc="1" locked="0" layoutInCell="1" allowOverlap="1" wp14:anchorId="7F226AF0" wp14:editId="0DE21E7D">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C96346">
        <w:rPr>
          <w:rFonts w:ascii="Times New Roman" w:hAnsi="Times New Roman" w:cs="Times New Roman"/>
        </w:rPr>
        <w:pict w14:anchorId="54951FA4">
          <v:shape id="_x0000_i1045" type="#_x0000_t75" style="width:420pt;height:408pt">
            <v:imagedata r:id="rId168" o:title="D20_AcidBase"/>
          </v:shape>
        </w:pict>
      </w:r>
      <w:r w:rsidR="001646D7"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electroneutrality</w:t>
      </w:r>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r w:rsidR="00C40DEB" w:rsidRPr="004F2D59">
        <w:rPr>
          <w:rFonts w:ascii="Times New Roman" w:hAnsi="Times New Roman" w:cs="Times New Roman"/>
          <w:b/>
        </w:rPr>
        <w:t>eq</w:t>
      </w:r>
      <w:r w:rsidR="00C40DEB" w:rsidRPr="004F2D59">
        <w:rPr>
          <w:rFonts w:ascii="Times New Roman" w:hAnsi="Times New Roman" w:cs="Times New Roman"/>
        </w:rPr>
        <w:t>) or mil</w:t>
      </w:r>
      <w:r w:rsidR="007C1AF8" w:rsidRPr="004F2D59">
        <w:rPr>
          <w:rFonts w:ascii="Times New Roman" w:hAnsi="Times New Roman" w:cs="Times New Roman"/>
        </w:rPr>
        <w:t>l</w:t>
      </w:r>
      <w:r w:rsidR="00C40DEB" w:rsidRPr="004F2D59">
        <w:rPr>
          <w:rFonts w:ascii="Times New Roman" w:hAnsi="Times New Roman" w:cs="Times New Roman"/>
        </w:rPr>
        <w:t xml:space="preserve">iequivalent (1 meq = 0.001 eq).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mol of protons, which is the same as one mol of sodium cations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mole of calcium cations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3-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Physiomodel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calculation of Raftos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8F2764D"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35072" behindDoc="1" locked="0" layoutInCell="1" allowOverlap="1" wp14:anchorId="06F190EE" wp14:editId="4EC17B7B">
            <wp:simplePos x="0" y="0"/>
            <wp:positionH relativeFrom="column">
              <wp:posOffset>5412740</wp:posOffset>
            </wp:positionH>
            <wp:positionV relativeFrom="paragraph">
              <wp:posOffset>11049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C96346">
        <w:rPr>
          <w:rFonts w:ascii="Times New Roman" w:hAnsi="Times New Roman" w:cs="Times New Roman"/>
        </w:rPr>
        <w:pict w14:anchorId="75967C3C">
          <v:shape id="_x0000_i1046" type="#_x0000_t75" style="width:360.6pt;height:363.6pt">
            <v:imagedata r:id="rId170" o:title="D21_NSID"/>
          </v:shape>
        </w:pict>
      </w:r>
    </w:p>
    <w:p w14:paraId="5D720ABD" w14:textId="6FAAFE6A"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2D887CED"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because they are equilibrated 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Hasselbalch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r w:rsidR="002F1262" w:rsidRPr="004F2D59">
        <w:rPr>
          <w:rFonts w:ascii="Times New Roman" w:hAnsi="Times New Roman" w:cs="Times New Roman"/>
        </w:rPr>
        <w:t>pK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258"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1</w:t>
      </w:r>
      <w:r w:rsidRPr="004F2D59">
        <w:rPr>
          <w:rFonts w:ascii="Times New Roman" w:hAnsi="Times New Roman" w:cs="Times New Roman"/>
        </w:rPr>
        <w:fldChar w:fldCharType="end"/>
      </w:r>
      <w:bookmarkEnd w:id="258"/>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M</w:t>
            </w:r>
            <w:r w:rsidR="00F32AE8" w:rsidRPr="004F2D59">
              <w:rPr>
                <w:rFonts w:ascii="Times New Roman" w:hAnsi="Times New Roman" w:cs="Times New Roman"/>
              </w:rPr>
              <w:t>onoprotic</w:t>
            </w:r>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Cl,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P</w:t>
            </w:r>
            <w:r w:rsidR="00F32AE8" w:rsidRPr="004F2D59">
              <w:rPr>
                <w:rFonts w:ascii="Times New Roman" w:hAnsi="Times New Roman" w:cs="Times New Roman"/>
              </w:rPr>
              <w:t>olyprotic</w:t>
            </w:r>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sz w:val="21"/>
                <w:szCs w:val="21"/>
                <w:shd w:val="clear" w:color="auto" w:fill="FFFFFF"/>
              </w:rPr>
              <w:t>Brønsted</w:t>
            </w:r>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259"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BE1BA6">
        <w:rPr>
          <w:rFonts w:ascii="Times New Roman" w:hAnsi="Times New Roman" w:cs="Times New Roman"/>
          <w:noProof/>
        </w:rPr>
        <w:t>12</w:t>
      </w:r>
      <w:r w:rsidRPr="004F2D59">
        <w:rPr>
          <w:rFonts w:ascii="Times New Roman" w:hAnsi="Times New Roman" w:cs="Times New Roman"/>
        </w:rPr>
        <w:fldChar w:fldCharType="end"/>
      </w:r>
      <w:bookmarkEnd w:id="259"/>
      <w:r w:rsidR="0068540B" w:rsidRPr="004F2D59">
        <w:rPr>
          <w:rFonts w:ascii="Times New Roman" w:hAnsi="Times New Roman" w:cs="Times New Roman"/>
        </w:rPr>
        <w:t>:</w:t>
      </w:r>
      <w:r w:rsidRPr="004F2D59">
        <w:rPr>
          <w:rFonts w:ascii="Times New Roman" w:hAnsi="Times New Roman" w:cs="Times New Roman"/>
        </w:rPr>
        <w:t xml:space="preserve"> Dissociation constants (pK)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K</w:t>
            </w:r>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emperature of pK</w:t>
            </w:r>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aq)</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AcAc ↔ H</w:t>
            </w:r>
            <w:r w:rsidRPr="004F2D59">
              <w:rPr>
                <w:rFonts w:ascii="Times New Roman" w:hAnsi="Times New Roman" w:cs="Times New Roman"/>
                <w:vertAlign w:val="superscript"/>
              </w:rPr>
              <w:t xml:space="preserve">+ </w:t>
            </w:r>
            <w:r w:rsidRPr="004F2D59">
              <w:rPr>
                <w:rFonts w:ascii="Times New Roman" w:hAnsi="Times New Roman" w:cs="Times New Roman"/>
              </w:rPr>
              <w:t>+ AcAc</w:t>
            </w:r>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lastRenderedPageBreak/>
              <w:t>β-Hb ↔ H</w:t>
            </w:r>
            <w:r w:rsidRPr="004F2D59">
              <w:rPr>
                <w:rFonts w:ascii="Times New Roman" w:hAnsi="Times New Roman" w:cs="Times New Roman"/>
                <w:vertAlign w:val="superscript"/>
              </w:rPr>
              <w:t xml:space="preserve">+ </w:t>
            </w:r>
            <w:r w:rsidRPr="004F2D59">
              <w:rPr>
                <w:rFonts w:ascii="Times New Roman" w:hAnsi="Times New Roman" w:cs="Times New Roman"/>
              </w:rPr>
              <w:t>+ β-Hb</w:t>
            </w:r>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Default="00342C43" w:rsidP="00911E3F">
      <w:pPr>
        <w:jc w:val="both"/>
        <w:rPr>
          <w:rFonts w:ascii="Times New Roman" w:hAnsi="Times New Roman" w:cs="Times New Roman"/>
        </w:rPr>
      </w:pPr>
    </w:p>
    <w:p w14:paraId="25EA83B4" w14:textId="2823FB41" w:rsidR="004C7756" w:rsidRPr="0003089E" w:rsidRDefault="004C7756" w:rsidP="00911E3F">
      <w:pPr>
        <w:jc w:val="both"/>
        <w:rPr>
          <w:rFonts w:ascii="Times New Roman" w:hAnsi="Times New Roman" w:cs="Times New Roman"/>
        </w:rPr>
      </w:pPr>
      <w:r>
        <w:rPr>
          <w:rFonts w:ascii="Times New Roman" w:hAnsi="Times New Roman" w:cs="Times New Roman"/>
        </w:rPr>
        <w:t>The special attention was served to hemoglobin titration {Mateják, 2015 #20}, because during deoxygenation hemoglobin change the affinity for some hydrogen ions called Bohr protons</w:t>
      </w:r>
      <w:r w:rsidR="000148A2">
        <w:rPr>
          <w:rFonts w:ascii="Times New Roman" w:hAnsi="Times New Roman" w:cs="Times New Roman"/>
        </w:rPr>
        <w:t xml:space="preserve"> noted as ΔH</w:t>
      </w:r>
      <w:r w:rsidR="000148A2" w:rsidRPr="000148A2">
        <w:rPr>
          <w:rFonts w:ascii="Times New Roman" w:hAnsi="Times New Roman" w:cs="Times New Roman"/>
          <w:vertAlign w:val="superscript"/>
        </w:rPr>
        <w:t>+</w:t>
      </w:r>
      <w:r w:rsidR="000148A2">
        <w:rPr>
          <w:rFonts w:ascii="Times New Roman" w:hAnsi="Times New Roman" w:cs="Times New Roman"/>
        </w:rPr>
        <w:t xml:space="preserve"> in </w:t>
      </w:r>
      <w:r w:rsidR="000148A2">
        <w:rPr>
          <w:rFonts w:ascii="Times New Roman" w:hAnsi="Times New Roman" w:cs="Times New Roman"/>
        </w:rPr>
        <w:fldChar w:fldCharType="begin"/>
      </w:r>
      <w:r w:rsidR="000148A2">
        <w:rPr>
          <w:rFonts w:ascii="Times New Roman" w:hAnsi="Times New Roman" w:cs="Times New Roman"/>
        </w:rPr>
        <w:instrText xml:space="preserve"> REF _Ref421525228 \h </w:instrText>
      </w:r>
      <w:r w:rsidR="000148A2">
        <w:rPr>
          <w:rFonts w:ascii="Times New Roman" w:hAnsi="Times New Roman" w:cs="Times New Roman"/>
        </w:rPr>
      </w:r>
      <w:r w:rsidR="000148A2">
        <w:rPr>
          <w:rFonts w:ascii="Times New Roman" w:hAnsi="Times New Roman" w:cs="Times New Roman"/>
        </w:rPr>
        <w:fldChar w:fldCharType="separate"/>
      </w:r>
      <w:r w:rsidR="00BE1BA6">
        <w:t xml:space="preserve">Figure </w:t>
      </w:r>
      <w:r w:rsidR="00BE1BA6">
        <w:rPr>
          <w:noProof/>
        </w:rPr>
        <w:t>1</w:t>
      </w:r>
      <w:r w:rsidR="000148A2">
        <w:rPr>
          <w:rFonts w:ascii="Times New Roman" w:hAnsi="Times New Roman" w:cs="Times New Roman"/>
        </w:rPr>
        <w:fldChar w:fldCharType="end"/>
      </w:r>
      <w:r>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Pr>
          <w:rFonts w:ascii="Times New Roman" w:hAnsi="Times New Roman" w:cs="Times New Roman"/>
        </w:rPr>
        <w:t>, which is competitively binding with one of the Bohr proton to the amino terminus of each of four hemoglobin subunits.</w:t>
      </w:r>
      <w:r>
        <w:rPr>
          <w:rFonts w:ascii="Times New Roman" w:hAnsi="Times New Roman" w:cs="Times New Roman"/>
        </w:rPr>
        <w:t xml:space="preserve"> </w:t>
      </w:r>
      <w:r w:rsidR="0003089E">
        <w:rPr>
          <w:rFonts w:ascii="Times New Roman" w:hAnsi="Times New Roman" w:cs="Times New Roman"/>
        </w:rPr>
        <w:t>This way the CO</w:t>
      </w:r>
      <w:r w:rsidR="0003089E" w:rsidRPr="0003089E">
        <w:rPr>
          <w:rFonts w:ascii="Times New Roman" w:hAnsi="Times New Roman" w:cs="Times New Roman"/>
          <w:vertAlign w:val="subscript"/>
        </w:rPr>
        <w:t>2</w:t>
      </w:r>
      <w:r w:rsidR="0003089E">
        <w:rPr>
          <w:rFonts w:ascii="Times New Roman" w:hAnsi="Times New Roman" w:cs="Times New Roman"/>
        </w:rPr>
        <w:t xml:space="preserve"> also stabilize the tense form of hemoglobin tetramer. As a result each three ligands are nonlinearly connected using principle of  </w:t>
      </w:r>
      <w:r w:rsidR="000148A2">
        <w:rPr>
          <w:rFonts w:ascii="Times New Roman" w:hAnsi="Times New Roman" w:cs="Times New Roman"/>
        </w:rPr>
        <w:t xml:space="preserve">macromolecule equilibria described in section </w:t>
      </w:r>
      <w:r w:rsidR="000148A2">
        <w:rPr>
          <w:rFonts w:ascii="Times New Roman" w:hAnsi="Times New Roman" w:cs="Times New Roman"/>
        </w:rPr>
        <w:fldChar w:fldCharType="begin"/>
      </w:r>
      <w:r w:rsidR="000148A2">
        <w:rPr>
          <w:rFonts w:ascii="Times New Roman" w:hAnsi="Times New Roman" w:cs="Times New Roman"/>
        </w:rPr>
        <w:instrText xml:space="preserve"> REF _Ref420408123 \r \h </w:instrText>
      </w:r>
      <w:r w:rsidR="000148A2">
        <w:rPr>
          <w:rFonts w:ascii="Times New Roman" w:hAnsi="Times New Roman" w:cs="Times New Roman"/>
        </w:rPr>
      </w:r>
      <w:r w:rsidR="000148A2">
        <w:rPr>
          <w:rFonts w:ascii="Times New Roman" w:hAnsi="Times New Roman" w:cs="Times New Roman"/>
        </w:rPr>
        <w:fldChar w:fldCharType="separate"/>
      </w:r>
      <w:r w:rsidR="00BE1BA6">
        <w:rPr>
          <w:rFonts w:ascii="Times New Roman" w:hAnsi="Times New Roman" w:cs="Times New Roman"/>
        </w:rPr>
        <w:t>3.1.5</w:t>
      </w:r>
      <w:r w:rsidR="000148A2">
        <w:rPr>
          <w:rFonts w:ascii="Times New Roman" w:hAnsi="Times New Roman" w:cs="Times New Roman"/>
        </w:rPr>
        <w:fldChar w:fldCharType="end"/>
      </w:r>
      <w:r w:rsidR="000148A2">
        <w:rPr>
          <w:rFonts w:ascii="Times New Roman" w:hAnsi="Times New Roman" w:cs="Times New Roman"/>
        </w:rPr>
        <w:t>.</w:t>
      </w:r>
    </w:p>
    <w:p w14:paraId="5AFF2C01" w14:textId="77777777" w:rsidR="007D7C0B" w:rsidRDefault="007D7C0B" w:rsidP="000148A2">
      <w:pPr>
        <w:keepNext/>
        <w:jc w:val="center"/>
      </w:pPr>
      <w:r>
        <w:rPr>
          <w:rFonts w:ascii="Times New Roman" w:hAnsi="Times New Roman" w:cs="Times New Roman"/>
          <w:noProof/>
          <w:lang w:val="sk-SK" w:eastAsia="sk-SK"/>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1"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7F0ED096" w:rsidR="007D7C0B" w:rsidRPr="004F2D59" w:rsidRDefault="007D7C0B" w:rsidP="007D7C0B">
      <w:pPr>
        <w:pStyle w:val="Titulek"/>
        <w:jc w:val="both"/>
        <w:rPr>
          <w:rFonts w:ascii="Times New Roman" w:hAnsi="Times New Roman" w:cs="Times New Roman"/>
        </w:rPr>
      </w:pPr>
      <w:bookmarkStart w:id="260" w:name="_Ref421525228"/>
      <w:bookmarkStart w:id="261" w:name="_Toc421535217"/>
      <w:bookmarkStart w:id="262" w:name="_Toc421558546"/>
      <w:r>
        <w:t xml:space="preserve">Figure </w:t>
      </w:r>
      <w:r>
        <w:fldChar w:fldCharType="begin"/>
      </w:r>
      <w:r>
        <w:instrText xml:space="preserve"> SEQ Figure \* ARABIC </w:instrText>
      </w:r>
      <w:r>
        <w:fldChar w:fldCharType="separate"/>
      </w:r>
      <w:r w:rsidR="00BE1BA6">
        <w:rPr>
          <w:noProof/>
        </w:rPr>
        <w:t>1</w:t>
      </w:r>
      <w:r>
        <w:fldChar w:fldCharType="end"/>
      </w:r>
      <w:bookmarkEnd w:id="260"/>
      <w:r>
        <w:t xml:space="preserve">, Hemoglobin subunit titration change </w:t>
      </w:r>
      <w:r w:rsidR="004C7756">
        <w:t>caused by deoxy</w:t>
      </w:r>
      <w:r>
        <w:t xml:space="preserve">genation. Curve are results from </w:t>
      </w:r>
      <w:r w:rsidR="0022737A">
        <w:t xml:space="preserve">our </w:t>
      </w:r>
      <w:r>
        <w:t>model</w:t>
      </w:r>
      <w:r w:rsidR="004C7756">
        <w:t xml:space="preserve"> {Mateják, 2015 #20}</w:t>
      </w:r>
      <w:r>
        <w:t>, circles are data from Siggaard-Andersen</w:t>
      </w:r>
      <w:r w:rsidR="004C7756">
        <w:t xml:space="preserve"> {Siggaard-Andersen, 1971 #50}</w:t>
      </w:r>
      <w:r>
        <w:t>.</w:t>
      </w:r>
      <w:bookmarkEnd w:id="261"/>
      <w:bookmarkEnd w:id="262"/>
    </w:p>
    <w:p w14:paraId="591557E9" w14:textId="77777777" w:rsidR="006079D3" w:rsidRPr="004F2D59" w:rsidRDefault="00B359CC" w:rsidP="00911E3F">
      <w:pPr>
        <w:pStyle w:val="Nadpis3"/>
        <w:jc w:val="both"/>
        <w:rPr>
          <w:rFonts w:ascii="Times New Roman" w:hAnsi="Times New Roman" w:cs="Times New Roman"/>
        </w:rPr>
      </w:pPr>
      <w:bookmarkStart w:id="263" w:name="_Toc409289316"/>
      <w:bookmarkStart w:id="264" w:name="_Ref420274765"/>
      <w:r w:rsidRPr="004F2D59">
        <w:rPr>
          <w:rFonts w:ascii="Times New Roman" w:hAnsi="Times New Roman" w:cs="Times New Roman"/>
        </w:rPr>
        <w:t>Kidney acid-base regulation</w:t>
      </w:r>
      <w:bookmarkEnd w:id="263"/>
      <w:bookmarkEnd w:id="264"/>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excretion of titratabl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pH</w:t>
      </w:r>
      <w:r w:rsidRPr="004F2D59">
        <w:rPr>
          <w:rFonts w:ascii="Times New Roman" w:hAnsi="Times New Roman" w:cs="Times New Roman"/>
          <w:vertAlign w:val="subscript"/>
        </w:rPr>
        <w:t>u</w:t>
      </w:r>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r w:rsidRPr="004F2D59">
        <w:rPr>
          <w:rFonts w:ascii="Times New Roman" w:hAnsi="Times New Roman" w:cs="Times New Roman"/>
        </w:rPr>
        <w:t>electroneutrality</w:t>
      </w:r>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rPr>
        <w:t>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lastRenderedPageBreak/>
        <w:t>So</w:t>
      </w:r>
      <w:bookmarkStart w:id="265" w:name="_Toc409289317"/>
      <w:r w:rsidR="007D270F" w:rsidRPr="004F2D59">
        <w:rPr>
          <w:rFonts w:ascii="Times New Roman" w:hAnsi="Times New Roman" w:cs="Times New Roman"/>
        </w:rPr>
        <w:t>dium</w:t>
      </w:r>
      <w:bookmarkEnd w:id="265"/>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mmol/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00D8883D"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049408" behindDoc="1" locked="0" layoutInCell="1" allowOverlap="1" wp14:anchorId="3C7DC4B1" wp14:editId="1BD48DE8">
            <wp:simplePos x="0" y="0"/>
            <wp:positionH relativeFrom="column">
              <wp:posOffset>5488940</wp:posOffset>
            </wp:positionH>
            <wp:positionV relativeFrom="paragraph">
              <wp:posOffset>14795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C96346">
        <w:rPr>
          <w:rFonts w:ascii="Times New Roman" w:hAnsi="Times New Roman" w:cs="Times New Roman"/>
        </w:rPr>
        <w:pict w14:anchorId="09981AF1">
          <v:shape id="_x0000_i1047" type="#_x0000_t75" style="width:353.4pt;height:437.4pt">
            <v:imagedata r:id="rId173" o:title="D22_Sodium"/>
          </v:shape>
        </w:pict>
      </w:r>
    </w:p>
    <w:p w14:paraId="3985884D" w14:textId="6B2175B8" w:rsidR="00D83A31" w:rsidRPr="004F2D59" w:rsidRDefault="00781A0D" w:rsidP="00911E3F">
      <w:pPr>
        <w:pStyle w:val="Titulek"/>
        <w:jc w:val="both"/>
        <w:rPr>
          <w:rFonts w:ascii="Times New Roman" w:hAnsi="Times New Roman" w:cs="Times New Roman"/>
        </w:rPr>
      </w:pPr>
      <w:bookmarkStart w:id="266"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2</w:t>
      </w:r>
      <w:r w:rsidRPr="004F2D59">
        <w:rPr>
          <w:rFonts w:ascii="Times New Roman" w:hAnsi="Times New Roman" w:cs="Times New Roman"/>
        </w:rPr>
        <w:fldChar w:fldCharType="end"/>
      </w:r>
      <w:bookmarkEnd w:id="266"/>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6D96ACDF"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81152" behindDoc="1" locked="0" layoutInCell="1" allowOverlap="1" wp14:anchorId="39425862" wp14:editId="77F62CEB">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C96346">
        <w:rPr>
          <w:rFonts w:ascii="Times New Roman" w:hAnsi="Times New Roman" w:cs="Times New Roman"/>
        </w:rPr>
        <w:pict w14:anchorId="5F1329BE">
          <v:shape id="_x0000_i1048" type="#_x0000_t75" style="width:420pt;height:364.8pt">
            <v:imagedata r:id="rId175" o:title="D23_RenalsodiumExcretion"/>
          </v:shape>
        </w:pict>
      </w:r>
    </w:p>
    <w:p w14:paraId="48616317" w14:textId="18249AA0" w:rsidR="00781A0D" w:rsidRPr="004F2D59" w:rsidRDefault="00781A0D" w:rsidP="00911E3F">
      <w:pPr>
        <w:pStyle w:val="Titulek"/>
        <w:jc w:val="both"/>
        <w:rPr>
          <w:rFonts w:ascii="Times New Roman" w:hAnsi="Times New Roman" w:cs="Times New Roman"/>
        </w:rPr>
      </w:pPr>
      <w:bookmarkStart w:id="267"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3</w:t>
      </w:r>
      <w:r w:rsidRPr="004F2D59">
        <w:rPr>
          <w:rFonts w:ascii="Times New Roman" w:hAnsi="Times New Roman" w:cs="Times New Roman"/>
        </w:rPr>
        <w:fldChar w:fldCharType="end"/>
      </w:r>
      <w:bookmarkEnd w:id="267"/>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1E69EF50"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cations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 xml:space="preserve">together with sodium </w:t>
      </w:r>
      <w:r w:rsidR="009A307B" w:rsidRPr="004F2D59">
        <w:rPr>
          <w:rFonts w:ascii="Times New Roman" w:hAnsi="Times New Roman" w:cs="Times New Roman"/>
        </w:rPr>
        <w:t xml:space="preserve">the water </w:t>
      </w:r>
      <w:r w:rsidRPr="004F2D59">
        <w:rPr>
          <w:rFonts w:ascii="Times New Roman" w:hAnsi="Times New Roman" w:cs="Times New Roman"/>
        </w:rPr>
        <w:t>is reabsorbed</w:t>
      </w:r>
      <w:r w:rsidR="009A307B">
        <w:rPr>
          <w:rFonts w:ascii="Times New Roman" w:hAnsi="Times New Roman" w:cs="Times New Roman"/>
        </w:rPr>
        <w:t xml:space="preserve">. The </w:t>
      </w:r>
      <w:r w:rsidR="009A307B" w:rsidRPr="004F2D59">
        <w:rPr>
          <w:rFonts w:ascii="Times New Roman" w:hAnsi="Times New Roman" w:cs="Times New Roman"/>
        </w:rPr>
        <w:t>except</w:t>
      </w:r>
      <w:r w:rsidR="009A307B">
        <w:rPr>
          <w:rFonts w:ascii="Times New Roman" w:hAnsi="Times New Roman" w:cs="Times New Roman"/>
        </w:rPr>
        <w:t xml:space="preserve">ion of </w:t>
      </w:r>
      <w:r w:rsidR="00FE541F">
        <w:rPr>
          <w:rFonts w:ascii="Times New Roman" w:hAnsi="Times New Roman" w:cs="Times New Roman"/>
        </w:rPr>
        <w:t>this joined reabsorption is in</w:t>
      </w:r>
      <w:r w:rsidRPr="004F2D59">
        <w:rPr>
          <w:rFonts w:ascii="Times New Roman" w:hAnsi="Times New Roman" w:cs="Times New Roman"/>
        </w:rPr>
        <w:t xml:space="preserve"> the collecting duct</w:t>
      </w:r>
      <w:r w:rsidR="00FE541F">
        <w:rPr>
          <w:rFonts w:ascii="Times New Roman" w:hAnsi="Times New Roman" w:cs="Times New Roman"/>
        </w:rPr>
        <w:t>, where sodium cannot cross the membrane,</w:t>
      </w:r>
      <w:r w:rsidRPr="004F2D59">
        <w:rPr>
          <w:rFonts w:ascii="Times New Roman" w:hAnsi="Times New Roman" w:cs="Times New Roman"/>
        </w:rPr>
        <w:t xml:space="preserve"> and</w:t>
      </w:r>
      <w:r w:rsidR="00FE541F">
        <w:rPr>
          <w:rFonts w:ascii="Times New Roman" w:hAnsi="Times New Roman" w:cs="Times New Roman"/>
        </w:rPr>
        <w:t xml:space="preserve"> in</w:t>
      </w:r>
      <w:r w:rsidRPr="004F2D59">
        <w:rPr>
          <w:rFonts w:ascii="Times New Roman" w:hAnsi="Times New Roman" w:cs="Times New Roman"/>
        </w:rPr>
        <w:t xml:space="preserve">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of juxtamedullary nephrons, where are missing the aquaporins.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41159324"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1635712" behindDoc="1" locked="0" layoutInCell="1" allowOverlap="1" wp14:anchorId="73BAA2EB" wp14:editId="39A28BD8">
            <wp:simplePos x="0" y="0"/>
            <wp:positionH relativeFrom="column">
              <wp:posOffset>5565140</wp:posOffset>
            </wp:positionH>
            <wp:positionV relativeFrom="paragraph">
              <wp:posOffset>19621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C96346">
        <w:rPr>
          <w:rFonts w:ascii="Times New Roman" w:hAnsi="Times New Roman" w:cs="Times New Roman"/>
        </w:rPr>
        <w:pict w14:anchorId="4E3B0F4E">
          <v:shape id="_x0000_i1049" type="#_x0000_t75" style="width:420pt;height:229.8pt">
            <v:imagedata r:id="rId177" o:title="D24_SodiumSweating"/>
          </v:shape>
        </w:pict>
      </w: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268" w:name="_Toc409289318"/>
      <w:r w:rsidRPr="004F2D59">
        <w:rPr>
          <w:rFonts w:ascii="Times New Roman" w:hAnsi="Times New Roman" w:cs="Times New Roman"/>
        </w:rPr>
        <w:t>Potassium</w:t>
      </w:r>
      <w:bookmarkEnd w:id="268"/>
    </w:p>
    <w:p w14:paraId="43C61C53" w14:textId="30625D62"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48A5440E"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066816" behindDoc="1" locked="0" layoutInCell="1" allowOverlap="1" wp14:anchorId="4075ED21" wp14:editId="76444D04">
            <wp:simplePos x="0" y="0"/>
            <wp:positionH relativeFrom="column">
              <wp:posOffset>5565140</wp:posOffset>
            </wp:positionH>
            <wp:positionV relativeFrom="paragraph">
              <wp:posOffset>9398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Pr>
          <w:rFonts w:ascii="Times New Roman" w:hAnsi="Times New Roman" w:cs="Times New Roman"/>
          <w:noProof/>
          <w:lang w:val="sk-SK" w:eastAsia="sk-SK"/>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79">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4F2D59" w:rsidRDefault="00781A0D" w:rsidP="00911E3F">
      <w:pPr>
        <w:pStyle w:val="Titulek"/>
        <w:jc w:val="both"/>
        <w:rPr>
          <w:rFonts w:ascii="Times New Roman" w:hAnsi="Times New Roman" w:cs="Times New Roman"/>
        </w:rPr>
      </w:pPr>
      <w:bookmarkStart w:id="269"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5</w:t>
      </w:r>
      <w:r w:rsidRPr="004F2D59">
        <w:rPr>
          <w:rFonts w:ascii="Times New Roman" w:hAnsi="Times New Roman" w:cs="Times New Roman"/>
        </w:rPr>
        <w:fldChar w:fldCharType="end"/>
      </w:r>
      <w:bookmarkEnd w:id="269"/>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4CA34817"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095488"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C96346">
        <w:rPr>
          <w:rFonts w:ascii="Times New Roman" w:hAnsi="Times New Roman" w:cs="Times New Roman"/>
        </w:rPr>
        <w:pict w14:anchorId="17B57CB5">
          <v:shape id="_x0000_i1050" type="#_x0000_t75" style="width:370.8pt;height:352.2pt">
            <v:imagedata r:id="rId181" o:title="D26_CellularPotassium"/>
          </v:shape>
        </w:pict>
      </w:r>
    </w:p>
    <w:p w14:paraId="2A1822E9" w14:textId="203AB5BC"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075AB95A" w:rsidR="00781A0D" w:rsidRPr="004F2D59" w:rsidRDefault="00DD7FD8" w:rsidP="00911E3F">
      <w:pPr>
        <w:keepNext/>
        <w:jc w:val="both"/>
        <w:rPr>
          <w:rFonts w:ascii="Times New Roman" w:hAnsi="Times New Roman" w:cs="Times New Roman"/>
        </w:rPr>
      </w:pPr>
      <w:r>
        <w:rPr>
          <w:noProof/>
          <w:lang w:val="sk-SK" w:eastAsia="sk-SK"/>
        </w:rPr>
        <w:drawing>
          <wp:anchor distT="0" distB="0" distL="114300" distR="114300" simplePos="0" relativeHeight="252112896"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C96346">
        <w:rPr>
          <w:rFonts w:ascii="Times New Roman" w:hAnsi="Times New Roman" w:cs="Times New Roman"/>
        </w:rPr>
        <w:pict w14:anchorId="52A4704F">
          <v:shape id="_x0000_i1051" type="#_x0000_t75" style="width:360.6pt;height:186.6pt">
            <v:imagedata r:id="rId183" o:title="D27_RenalPotassiumExcretion"/>
          </v:shape>
        </w:pict>
      </w:r>
    </w:p>
    <w:p w14:paraId="49CA4454" w14:textId="54FCA4C8" w:rsidR="00781A0D"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5D7CDD43" w14:textId="2CB7B315" w:rsidR="00464C19" w:rsidRPr="00464C19" w:rsidRDefault="00464C19" w:rsidP="00464C19"/>
    <w:p w14:paraId="3B03FCD5" w14:textId="77777777" w:rsidR="007D270F" w:rsidRPr="004F2D59" w:rsidRDefault="007D270F" w:rsidP="00911E3F">
      <w:pPr>
        <w:pStyle w:val="Nadpis3"/>
        <w:jc w:val="both"/>
        <w:rPr>
          <w:rFonts w:ascii="Times New Roman" w:hAnsi="Times New Roman" w:cs="Times New Roman"/>
        </w:rPr>
      </w:pPr>
      <w:bookmarkStart w:id="270" w:name="_Toc409289319"/>
      <w:r w:rsidRPr="004F2D59">
        <w:rPr>
          <w:rFonts w:ascii="Times New Roman" w:hAnsi="Times New Roman" w:cs="Times New Roman"/>
        </w:rPr>
        <w:t>Phosphates and Sulfates</w:t>
      </w:r>
      <w:bookmarkEnd w:id="270"/>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Donnan’s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271" w:name="_Ref414302047"/>
      <w:r w:rsidRPr="004F2D59">
        <w:rPr>
          <w:rFonts w:ascii="Times New Roman" w:hAnsi="Times New Roman" w:cs="Times New Roman"/>
        </w:rPr>
        <w:lastRenderedPageBreak/>
        <w:t>C</w:t>
      </w:r>
      <w:r w:rsidR="000B56EB" w:rsidRPr="004F2D59">
        <w:rPr>
          <w:rFonts w:ascii="Times New Roman" w:hAnsi="Times New Roman" w:cs="Times New Roman"/>
        </w:rPr>
        <w:t>omparison with HumMod 1.6</w:t>
      </w:r>
      <w:bookmarkEnd w:id="271"/>
    </w:p>
    <w:p w14:paraId="0DB8D3B9" w14:textId="498DFFE5" w:rsidR="000B56EB" w:rsidRPr="004F2D59" w:rsidRDefault="000B56EB" w:rsidP="0040704F">
      <w:pPr>
        <w:jc w:val="both"/>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r w:rsidRPr="004F2D59">
        <w:rPr>
          <w:rFonts w:ascii="Times New Roman" w:hAnsi="Times New Roman" w:cs="Times New Roman"/>
        </w:rPr>
        <w:t xml:space="preserve">Physiomodel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electroneutrality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at electroneutrality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The total amount </w:t>
      </w:r>
      <w:r w:rsidR="00FE541F">
        <w:rPr>
          <w:rFonts w:ascii="Times New Roman" w:hAnsi="Times New Roman" w:cs="Times New Roman"/>
        </w:rPr>
        <w:t xml:space="preserve">of these inorganic phosphates </w:t>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pH.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change of pH.</w:t>
      </w:r>
    </w:p>
    <w:p w14:paraId="069F1D21" w14:textId="3101FEE4"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Physiomodel.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primary urine </w:t>
      </w:r>
      <w:r w:rsidR="00E258CA" w:rsidRPr="004F2D59">
        <w:rPr>
          <w:rFonts w:ascii="Times New Roman" w:hAnsi="Times New Roman" w:cs="Times New Roman"/>
        </w:rPr>
        <w:t xml:space="preserve">was </w:t>
      </w:r>
      <w:r w:rsidRPr="004F2D59">
        <w:rPr>
          <w:rFonts w:ascii="Times New Roman" w:hAnsi="Times New Roman" w:cs="Times New Roman"/>
        </w:rPr>
        <w:t>calculated from the electroneutrality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5E0AA4E0"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r w:rsidRPr="004F2D59">
        <w:rPr>
          <w:rFonts w:ascii="Times New Roman" w:hAnsi="Times New Roman" w:cs="Times New Roman"/>
        </w:rPr>
        <w:t xml:space="preserve">Physiomodel,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mmol/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FE541F">
        <w:rPr>
          <w:rFonts w:ascii="Times New Roman" w:hAnsi="Times New Roman" w:cs="Times New Roman"/>
        </w:rPr>
        <w:t>The</w:t>
      </w:r>
      <w:r w:rsidRPr="004F2D59">
        <w:rPr>
          <w:rFonts w:ascii="Times New Roman" w:hAnsi="Times New Roman" w:cs="Times New Roman"/>
        </w:rPr>
        <w:t xml:space="preserve"> conscious patients</w:t>
      </w:r>
      <w:r w:rsidR="00FE541F">
        <w:rPr>
          <w:rFonts w:ascii="Times New Roman" w:hAnsi="Times New Roman" w:cs="Times New Roman"/>
        </w:rPr>
        <w:t xml:space="preserve"> can solve</w:t>
      </w:r>
      <w:r w:rsidRPr="004F2D59">
        <w:rPr>
          <w:rFonts w:ascii="Times New Roman" w:hAnsi="Times New Roman" w:cs="Times New Roman"/>
        </w:rPr>
        <w:t xml:space="preserve"> this situation </w:t>
      </w:r>
      <w:r w:rsidR="00FE541F">
        <w:rPr>
          <w:rFonts w:ascii="Times New Roman" w:hAnsi="Times New Roman" w:cs="Times New Roman"/>
        </w:rPr>
        <w:t>listen to his appetite for salty food</w:t>
      </w:r>
      <w:r w:rsidRPr="004F2D59">
        <w:rPr>
          <w:rFonts w:ascii="Times New Roman" w:hAnsi="Times New Roman" w:cs="Times New Roman"/>
        </w:rPr>
        <w:t>.</w:t>
      </w:r>
    </w:p>
    <w:p w14:paraId="5B7C5280" w14:textId="77777777" w:rsidR="003362FC" w:rsidRPr="004F0385" w:rsidRDefault="000860A9" w:rsidP="004F0385">
      <w:pPr>
        <w:pStyle w:val="Nadpis2"/>
        <w:rPr>
          <w:rStyle w:val="Znaknadpisu1"/>
          <w:rFonts w:ascii="Times New Roman" w:hAnsi="Times New Roman" w:cs="Times New Roman"/>
          <w:sz w:val="28"/>
        </w:rPr>
      </w:pPr>
      <w:bookmarkStart w:id="272" w:name="_Toc409289320"/>
      <w:bookmarkStart w:id="273" w:name="_Ref414302320"/>
      <w:bookmarkStart w:id="274" w:name="_Toc420288836"/>
      <w:bookmarkStart w:id="275" w:name="_Ref420407964"/>
      <w:bookmarkStart w:id="276" w:name="_Toc421577997"/>
      <w:r w:rsidRPr="004F0385">
        <w:rPr>
          <w:rStyle w:val="Znaknadpisu1"/>
          <w:rFonts w:ascii="Times New Roman" w:hAnsi="Times New Roman" w:cs="Times New Roman"/>
          <w:sz w:val="28"/>
        </w:rPr>
        <w:t xml:space="preserve">Blood </w:t>
      </w:r>
      <w:r w:rsidR="003362FC" w:rsidRPr="004F0385">
        <w:rPr>
          <w:rStyle w:val="Znaknadpisu1"/>
          <w:rFonts w:ascii="Times New Roman" w:hAnsi="Times New Roman" w:cs="Times New Roman"/>
          <w:sz w:val="28"/>
        </w:rPr>
        <w:t>Gases</w:t>
      </w:r>
      <w:bookmarkEnd w:id="272"/>
      <w:bookmarkEnd w:id="273"/>
      <w:bookmarkEnd w:id="274"/>
      <w:bookmarkEnd w:id="275"/>
      <w:bookmarkEnd w:id="276"/>
      <w:r w:rsidR="003362FC" w:rsidRPr="004F0385">
        <w:rPr>
          <w:rStyle w:val="Znaknadpisu1"/>
          <w:rFonts w:ascii="Times New Roman" w:hAnsi="Times New Roman" w:cs="Times New Roman"/>
          <w:sz w:val="28"/>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4A82C7E2" w:rsidR="00F830D4" w:rsidRPr="004F2D59" w:rsidRDefault="00DD7FD8" w:rsidP="00C1601F">
      <w:pPr>
        <w:keepNext/>
        <w:jc w:val="center"/>
        <w:rPr>
          <w:rFonts w:ascii="Times New Roman" w:hAnsi="Times New Roman" w:cs="Times New Roman"/>
        </w:rPr>
      </w:pPr>
      <w:r>
        <w:rPr>
          <w:rFonts w:ascii="Times New Roman" w:hAnsi="Times New Roman" w:cs="Times New Roman"/>
          <w:noProof/>
          <w:lang w:val="sk-SK" w:eastAsia="sk-SK"/>
        </w:rPr>
        <w:lastRenderedPageBreak/>
        <w:drawing>
          <wp:anchor distT="0" distB="0" distL="114300" distR="114300" simplePos="0" relativeHeight="252127232"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C96346">
        <w:rPr>
          <w:rFonts w:ascii="Times New Roman" w:hAnsi="Times New Roman" w:cs="Times New Roman"/>
        </w:rPr>
        <w:pict w14:anchorId="26E3FD28">
          <v:shape id="_x0000_i1052" type="#_x0000_t75" style="width:275.4pt;height:163.8pt">
            <v:imagedata r:id="rId185" o:title="D28_Gases"/>
          </v:shape>
        </w:pict>
      </w: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596403B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submodels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oxygen transport; carbon dioxide transport.</w:t>
      </w:r>
      <w:r w:rsidR="00B02618" w:rsidRPr="004F2D59">
        <w:rPr>
          <w:rFonts w:ascii="Times New Roman" w:hAnsi="Times New Roman" w:cs="Times New Roman"/>
        </w:rPr>
        <w:t xml:space="preserve"> </w:t>
      </w:r>
    </w:p>
    <w:p w14:paraId="4C46F389" w14:textId="7748DFF3" w:rsidR="003362FC" w:rsidRPr="004F2D59" w:rsidRDefault="003362FC" w:rsidP="00911E3F">
      <w:pPr>
        <w:pStyle w:val="Nadpis3"/>
        <w:jc w:val="both"/>
        <w:rPr>
          <w:rFonts w:ascii="Times New Roman" w:hAnsi="Times New Roman" w:cs="Times New Roman"/>
        </w:rPr>
      </w:pPr>
      <w:bookmarkStart w:id="277" w:name="_Toc409289321"/>
      <w:r w:rsidRPr="004F2D59">
        <w:rPr>
          <w:rFonts w:ascii="Times New Roman" w:hAnsi="Times New Roman" w:cs="Times New Roman"/>
        </w:rPr>
        <w:t>Ventilation</w:t>
      </w:r>
      <w:bookmarkEnd w:id="277"/>
    </w:p>
    <w:p w14:paraId="58F9B439" w14:textId="397672C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metaboreflex.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one normalized value called TotalDrive</w:t>
      </w:r>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2911410E"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r w:rsidRPr="004F2D59">
        <w:rPr>
          <w:rFonts w:ascii="Times New Roman" w:hAnsi="Times New Roman" w:cs="Times New Roman"/>
        </w:rPr>
        <w:t>submodel called alveolarVentilation.</w:t>
      </w:r>
    </w:p>
    <w:p w14:paraId="205B386A" w14:textId="15F97F98"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144640"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C96346">
        <w:rPr>
          <w:rFonts w:ascii="Times New Roman" w:hAnsi="Times New Roman" w:cs="Times New Roman"/>
        </w:rPr>
        <w:pict w14:anchorId="1CE5B0BF">
          <v:shape id="_x0000_i1053" type="#_x0000_t75" style="width:420pt;height:220.8pt">
            <v:imagedata r:id="rId187" o:title="D29_Ventilation"/>
          </v:shape>
        </w:pict>
      </w:r>
    </w:p>
    <w:p w14:paraId="668FF613" w14:textId="41AC7C10"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278" w:name="_Toc409289322"/>
      <w:r w:rsidRPr="004F2D59">
        <w:rPr>
          <w:rFonts w:ascii="Times New Roman" w:hAnsi="Times New Roman" w:cs="Times New Roman"/>
        </w:rPr>
        <w:lastRenderedPageBreak/>
        <w:t>Oxygen</w:t>
      </w:r>
      <w:bookmarkEnd w:id="278"/>
    </w:p>
    <w:p w14:paraId="20421FED" w14:textId="40192807" w:rsidR="003362FC"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kPa.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88"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mmol/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only 8.1 mmol/l at the same oxygen partial pressure of 21 kPa.</w:t>
      </w:r>
    </w:p>
    <w:p w14:paraId="23CF976C" w14:textId="41DE06A5"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variable AlveolarVentilation</w:t>
      </w:r>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r w:rsidR="00FE541F">
        <w:rPr>
          <w:rFonts w:ascii="Times New Roman" w:hAnsi="Times New Roman" w:cs="Times New Roman"/>
        </w:rPr>
        <w:t xml:space="preserve"> blood</w:t>
      </w:r>
      <w:r w:rsidRPr="004F2D59">
        <w:rPr>
          <w:rFonts w:ascii="Times New Roman" w:hAnsi="Times New Roman" w:cs="Times New Roman"/>
        </w:rPr>
        <w:t xml:space="preserve"> 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0F9848B8" w:rsidR="00F830D4"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158976" behindDoc="1" locked="0" layoutInCell="1" allowOverlap="1" wp14:anchorId="14C618D9" wp14:editId="1EB438D6">
            <wp:simplePos x="0" y="0"/>
            <wp:positionH relativeFrom="column">
              <wp:posOffset>5536565</wp:posOffset>
            </wp:positionH>
            <wp:positionV relativeFrom="paragraph">
              <wp:posOffset>3321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C96346">
        <w:rPr>
          <w:rFonts w:ascii="Times New Roman" w:hAnsi="Times New Roman" w:cs="Times New Roman"/>
        </w:rPr>
        <w:pict w14:anchorId="5B78460E">
          <v:shape id="_x0000_i1054" type="#_x0000_t75" style="width:420pt;height:373.8pt">
            <v:imagedata r:id="rId190" o:title="D30_Oxygen"/>
          </v:shape>
        </w:pict>
      </w: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279" w:name="_Ref420408085"/>
      <w:bookmarkStart w:id="280" w:name="_Toc409289323"/>
      <w:r w:rsidRPr="004F2D59">
        <w:rPr>
          <w:rFonts w:ascii="Times New Roman" w:hAnsi="Times New Roman" w:cs="Times New Roman"/>
        </w:rPr>
        <w:t>Hemoglobin</w:t>
      </w:r>
      <w:bookmarkEnd w:id="279"/>
    </w:p>
    <w:p w14:paraId="32D22A84" w14:textId="72E6B060" w:rsidR="00644636"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r w:rsidR="00A20809" w:rsidRPr="004F2D59">
        <w:rPr>
          <w:rFonts w:ascii="Times New Roman" w:hAnsi="Times New Roman" w:cs="Times New Roman"/>
        </w:rPr>
        <w:t xml:space="preserve">allosterically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710AFD7B" w14:textId="77777777" w:rsidR="0001133A" w:rsidRDefault="0001133A" w:rsidP="009C510D">
      <w:pPr>
        <w:keepNext/>
        <w:jc w:val="center"/>
      </w:pPr>
      <w:r>
        <w:rPr>
          <w:rFonts w:ascii="Times New Roman" w:hAnsi="Times New Roman" w:cs="Times New Roman"/>
          <w:noProof/>
          <w:lang w:val="sk-SK" w:eastAsia="sk-SK"/>
        </w:rPr>
        <w:lastRenderedPageBreak/>
        <w:drawing>
          <wp:inline distT="0" distB="0" distL="0" distR="0" wp14:anchorId="0639D1D6" wp14:editId="1ACDAB58">
            <wp:extent cx="3947778" cy="2695575"/>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1">
                      <a:extLst>
                        <a:ext uri="{28A0092B-C50C-407E-A947-70E740481C1C}">
                          <a14:useLocalDpi xmlns:a14="http://schemas.microsoft.com/office/drawing/2010/main" val="0"/>
                        </a:ext>
                      </a:extLst>
                    </a:blip>
                    <a:stretch>
                      <a:fillRect/>
                    </a:stretch>
                  </pic:blipFill>
                  <pic:spPr>
                    <a:xfrm>
                      <a:off x="0" y="0"/>
                      <a:ext cx="3958647" cy="2702996"/>
                    </a:xfrm>
                    <a:prstGeom prst="rect">
                      <a:avLst/>
                    </a:prstGeom>
                  </pic:spPr>
                </pic:pic>
              </a:graphicData>
            </a:graphic>
          </wp:inline>
        </w:drawing>
      </w:r>
    </w:p>
    <w:p w14:paraId="3966208E" w14:textId="766867A8" w:rsidR="0001133A" w:rsidRDefault="0001133A" w:rsidP="0001133A">
      <w:pPr>
        <w:pStyle w:val="Titulek"/>
        <w:jc w:val="both"/>
        <w:rPr>
          <w:rFonts w:ascii="Times New Roman" w:hAnsi="Times New Roman" w:cs="Times New Roman"/>
        </w:rPr>
      </w:pPr>
      <w:bookmarkStart w:id="281" w:name="_Toc421535218"/>
      <w:bookmarkStart w:id="282" w:name="_Toc421558547"/>
      <w:r>
        <w:t xml:space="preserve">Figure </w:t>
      </w:r>
      <w:r>
        <w:fldChar w:fldCharType="begin"/>
      </w:r>
      <w:r>
        <w:instrText xml:space="preserve"> SEQ Figure \* ARABIC </w:instrText>
      </w:r>
      <w:r>
        <w:fldChar w:fldCharType="separate"/>
      </w:r>
      <w:r w:rsidR="00BE1BA6">
        <w:rPr>
          <w:noProof/>
        </w:rPr>
        <w:t>2</w:t>
      </w:r>
      <w:r>
        <w:fldChar w:fldCharType="end"/>
      </w:r>
      <w:r>
        <w:t xml:space="preserve">, Oxygen dissociation curve </w:t>
      </w:r>
      <w:r w:rsidR="009C510D">
        <w:t>described by</w:t>
      </w:r>
      <w:r>
        <w:t xml:space="preserve"> our model </w:t>
      </w:r>
      <w:r w:rsidR="009C510D">
        <w:rPr>
          <w:noProof/>
        </w:rPr>
        <w:t xml:space="preserve">{Mateják, 2015 #20} </w:t>
      </w:r>
      <w:r>
        <w:t>f</w:t>
      </w:r>
      <w:r w:rsidR="009C510D">
        <w:t>itted to data collected by</w:t>
      </w:r>
      <w:r>
        <w:t xml:space="preserve"> {Severinghaus, 1979 #5}</w:t>
      </w:r>
      <w:r w:rsidR="009C510D">
        <w:t>.</w:t>
      </w:r>
      <w:bookmarkEnd w:id="281"/>
      <w:bookmarkEnd w:id="282"/>
    </w:p>
    <w:p w14:paraId="43B5D5DC" w14:textId="307BA96D" w:rsidR="00A2080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hem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heme</w:t>
      </w:r>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774C3687" w14:textId="77777777" w:rsidR="00786619" w:rsidRDefault="00786619" w:rsidP="00786619">
      <w:pPr>
        <w:keepNext/>
        <w:jc w:val="center"/>
      </w:pPr>
      <w:r>
        <w:rPr>
          <w:rFonts w:ascii="Times New Roman" w:hAnsi="Times New Roman" w:cs="Times New Roman"/>
          <w:noProof/>
          <w:lang w:val="sk-SK" w:eastAsia="sk-SK"/>
        </w:rPr>
        <w:drawing>
          <wp:inline distT="0" distB="0" distL="0" distR="0" wp14:anchorId="55D70487" wp14:editId="44434054">
            <wp:extent cx="4014607" cy="2771775"/>
            <wp:effectExtent l="0" t="0" r="508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2">
                      <a:extLst>
                        <a:ext uri="{28A0092B-C50C-407E-A947-70E740481C1C}">
                          <a14:useLocalDpi xmlns:a14="http://schemas.microsoft.com/office/drawing/2010/main" val="0"/>
                        </a:ext>
                      </a:extLst>
                    </a:blip>
                    <a:stretch>
                      <a:fillRect/>
                    </a:stretch>
                  </pic:blipFill>
                  <pic:spPr>
                    <a:xfrm>
                      <a:off x="0" y="0"/>
                      <a:ext cx="4020095" cy="2775564"/>
                    </a:xfrm>
                    <a:prstGeom prst="rect">
                      <a:avLst/>
                    </a:prstGeom>
                  </pic:spPr>
                </pic:pic>
              </a:graphicData>
            </a:graphic>
          </wp:inline>
        </w:drawing>
      </w:r>
    </w:p>
    <w:p w14:paraId="0933D83C" w14:textId="5F02F051" w:rsidR="00786619" w:rsidRPr="004F2D59" w:rsidRDefault="00786619" w:rsidP="00786619">
      <w:pPr>
        <w:pStyle w:val="Titulek"/>
        <w:jc w:val="center"/>
        <w:rPr>
          <w:rFonts w:ascii="Times New Roman" w:hAnsi="Times New Roman" w:cs="Times New Roman"/>
        </w:rPr>
      </w:pPr>
      <w:bookmarkStart w:id="283" w:name="_Toc421535219"/>
      <w:bookmarkStart w:id="284" w:name="_Toc421558548"/>
      <w:r>
        <w:t xml:space="preserve">Figure </w:t>
      </w:r>
      <w:r>
        <w:fldChar w:fldCharType="begin"/>
      </w:r>
      <w:r>
        <w:instrText xml:space="preserve"> SEQ Figure \* ARABIC </w:instrText>
      </w:r>
      <w:r>
        <w:fldChar w:fldCharType="separate"/>
      </w:r>
      <w:r w:rsidR="00BE1BA6">
        <w:rPr>
          <w:noProof/>
        </w:rPr>
        <w:t>3</w:t>
      </w:r>
      <w:r>
        <w:fldChar w:fldCharType="end"/>
      </w:r>
      <w:r>
        <w:t>, Bohr</w:t>
      </w:r>
      <w:r w:rsidR="0022737A">
        <w:t>’s</w:t>
      </w:r>
      <w:r>
        <w:t xml:space="preserve"> effect as oxygen saturation dependence on pH. Lines are our model </w:t>
      </w:r>
      <w:r w:rsidR="0022737A">
        <w:t xml:space="preserve">{Mateják, 2015 #20} </w:t>
      </w:r>
      <w:r>
        <w:t xml:space="preserve">and circles are data </w:t>
      </w:r>
      <w:r w:rsidR="0022737A">
        <w:t xml:space="preserve">measured </w:t>
      </w:r>
      <w:r>
        <w:t>by</w:t>
      </w:r>
      <w:r w:rsidR="0022737A">
        <w:t xml:space="preserve"> {Naeraa, 1963 #55}</w:t>
      </w:r>
      <w:r>
        <w:t>.</w:t>
      </w:r>
      <w:bookmarkEnd w:id="283"/>
      <w:bookmarkEnd w:id="284"/>
    </w:p>
    <w:p w14:paraId="31DA237A" w14:textId="77777777" w:rsidR="003362FC" w:rsidRPr="004F2D59" w:rsidRDefault="003362FC" w:rsidP="00911E3F">
      <w:pPr>
        <w:pStyle w:val="Nadpis3"/>
        <w:jc w:val="both"/>
        <w:rPr>
          <w:rFonts w:ascii="Times New Roman" w:hAnsi="Times New Roman" w:cs="Times New Roman"/>
        </w:rPr>
      </w:pPr>
      <w:bookmarkStart w:id="285" w:name="_Ref421561235"/>
      <w:r w:rsidRPr="004F2D59">
        <w:rPr>
          <w:rFonts w:ascii="Times New Roman" w:hAnsi="Times New Roman" w:cs="Times New Roman"/>
        </w:rPr>
        <w:lastRenderedPageBreak/>
        <w:t>Carbon dioxide</w:t>
      </w:r>
      <w:bookmarkEnd w:id="280"/>
      <w:bookmarkEnd w:id="285"/>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25AB8671" w:rsidR="00115E3B"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significantly affects the acid-base</w:t>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BE1BA6">
        <w:rPr>
          <w:rFonts w:ascii="Times New Roman" w:hAnsi="Times New Roman" w:cs="Times New Roman"/>
        </w:rPr>
        <w:t>5.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 xml:space="preserve">by carbonic anhydrases inside the </w:t>
      </w:r>
      <w:r w:rsidR="00935432">
        <w:rPr>
          <w:rFonts w:ascii="Times New Roman" w:hAnsi="Times New Roman" w:cs="Times New Roman"/>
        </w:rPr>
        <w:t>erythrocytes</w:t>
      </w:r>
      <w:r w:rsidR="00115E3B" w:rsidRPr="004F2D59">
        <w:rPr>
          <w:rFonts w:ascii="Times New Roman" w:hAnsi="Times New Roman" w:cs="Times New Roman"/>
        </w:rPr>
        <w:t>,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Donnan</w:t>
      </w:r>
      <w:r w:rsidR="007C1AF8" w:rsidRPr="004F2D59">
        <w:rPr>
          <w:rFonts w:ascii="Times New Roman" w:hAnsi="Times New Roman" w:cs="Times New Roman"/>
        </w:rPr>
        <w:t>’s</w:t>
      </w:r>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10A7CCE6" w14:textId="77777777" w:rsidR="009C510D" w:rsidRDefault="009C510D" w:rsidP="009C510D">
      <w:pPr>
        <w:keepNext/>
        <w:jc w:val="center"/>
      </w:pPr>
      <w:r>
        <w:rPr>
          <w:rFonts w:ascii="Times New Roman" w:hAnsi="Times New Roman" w:cs="Times New Roman"/>
          <w:noProof/>
          <w:lang w:val="sk-SK" w:eastAsia="sk-SK"/>
        </w:rPr>
        <w:drawing>
          <wp:inline distT="0" distB="0" distL="0" distR="0" wp14:anchorId="2D023A92" wp14:editId="54B75032">
            <wp:extent cx="3790950" cy="2503696"/>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3795393" cy="2506631"/>
                    </a:xfrm>
                    <a:prstGeom prst="rect">
                      <a:avLst/>
                    </a:prstGeom>
                  </pic:spPr>
                </pic:pic>
              </a:graphicData>
            </a:graphic>
          </wp:inline>
        </w:drawing>
      </w:r>
    </w:p>
    <w:p w14:paraId="3C829BD4" w14:textId="71264C48" w:rsidR="009C510D" w:rsidRPr="004F2D59" w:rsidRDefault="009C510D" w:rsidP="009C510D">
      <w:pPr>
        <w:pStyle w:val="Titulek"/>
        <w:jc w:val="center"/>
        <w:rPr>
          <w:rFonts w:ascii="Times New Roman" w:hAnsi="Times New Roman" w:cs="Times New Roman"/>
        </w:rPr>
      </w:pPr>
      <w:bookmarkStart w:id="286" w:name="_Toc421535220"/>
      <w:bookmarkStart w:id="287" w:name="_Toc421558549"/>
      <w:r>
        <w:t xml:space="preserve">Figure </w:t>
      </w:r>
      <w:r>
        <w:fldChar w:fldCharType="begin"/>
      </w:r>
      <w:r>
        <w:instrText xml:space="preserve"> SEQ Figure \* ARABIC </w:instrText>
      </w:r>
      <w:r>
        <w:fldChar w:fldCharType="separate"/>
      </w:r>
      <w:r w:rsidR="00BE1BA6">
        <w:rPr>
          <w:noProof/>
        </w:rPr>
        <w:t>4</w:t>
      </w:r>
      <w:r>
        <w:fldChar w:fldCharType="end"/>
      </w:r>
      <w:r>
        <w:t>, Carbon dioxide deoxyhemoglobin</w:t>
      </w:r>
      <w:r>
        <w:rPr>
          <w:noProof/>
        </w:rPr>
        <w:t xml:space="preserve"> and oxyhemoglobin saturation at different pH. Lines are from our model {Mateják, 2015 #20} . Circel are real observations from {Bauer, 1972 #32}.</w:t>
      </w:r>
      <w:bookmarkEnd w:id="286"/>
      <w:bookmarkEnd w:id="287"/>
    </w:p>
    <w:p w14:paraId="2101A80C" w14:textId="77777777" w:rsidR="001D5ABC" w:rsidRPr="004F2D59" w:rsidRDefault="00822BCE" w:rsidP="001D5ABC">
      <w:pPr>
        <w:pStyle w:val="Nadpis3"/>
        <w:rPr>
          <w:rFonts w:ascii="Times New Roman" w:hAnsi="Times New Roman" w:cs="Times New Roman"/>
        </w:rPr>
      </w:pPr>
      <w:bookmarkStart w:id="288" w:name="_Ref414302052"/>
      <w:bookmarkStart w:id="289"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288"/>
    </w:p>
    <w:p w14:paraId="5798959F" w14:textId="094F3A26" w:rsidR="001D5ABC" w:rsidRPr="004F2D59" w:rsidRDefault="001D5ABC" w:rsidP="0040704F">
      <w:pPr>
        <w:jc w:val="both"/>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r w:rsidRPr="004F2D59">
        <w:rPr>
          <w:rFonts w:ascii="Times New Roman" w:hAnsi="Times New Roman" w:cs="Times New Roman"/>
        </w:rPr>
        <w:t xml:space="preserve">exchange </w:t>
      </w:r>
      <w:r w:rsidR="00935432">
        <w:rPr>
          <w:rFonts w:ascii="Times New Roman" w:hAnsi="Times New Roman" w:cs="Times New Roman"/>
        </w:rPr>
        <w:t>of oxygen and carbon dioxide</w:t>
      </w:r>
      <w:r w:rsidR="00935432">
        <w:rPr>
          <w:rStyle w:val="Odkaznakoment"/>
          <w:rFonts w:ascii="Calibri" w:eastAsia="Times New Roman" w:hAnsi="Calibri"/>
        </w:rPr>
        <w:t xml:space="preserve"> </w:t>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Physiomodel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Siggaard-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Physiomodel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0385" w:rsidRDefault="003362FC" w:rsidP="004F0385">
      <w:pPr>
        <w:pStyle w:val="Nadpis2"/>
        <w:rPr>
          <w:rStyle w:val="Znaknadpisu1"/>
          <w:rFonts w:ascii="Times New Roman" w:hAnsi="Times New Roman" w:cs="Times New Roman"/>
          <w:sz w:val="28"/>
        </w:rPr>
      </w:pPr>
      <w:bookmarkStart w:id="290" w:name="_Toc420288837"/>
      <w:bookmarkStart w:id="291" w:name="_Toc421577998"/>
      <w:r w:rsidRPr="004F0385">
        <w:rPr>
          <w:rStyle w:val="Znaknadpisu1"/>
          <w:rFonts w:ascii="Times New Roman" w:hAnsi="Times New Roman" w:cs="Times New Roman"/>
          <w:sz w:val="28"/>
        </w:rPr>
        <w:t>Nutrients and Metabolism</w:t>
      </w:r>
      <w:bookmarkEnd w:id="289"/>
      <w:bookmarkEnd w:id="290"/>
      <w:bookmarkEnd w:id="291"/>
    </w:p>
    <w:p w14:paraId="02264DC9" w14:textId="7DC61B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w:t>
      </w:r>
      <w:r w:rsidR="00F93069" w:rsidRPr="004F2D59">
        <w:rPr>
          <w:rFonts w:ascii="Times New Roman" w:hAnsi="Times New Roman" w:cs="Times New Roman"/>
        </w:rPr>
        <w:lastRenderedPageBreak/>
        <w:t xml:space="preserve">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r w:rsidR="00F93069" w:rsidRPr="004F2D59">
        <w:rPr>
          <w:rFonts w:ascii="Times New Roman" w:hAnsi="Times New Roman" w:cs="Times New Roman"/>
        </w:rPr>
        <w:t>keto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w:t>
      </w:r>
      <w:r w:rsidR="00E30260">
        <w:rPr>
          <w:rFonts w:ascii="Times New Roman" w:hAnsi="Times New Roman" w:cs="Times New Roman"/>
          <w:noProof/>
          <w:lang w:val="sk-SK" w:eastAsia="sk-SK"/>
        </w:rPr>
        <w:drawing>
          <wp:anchor distT="0" distB="0" distL="114300" distR="114300" simplePos="0" relativeHeight="252178432"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4F2D59">
        <w:rPr>
          <w:rFonts w:ascii="Times New Roman" w:hAnsi="Times New Roman" w:cs="Times New Roman"/>
        </w:rPr>
        <w:t>such</w:t>
      </w:r>
      <w:r w:rsidR="007D7CFE" w:rsidRPr="004F2D59">
        <w:rPr>
          <w:rFonts w:ascii="Times New Roman" w:hAnsi="Times New Roman" w:cs="Times New Roman"/>
        </w:rPr>
        <w:t xml:space="preserve"> as leptin, insulin, glucagon and thyroxine.</w:t>
      </w:r>
    </w:p>
    <w:p w14:paraId="1282B818" w14:textId="09DACE78" w:rsidR="007D7CFE" w:rsidRPr="004F2D59" w:rsidRDefault="00C96346" w:rsidP="00911E3F">
      <w:pPr>
        <w:keepNext/>
        <w:jc w:val="both"/>
        <w:rPr>
          <w:rFonts w:ascii="Times New Roman" w:hAnsi="Times New Roman" w:cs="Times New Roman"/>
        </w:rPr>
      </w:pPr>
      <w:r>
        <w:rPr>
          <w:rFonts w:ascii="Times New Roman" w:hAnsi="Times New Roman" w:cs="Times New Roman"/>
        </w:rPr>
        <w:pict w14:anchorId="0E5152CB">
          <v:shape id="_x0000_i1055" type="#_x0000_t75" style="width:420pt;height:407.4pt">
            <v:imagedata r:id="rId195" o:title="D31_NutrientsAndMetabolism"/>
          </v:shape>
        </w:pict>
      </w:r>
    </w:p>
    <w:p w14:paraId="3BDD1A4F" w14:textId="362E48CE"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292" w:name="_Toc409289325"/>
      <w:r w:rsidRPr="004F2D59">
        <w:rPr>
          <w:rFonts w:ascii="Times New Roman" w:hAnsi="Times New Roman" w:cs="Times New Roman"/>
        </w:rPr>
        <w:t>Cellular metabolism</w:t>
      </w:r>
      <w:bookmarkEnd w:id="292"/>
    </w:p>
    <w:p w14:paraId="3CA0C0DD" w14:textId="3F768CA3"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and one phosphate </w:t>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keto</w:t>
      </w:r>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 xml:space="preserve">(Owen, et </w:t>
      </w:r>
      <w:r w:rsidR="00D8120E">
        <w:rPr>
          <w:rFonts w:ascii="Times New Roman" w:hAnsi="Times New Roman" w:cs="Times New Roman"/>
          <w:noProof/>
        </w:rPr>
        <w:lastRenderedPageBreak/>
        <w:t>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293" w:name="_Toc409289326"/>
      <w:r w:rsidRPr="004F2D59">
        <w:rPr>
          <w:rFonts w:ascii="Times New Roman" w:hAnsi="Times New Roman" w:cs="Times New Roman"/>
        </w:rPr>
        <w:t>Liver metabolism</w:t>
      </w:r>
      <w:bookmarkEnd w:id="293"/>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ket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r w:rsidR="00164065" w:rsidRPr="004F2D59">
        <w:rPr>
          <w:rFonts w:ascii="Times New Roman" w:hAnsi="Times New Roman" w:cs="Times New Roman"/>
        </w:rPr>
        <w:t>lipogenesi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neogenesis creates new glucose from amino acids, ketogenesis creates keto</w:t>
      </w:r>
      <w:r w:rsidR="00593E06" w:rsidRPr="004F2D59">
        <w:rPr>
          <w:rFonts w:ascii="Times New Roman" w:hAnsi="Times New Roman" w:cs="Times New Roman"/>
        </w:rPr>
        <w:t>-</w:t>
      </w:r>
      <w:r w:rsidR="00164065" w:rsidRPr="004F2D59">
        <w:rPr>
          <w:rFonts w:ascii="Times New Roman" w:hAnsi="Times New Roman" w:cs="Times New Roman"/>
        </w:rPr>
        <w:t>acids from lipids and lipogenesis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glycogenolysis</w:t>
      </w:r>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BE1BA6" w:rsidRPr="004F2D59">
        <w:rPr>
          <w:rFonts w:ascii="Times New Roman" w:hAnsi="Times New Roman" w:cs="Times New Roman"/>
        </w:rPr>
        <w:t xml:space="preserve">Diagram </w:t>
      </w:r>
      <w:r w:rsidR="00BE1BA6">
        <w:rPr>
          <w:rFonts w:ascii="Times New Roman" w:hAnsi="Times New Roman" w:cs="Times New Roman"/>
        </w:rPr>
        <w:t>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6CE3B968" w:rsidR="0076444F"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194816" behindDoc="1" locked="0" layoutInCell="1" allowOverlap="1" wp14:anchorId="372DCF32" wp14:editId="73FC691F">
            <wp:simplePos x="0" y="0"/>
            <wp:positionH relativeFrom="column">
              <wp:posOffset>5479415</wp:posOffset>
            </wp:positionH>
            <wp:positionV relativeFrom="paragraph">
              <wp:posOffset>14224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C96346">
        <w:rPr>
          <w:rFonts w:ascii="Times New Roman" w:hAnsi="Times New Roman" w:cs="Times New Roman"/>
        </w:rPr>
        <w:pict w14:anchorId="6A4C664F">
          <v:shape id="_x0000_i1056" type="#_x0000_t75" style="width:420pt;height:396.6pt">
            <v:imagedata r:id="rId197" o:title="D32_LiverMetabolism"/>
          </v:shape>
        </w:pict>
      </w:r>
    </w:p>
    <w:p w14:paraId="48893A5B" w14:textId="0B08D518" w:rsidR="0076444F" w:rsidRPr="004F2D59" w:rsidRDefault="0076444F" w:rsidP="00911E3F">
      <w:pPr>
        <w:pStyle w:val="Titulek"/>
        <w:jc w:val="both"/>
        <w:rPr>
          <w:rFonts w:ascii="Times New Roman" w:hAnsi="Times New Roman" w:cs="Times New Roman"/>
        </w:rPr>
      </w:pPr>
      <w:bookmarkStart w:id="294"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2</w:t>
      </w:r>
      <w:r w:rsidRPr="004F2D59">
        <w:rPr>
          <w:rFonts w:ascii="Times New Roman" w:hAnsi="Times New Roman" w:cs="Times New Roman"/>
        </w:rPr>
        <w:fldChar w:fldCharType="end"/>
      </w:r>
      <w:bookmarkEnd w:id="294"/>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295" w:name="_Toc409289328"/>
      <w:r w:rsidRPr="004F2D59">
        <w:rPr>
          <w:rFonts w:ascii="Times New Roman" w:hAnsi="Times New Roman" w:cs="Times New Roman"/>
        </w:rPr>
        <w:lastRenderedPageBreak/>
        <w:t>Lipids</w:t>
      </w:r>
      <w:bookmarkEnd w:id="295"/>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1E3FD488" w:rsidR="00B22821" w:rsidRPr="004F2D59" w:rsidRDefault="00E30260" w:rsidP="00911E3F">
      <w:pPr>
        <w:keepNext/>
        <w:jc w:val="both"/>
        <w:rPr>
          <w:rFonts w:ascii="Times New Roman" w:hAnsi="Times New Roman" w:cs="Times New Roman"/>
        </w:rPr>
      </w:pPr>
      <w:r>
        <w:rPr>
          <w:rFonts w:ascii="Times New Roman" w:hAnsi="Times New Roman" w:cs="Times New Roman"/>
          <w:noProof/>
          <w:lang w:val="sk-SK" w:eastAsia="sk-SK"/>
        </w:rPr>
        <w:drawing>
          <wp:anchor distT="0" distB="0" distL="114300" distR="114300" simplePos="0" relativeHeight="252210176"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C96346">
        <w:rPr>
          <w:rFonts w:ascii="Times New Roman" w:hAnsi="Times New Roman" w:cs="Times New Roman"/>
        </w:rPr>
        <w:pict w14:anchorId="71881445">
          <v:shape id="_x0000_i1057" type="#_x0000_t75" style="width:420pt;height:383.4pt">
            <v:imagedata r:id="rId199" o:title="D33_Lipids"/>
          </v:shape>
        </w:pict>
      </w:r>
    </w:p>
    <w:p w14:paraId="77A875C3" w14:textId="0D1FF67D"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BE1BA6">
        <w:rPr>
          <w:rFonts w:ascii="Times New Roman" w:hAnsi="Times New Roman" w:cs="Times New Roman"/>
          <w:noProof/>
        </w:rPr>
        <w:t>33</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296" w:name="_Toc409289329"/>
      <w:r w:rsidRPr="004F2D59">
        <w:rPr>
          <w:rFonts w:ascii="Times New Roman" w:hAnsi="Times New Roman" w:cs="Times New Roman"/>
        </w:rPr>
        <w:t>Proteins, amino-acids and urea</w:t>
      </w:r>
      <w:bookmarkEnd w:id="296"/>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w:t>
      </w:r>
      <w:r w:rsidR="00911E3F" w:rsidRPr="004F2D59">
        <w:rPr>
          <w:rFonts w:ascii="Times New Roman" w:hAnsi="Times New Roman" w:cs="Times New Roman"/>
        </w:rPr>
        <w:lastRenderedPageBreak/>
        <w:t>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pH.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Default="00DA7495" w:rsidP="00911E3F">
      <w:pPr>
        <w:pStyle w:val="Nadpis3"/>
        <w:jc w:val="both"/>
        <w:rPr>
          <w:rFonts w:ascii="Times New Roman" w:hAnsi="Times New Roman" w:cs="Times New Roman"/>
        </w:rPr>
      </w:pPr>
      <w:r w:rsidRPr="004F2D59">
        <w:rPr>
          <w:rFonts w:ascii="Times New Roman" w:hAnsi="Times New Roman" w:cs="Times New Roman"/>
        </w:rPr>
        <w:t>Keto</w:t>
      </w:r>
      <w:r w:rsidR="000C0A36" w:rsidRPr="004F2D59">
        <w:rPr>
          <w:rFonts w:ascii="Times New Roman" w:hAnsi="Times New Roman" w:cs="Times New Roman"/>
        </w:rPr>
        <w:t xml:space="preserve"> </w:t>
      </w:r>
      <w:r w:rsidRPr="004F2D59">
        <w:rPr>
          <w:rFonts w:ascii="Times New Roman" w:hAnsi="Times New Roman" w:cs="Times New Roman"/>
        </w:rPr>
        <w:t>acids</w:t>
      </w:r>
    </w:p>
    <w:p w14:paraId="498C4FAE" w14:textId="77777777" w:rsidR="0027635E" w:rsidRDefault="0027635E" w:rsidP="0027635E">
      <w:pPr>
        <w:pStyle w:val="Titulek"/>
        <w:jc w:val="both"/>
        <w:rPr>
          <w:rFonts w:ascii="Times New Roman" w:hAnsi="Times New Roman" w:cs="Times New Roman"/>
        </w:rPr>
      </w:pPr>
      <w:r>
        <w:rPr>
          <w:rFonts w:ascii="Times New Roman" w:hAnsi="Times New Roman" w:cs="Times New Roman"/>
          <w:noProof/>
          <w:lang w:val="sk-SK" w:eastAsia="sk-SK"/>
        </w:rPr>
        <w:drawing>
          <wp:inline distT="0" distB="0" distL="0" distR="0" wp14:anchorId="06D51947" wp14:editId="0E8F26FF">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0"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26D9A67F" w14:textId="77777777" w:rsidR="0027635E" w:rsidRPr="004F2D59" w:rsidRDefault="0027635E" w:rsidP="0027635E">
      <w:pPr>
        <w:pStyle w:val="Titulek"/>
        <w:jc w:val="both"/>
        <w:rPr>
          <w:rFonts w:ascii="Times New Roman" w:hAnsi="Times New Roman" w:cs="Times New Roman"/>
        </w:rPr>
      </w:pPr>
      <w:bookmarkStart w:id="297" w:name="_Toc421535221"/>
      <w:bookmarkStart w:id="298" w:name="_Toc421558550"/>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BE1BA6">
        <w:rPr>
          <w:rFonts w:ascii="Times New Roman" w:hAnsi="Times New Roman" w:cs="Times New Roman"/>
          <w:noProof/>
        </w:rPr>
        <w:t>5</w:t>
      </w:r>
      <w:r w:rsidRPr="004F2D59">
        <w:rPr>
          <w:rFonts w:ascii="Times New Roman" w:hAnsi="Times New Roman" w:cs="Times New Roman"/>
        </w:rPr>
        <w:fldChar w:fldCharType="end"/>
      </w:r>
      <w:r w:rsidRPr="004F2D59">
        <w:rPr>
          <w:rFonts w:ascii="Times New Roman" w:hAnsi="Times New Roman" w:cs="Times New Roman"/>
        </w:rPr>
        <w:t>: Keto-acids.</w:t>
      </w:r>
      <w:bookmarkEnd w:id="297"/>
      <w:bookmarkEnd w:id="298"/>
    </w:p>
    <w:p w14:paraId="4923098A" w14:textId="0AC1833D" w:rsidR="00DA7495" w:rsidRPr="004F2D59" w:rsidRDefault="00DA7495" w:rsidP="00911E3F">
      <w:pPr>
        <w:jc w:val="both"/>
        <w:rPr>
          <w:rFonts w:ascii="Times New Roman" w:hAnsi="Times New Roman" w:cs="Times New Roman"/>
        </w:rPr>
      </w:pPr>
      <w:r w:rsidRPr="004F2D59">
        <w:rPr>
          <w:rFonts w:ascii="Times New Roman" w:hAnsi="Times New Roman" w:cs="Times New Roman"/>
        </w:rPr>
        <w:t>Keto</w:t>
      </w:r>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r w:rsidR="000C0A36" w:rsidRPr="004F2D59">
        <w:rPr>
          <w:rFonts w:ascii="Times New Roman" w:hAnsi="Times New Roman" w:cs="Times New Roman"/>
        </w:rPr>
        <w:t>Keto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73EA0319" w14:textId="77777777" w:rsidR="00822BCE" w:rsidRPr="004F2D59" w:rsidRDefault="00822BCE" w:rsidP="00822BCE">
      <w:pPr>
        <w:pStyle w:val="Nadpis3"/>
        <w:rPr>
          <w:rFonts w:ascii="Times New Roman" w:hAnsi="Times New Roman" w:cs="Times New Roman"/>
        </w:rPr>
      </w:pPr>
      <w:bookmarkStart w:id="299" w:name="_Ref415238969"/>
      <w:r w:rsidRPr="004F2D59">
        <w:rPr>
          <w:rFonts w:ascii="Times New Roman" w:hAnsi="Times New Roman" w:cs="Times New Roman"/>
        </w:rPr>
        <w:t>Comparison with HumMod 1.6</w:t>
      </w:r>
      <w:bookmarkEnd w:id="299"/>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in cal/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w:t>
      </w:r>
      <w:r w:rsidR="001F4105" w:rsidRPr="004F2D59">
        <w:rPr>
          <w:rFonts w:ascii="Times New Roman" w:hAnsi="Times New Roman" w:cs="Times New Roman"/>
        </w:rPr>
        <w:lastRenderedPageBreak/>
        <w:t xml:space="preserve">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r w:rsidRPr="004F2D59">
        <w:rPr>
          <w:rFonts w:ascii="Times New Roman" w:hAnsi="Times New Roman" w:cs="Times New Roman"/>
        </w:rPr>
        <w:t xml:space="preserve">Physiomodel,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Physiomodel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24D7C6CD"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invertibility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ket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r w:rsidRPr="004F2D59">
        <w:rPr>
          <w:rFonts w:ascii="Times New Roman" w:hAnsi="Times New Roman" w:cs="Times New Roman"/>
        </w:rPr>
        <w:t xml:space="preserve">Physiomodel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 xml:space="preserve">more horizontal direction. </w:t>
      </w:r>
    </w:p>
    <w:p w14:paraId="58CE2A2A" w14:textId="04F268DD" w:rsidR="00C4790F" w:rsidRPr="004F2D59" w:rsidRDefault="00C4790F" w:rsidP="0027635E">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r w:rsidRPr="004F2D59">
        <w:rPr>
          <w:rFonts w:ascii="Times New Roman" w:hAnsi="Times New Roman" w:cs="Times New Roman"/>
        </w:rPr>
        <w:t>Physiomodel</w:t>
      </w:r>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78346140" w14:textId="77777777" w:rsidR="003362FC" w:rsidRPr="004F0385" w:rsidRDefault="003362FC" w:rsidP="004F0385">
      <w:pPr>
        <w:pStyle w:val="Nadpis2"/>
        <w:rPr>
          <w:rStyle w:val="Znaknadpisu1"/>
          <w:rFonts w:ascii="Times New Roman" w:hAnsi="Times New Roman" w:cs="Times New Roman"/>
          <w:sz w:val="28"/>
        </w:rPr>
      </w:pPr>
      <w:bookmarkStart w:id="300" w:name="_Toc409289330"/>
      <w:bookmarkStart w:id="301" w:name="_Toc420288838"/>
      <w:bookmarkStart w:id="302" w:name="_Toc421577999"/>
      <w:r w:rsidRPr="004F0385">
        <w:rPr>
          <w:rStyle w:val="Znaknadpisu1"/>
          <w:rFonts w:ascii="Times New Roman" w:hAnsi="Times New Roman" w:cs="Times New Roman"/>
          <w:sz w:val="28"/>
        </w:rPr>
        <w:t>Thermoregulation</w:t>
      </w:r>
      <w:bookmarkEnd w:id="300"/>
      <w:bookmarkEnd w:id="301"/>
      <w:bookmarkEnd w:id="302"/>
    </w:p>
    <w:p w14:paraId="0C83C5D8" w14:textId="77777777" w:rsidR="009C309A" w:rsidRPr="004F2D59" w:rsidRDefault="009C309A" w:rsidP="00911E3F">
      <w:pPr>
        <w:pStyle w:val="Nadpis3"/>
        <w:jc w:val="both"/>
        <w:rPr>
          <w:rFonts w:ascii="Times New Roman" w:hAnsi="Times New Roman" w:cs="Times New Roman"/>
        </w:rPr>
      </w:pPr>
      <w:bookmarkStart w:id="303" w:name="_Toc409289331"/>
      <w:r w:rsidRPr="004F2D59">
        <w:rPr>
          <w:rFonts w:ascii="Times New Roman" w:hAnsi="Times New Roman" w:cs="Times New Roman"/>
        </w:rPr>
        <w:t>Heat</w:t>
      </w:r>
      <w:bookmarkEnd w:id="303"/>
    </w:p>
    <w:p w14:paraId="3649B108" w14:textId="2A7B19D4"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unstable. </w:t>
      </w:r>
      <w:r w:rsidR="001E29B6" w:rsidRPr="004F2D59">
        <w:rPr>
          <w:rFonts w:ascii="Times New Roman" w:hAnsi="Times New Roman" w:cs="Times New Roman"/>
        </w:rPr>
        <w:t xml:space="preserve">Even, actually </w:t>
      </w:r>
      <w:r w:rsidR="00F564FC" w:rsidRPr="004F2D59">
        <w:rPr>
          <w:rFonts w:ascii="Times New Roman" w:hAnsi="Times New Roman" w:cs="Times New Roman"/>
        </w:rPr>
        <w:t>the gene expression of</w:t>
      </w:r>
      <w:r w:rsidR="00935432">
        <w:rPr>
          <w:rFonts w:ascii="Times New Roman" w:hAnsi="Times New Roman" w:cs="Times New Roman"/>
        </w:rPr>
        <w:t xml:space="preserve"> at least</w:t>
      </w:r>
      <w:r w:rsidR="00F564FC" w:rsidRPr="004F2D59">
        <w:rPr>
          <w:rFonts w:ascii="Times New Roman" w:hAnsi="Times New Roman" w:cs="Times New Roman"/>
        </w:rPr>
        <w:t xml:space="preserve"> 394 genes are </w:t>
      </w:r>
      <w:r w:rsidR="00BB11F1" w:rsidRPr="004F2D59">
        <w:rPr>
          <w:rFonts w:ascii="Times New Roman" w:hAnsi="Times New Roman" w:cs="Times New Roman"/>
        </w:rPr>
        <w:t>upregulated or downregulated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r w:rsidR="00F564FC" w:rsidRPr="004F2D59">
        <w:rPr>
          <w:rFonts w:ascii="Times New Roman" w:hAnsi="Times New Roman" w:cs="Times New Roman"/>
        </w:rPr>
        <w:t xml:space="preserve">Sonna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lastRenderedPageBreak/>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304" w:name="_Toc409289332"/>
      <w:r w:rsidRPr="004F2D59">
        <w:rPr>
          <w:rFonts w:ascii="Times New Roman" w:hAnsi="Times New Roman" w:cs="Times New Roman"/>
        </w:rPr>
        <w:t>Evaporation</w:t>
      </w:r>
      <w:bookmarkEnd w:id="304"/>
      <w:r w:rsidR="00B02618" w:rsidRPr="004F2D59">
        <w:rPr>
          <w:rFonts w:ascii="Times New Roman" w:hAnsi="Times New Roman" w:cs="Times New Roman"/>
        </w:rPr>
        <w:t xml:space="preserve"> </w:t>
      </w:r>
    </w:p>
    <w:p w14:paraId="1B35EA54" w14:textId="7F9043E0" w:rsidR="006079D3"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BE1BA6" w:rsidRPr="004F2D59">
        <w:rPr>
          <w:rFonts w:ascii="Times New Roman" w:hAnsi="Times New Roman" w:cs="Times New Roman"/>
        </w:rPr>
        <w:t xml:space="preserve">Equation </w:t>
      </w:r>
      <w:r w:rsidR="00BE1BA6">
        <w:rPr>
          <w:rFonts w:ascii="Times New Roman" w:hAnsi="Times New Roman" w:cs="Times New Roman"/>
        </w:rPr>
        <w:t>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171E5ED7" w14:textId="5B911BE9" w:rsidR="00CD31E3" w:rsidRDefault="00CD31E3" w:rsidP="00CD31E3">
      <w:pPr>
        <w:pStyle w:val="Nadpis3"/>
        <w:jc w:val="both"/>
        <w:rPr>
          <w:rFonts w:ascii="Times New Roman" w:hAnsi="Times New Roman" w:cs="Times New Roman"/>
        </w:rPr>
      </w:pPr>
      <w:bookmarkStart w:id="305" w:name="_Ref421561244"/>
      <w:r>
        <w:rPr>
          <w:rFonts w:ascii="Times New Roman" w:hAnsi="Times New Roman" w:cs="Times New Roman"/>
        </w:rPr>
        <w:t>Hemoglobin heat transport</w:t>
      </w:r>
      <w:bookmarkEnd w:id="305"/>
    </w:p>
    <w:p w14:paraId="1F1338EF" w14:textId="3E58641B" w:rsidR="007E41BB" w:rsidRPr="007E41BB" w:rsidRDefault="007E41BB" w:rsidP="0040704F">
      <w:pPr>
        <w:jc w:val="both"/>
      </w:pPr>
      <w:r>
        <w:t xml:space="preserve">The dependence of oxygen dissociation on temperature as presented in </w:t>
      </w:r>
      <w:r>
        <w:fldChar w:fldCharType="begin"/>
      </w:r>
      <w:r>
        <w:instrText xml:space="preserve"> REF _Ref421527348 \h </w:instrText>
      </w:r>
      <w:r w:rsidR="0040704F">
        <w:instrText xml:space="preserve"> \* MERGEFORMAT </w:instrText>
      </w:r>
      <w:r>
        <w:fldChar w:fldCharType="separate"/>
      </w:r>
      <w:r w:rsidR="00BE1BA6">
        <w:t xml:space="preserve">Figure </w:t>
      </w:r>
      <w:r w:rsidR="00BE1BA6">
        <w:rPr>
          <w:noProof/>
        </w:rPr>
        <w:t>6</w:t>
      </w:r>
      <w:r>
        <w:fldChar w:fldCharType="end"/>
      </w:r>
      <w:r>
        <w:t xml:space="preserve"> is described by first principles of elementary chemical reactions of the hemoglobin equilibrium model {Mateják, 2015 #155}. This means that the elementary reaction enthalpies was identified to fit the shift of dissociation constants described as base principle of chemical reaction equilibrium (</w:t>
      </w:r>
      <w:r>
        <w:fldChar w:fldCharType="begin"/>
      </w:r>
      <w:r>
        <w:instrText xml:space="preserve"> REF _Ref421527533 \h </w:instrText>
      </w:r>
      <w:r w:rsidR="0040704F">
        <w:instrText xml:space="preserve"> \* MERGEFORMAT </w:instrText>
      </w:r>
      <w:r>
        <w:fldChar w:fldCharType="separate"/>
      </w:r>
      <w:r w:rsidR="00BE1BA6" w:rsidRPr="004F2D59">
        <w:rPr>
          <w:rFonts w:ascii="Times New Roman" w:hAnsi="Times New Roman" w:cs="Times New Roman"/>
          <w:color w:val="1F4E79" w:themeColor="accent1" w:themeShade="80"/>
        </w:rPr>
        <w:t xml:space="preserve">Equation </w:t>
      </w:r>
      <w:r w:rsidR="00BE1BA6">
        <w:rPr>
          <w:rFonts w:ascii="Times New Roman" w:hAnsi="Times New Roman" w:cs="Times New Roman"/>
          <w:noProof/>
          <w:color w:val="1F4E79" w:themeColor="accent1" w:themeShade="80"/>
        </w:rPr>
        <w:t>12</w:t>
      </w:r>
      <w:r>
        <w:fldChar w:fldCharType="end"/>
      </w:r>
      <w:r>
        <w:t xml:space="preserve">). The reaction rate of reactions during hemoglobin oxygenation directly provide the heat consumed by reactions as the enthalpy change of the system. The hemoglobin </w:t>
      </w:r>
      <w:r w:rsidR="00786619">
        <w:t>transfer about 4-7%</w:t>
      </w:r>
      <w:r>
        <w:t xml:space="preserve"> </w:t>
      </w:r>
      <w:r w:rsidR="00786619">
        <w:t>of produced heat from aerobic-metabolically active tissue to lungs thanks to these relations {Adair, 1929 #126;Mateják, 2015 #155;Weber, 2011 #125;Weber, 2014 #114}.</w:t>
      </w:r>
    </w:p>
    <w:p w14:paraId="48F46F4D" w14:textId="77777777" w:rsidR="00CD31E3" w:rsidRDefault="00CD31E3" w:rsidP="007E41BB">
      <w:pPr>
        <w:keepNext/>
        <w:jc w:val="center"/>
      </w:pPr>
      <w:r>
        <w:rPr>
          <w:rFonts w:ascii="Times New Roman" w:hAnsi="Times New Roman" w:cs="Times New Roman"/>
          <w:noProof/>
          <w:lang w:val="sk-SK" w:eastAsia="sk-SK"/>
        </w:rPr>
        <w:drawing>
          <wp:inline distT="0" distB="0" distL="0" distR="0" wp14:anchorId="7611CB6C" wp14:editId="07675549">
            <wp:extent cx="3799918" cy="2707640"/>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1">
                      <a:extLst>
                        <a:ext uri="{28A0092B-C50C-407E-A947-70E740481C1C}">
                          <a14:useLocalDpi xmlns:a14="http://schemas.microsoft.com/office/drawing/2010/main" val="0"/>
                        </a:ext>
                      </a:extLst>
                    </a:blip>
                    <a:stretch>
                      <a:fillRect/>
                    </a:stretch>
                  </pic:blipFill>
                  <pic:spPr>
                    <a:xfrm>
                      <a:off x="0" y="0"/>
                      <a:ext cx="3807712" cy="2713194"/>
                    </a:xfrm>
                    <a:prstGeom prst="rect">
                      <a:avLst/>
                    </a:prstGeom>
                  </pic:spPr>
                </pic:pic>
              </a:graphicData>
            </a:graphic>
          </wp:inline>
        </w:drawing>
      </w:r>
    </w:p>
    <w:p w14:paraId="4969EE1D" w14:textId="4D18A0DE" w:rsidR="00CD31E3" w:rsidRPr="004F2D59" w:rsidRDefault="00CD31E3" w:rsidP="00CD31E3">
      <w:pPr>
        <w:pStyle w:val="Titulek"/>
        <w:jc w:val="both"/>
        <w:rPr>
          <w:rFonts w:ascii="Times New Roman" w:hAnsi="Times New Roman" w:cs="Times New Roman"/>
        </w:rPr>
      </w:pPr>
      <w:bookmarkStart w:id="306" w:name="_Ref421527348"/>
      <w:bookmarkStart w:id="307" w:name="_Toc421535222"/>
      <w:bookmarkStart w:id="308" w:name="_Toc421558551"/>
      <w:r>
        <w:t xml:space="preserve">Figure </w:t>
      </w:r>
      <w:r>
        <w:fldChar w:fldCharType="begin"/>
      </w:r>
      <w:r>
        <w:instrText xml:space="preserve"> SEQ Figure \* ARABIC </w:instrText>
      </w:r>
      <w:r>
        <w:fldChar w:fldCharType="separate"/>
      </w:r>
      <w:r w:rsidR="00BE1BA6">
        <w:rPr>
          <w:noProof/>
        </w:rPr>
        <w:t>6</w:t>
      </w:r>
      <w:r>
        <w:fldChar w:fldCharType="end"/>
      </w:r>
      <w:bookmarkEnd w:id="306"/>
      <w:r>
        <w:t>, Temperature dependence of oxygen dissociation curve described by our model</w:t>
      </w:r>
      <w:r w:rsidR="007E41BB">
        <w:t xml:space="preserve"> {Mateják, 2015 #155}</w:t>
      </w:r>
      <w:r>
        <w:t xml:space="preserve"> compared with observation by {Reeves, 1980 #121;Weber, 2014 #114}.</w:t>
      </w:r>
      <w:bookmarkEnd w:id="307"/>
      <w:bookmarkEnd w:id="308"/>
    </w:p>
    <w:p w14:paraId="7E6B6071" w14:textId="77777777" w:rsidR="00C06A54" w:rsidRPr="004F2D59" w:rsidRDefault="00C06A54" w:rsidP="00D86650">
      <w:pPr>
        <w:pStyle w:val="Nadpis3"/>
        <w:jc w:val="both"/>
        <w:rPr>
          <w:rFonts w:ascii="Times New Roman" w:hAnsi="Times New Roman" w:cs="Times New Roman"/>
        </w:rPr>
      </w:pPr>
      <w:bookmarkStart w:id="309" w:name="_Ref415238981"/>
      <w:r w:rsidRPr="004F2D59">
        <w:rPr>
          <w:rFonts w:ascii="Times New Roman" w:hAnsi="Times New Roman" w:cs="Times New Roman"/>
        </w:rPr>
        <w:t>Comparison with HumMod 1.6</w:t>
      </w:r>
      <w:bookmarkEnd w:id="309"/>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Physiomodel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0385" w:rsidRDefault="003362FC" w:rsidP="004F0385">
      <w:pPr>
        <w:pStyle w:val="Nadpis2"/>
        <w:rPr>
          <w:rStyle w:val="Znaknadpisu1"/>
          <w:rFonts w:ascii="Times New Roman" w:hAnsi="Times New Roman" w:cs="Times New Roman"/>
          <w:sz w:val="28"/>
        </w:rPr>
      </w:pPr>
      <w:bookmarkStart w:id="310" w:name="_Toc409289336"/>
      <w:bookmarkStart w:id="311" w:name="_Toc420288839"/>
      <w:bookmarkStart w:id="312" w:name="_Toc421578000"/>
      <w:r w:rsidRPr="004F0385">
        <w:rPr>
          <w:rStyle w:val="Znaknadpisu1"/>
          <w:rFonts w:ascii="Times New Roman" w:hAnsi="Times New Roman" w:cs="Times New Roman"/>
          <w:sz w:val="28"/>
        </w:rPr>
        <w:lastRenderedPageBreak/>
        <w:t xml:space="preserve">Neural </w:t>
      </w:r>
      <w:r w:rsidR="007C37C5" w:rsidRPr="004F0385">
        <w:rPr>
          <w:rStyle w:val="Znaknadpisu1"/>
          <w:rFonts w:ascii="Times New Roman" w:hAnsi="Times New Roman" w:cs="Times New Roman"/>
          <w:sz w:val="28"/>
        </w:rPr>
        <w:t>Regulations</w:t>
      </w:r>
      <w:bookmarkEnd w:id="310"/>
      <w:bookmarkEnd w:id="311"/>
      <w:bookmarkEnd w:id="312"/>
    </w:p>
    <w:p w14:paraId="30628EDD" w14:textId="78BCBAB9"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r w:rsidR="00D93652" w:rsidRPr="004F2D59">
        <w:rPr>
          <w:rFonts w:ascii="Times New Roman" w:hAnsi="Times New Roman" w:cs="Times New Roman"/>
        </w:rPr>
        <w:t xml:space="preserve">heart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osmoreceptors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r w:rsidR="00C35935" w:rsidRPr="004F2D59">
        <w:rPr>
          <w:rFonts w:ascii="Times New Roman" w:hAnsi="Times New Roman" w:cs="Times New Roman"/>
        </w:rPr>
        <w:t>thermoreceptors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w:t>
      </w:r>
      <w:r w:rsidR="00935432">
        <w:rPr>
          <w:rFonts w:ascii="Times New Roman" w:hAnsi="Times New Roman" w:cs="Times New Roman"/>
        </w:rPr>
        <w:t>s</w:t>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pathway, 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r w:rsidR="00FF6029" w:rsidRPr="004F2D59">
        <w:rPr>
          <w:rFonts w:ascii="Times New Roman" w:hAnsi="Times New Roman" w:cs="Times New Roman"/>
        </w:rPr>
        <w:t>catecholamines</w:t>
      </w:r>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desglymidodrine)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r w:rsidR="00386B4D" w:rsidRPr="004F2D59">
        <w:rPr>
          <w:rFonts w:ascii="Times New Roman" w:eastAsia="Times New Roman" w:hAnsi="Times New Roman" w:cs="Times New Roman"/>
        </w:rPr>
        <w:t xml:space="preserve">vagotomy, endoscopic thoracic sympathectomy).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in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 core 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724509B1" w14:textId="77777777" w:rsidR="00941989" w:rsidRPr="004F2D59" w:rsidRDefault="00941989" w:rsidP="00941989">
      <w:pPr>
        <w:pStyle w:val="Nadpis3"/>
        <w:rPr>
          <w:rFonts w:ascii="Times New Roman" w:hAnsi="Times New Roman" w:cs="Times New Roman"/>
        </w:rPr>
      </w:pPr>
      <w:bookmarkStart w:id="313" w:name="_Ref415238991"/>
      <w:r w:rsidRPr="004F2D59">
        <w:rPr>
          <w:rFonts w:ascii="Times New Roman" w:hAnsi="Times New Roman" w:cs="Times New Roman"/>
        </w:rPr>
        <w:t>Comparison with HumMod 1.6</w:t>
      </w:r>
      <w:bookmarkEnd w:id="313"/>
    </w:p>
    <w:p w14:paraId="0BC6AD3A" w14:textId="46C10E5B" w:rsidR="006B0C48" w:rsidRDefault="00941989" w:rsidP="00504EC1">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r w:rsidRPr="004F2D59">
        <w:rPr>
          <w:rFonts w:ascii="Times New Roman" w:hAnsi="Times New Roman" w:cs="Times New Roman"/>
        </w:rPr>
        <w:t>Physiomodel</w:t>
      </w:r>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BE1BA6">
        <w:rPr>
          <w:rFonts w:ascii="Times New Roman" w:hAnsi="Times New Roman" w:cs="Times New Roman"/>
        </w:rPr>
        <w:t>6.1.1</w:t>
      </w:r>
      <w:r w:rsidR="00605DFD" w:rsidRPr="004F2D59">
        <w:rPr>
          <w:rFonts w:ascii="Times New Roman" w:hAnsi="Times New Roman" w:cs="Times New Roman"/>
        </w:rPr>
        <w:fldChar w:fldCharType="end"/>
      </w:r>
      <w:r w:rsidR="00605DFD" w:rsidRPr="004F2D59">
        <w:rPr>
          <w:rFonts w:ascii="Times New Roman" w:hAnsi="Times New Roman" w:cs="Times New Roman"/>
        </w:rPr>
        <w:t>.</w:t>
      </w:r>
      <w:bookmarkStart w:id="314" w:name="_Toc408842159"/>
      <w:bookmarkStart w:id="315" w:name="_Toc408845957"/>
      <w:bookmarkStart w:id="316" w:name="_Toc409289340"/>
      <w:bookmarkStart w:id="317" w:name="_Ref414119925"/>
      <w:r w:rsidR="006B0C48">
        <w:rPr>
          <w:rFonts w:ascii="Times New Roman" w:hAnsi="Times New Roman" w:cs="Times New Roman"/>
        </w:rPr>
        <w:br w:type="page"/>
      </w:r>
    </w:p>
    <w:p w14:paraId="6D5AA6CC" w14:textId="3353D3FE" w:rsidR="003362FC" w:rsidRPr="004F2D59" w:rsidRDefault="003362FC" w:rsidP="00C96346">
      <w:pPr>
        <w:pStyle w:val="Nadpis1"/>
        <w:rPr>
          <w:rStyle w:val="Znaknadpisu1"/>
          <w:rFonts w:ascii="Times New Roman" w:hAnsi="Times New Roman" w:cs="Times New Roman"/>
        </w:rPr>
      </w:pPr>
      <w:bookmarkStart w:id="318" w:name="_Toc420288840"/>
      <w:bookmarkStart w:id="319" w:name="_Toc421578002"/>
      <w:r w:rsidRPr="004F2D59">
        <w:rPr>
          <w:rStyle w:val="Znaknadpisu1"/>
          <w:rFonts w:ascii="Times New Roman" w:hAnsi="Times New Roman" w:cs="Times New Roman"/>
        </w:rPr>
        <w:lastRenderedPageBreak/>
        <w:t>Discussion</w:t>
      </w:r>
      <w:bookmarkEnd w:id="314"/>
      <w:bookmarkEnd w:id="315"/>
      <w:bookmarkEnd w:id="316"/>
      <w:bookmarkEnd w:id="317"/>
      <w:bookmarkEnd w:id="318"/>
      <w:bookmarkEnd w:id="319"/>
    </w:p>
    <w:p w14:paraId="60F9BD45" w14:textId="77777777" w:rsidR="00E57E31" w:rsidRPr="004F2D59" w:rsidRDefault="00E57E31" w:rsidP="00E57E31">
      <w:pPr>
        <w:pStyle w:val="Nadpis2"/>
      </w:pPr>
      <w:bookmarkStart w:id="320" w:name="_Ref415232619"/>
      <w:bookmarkStart w:id="321" w:name="_Toc420288841"/>
      <w:bookmarkStart w:id="322" w:name="_Toc420288842"/>
      <w:r>
        <w:t>Selection of first principles</w:t>
      </w:r>
      <w:bookmarkEnd w:id="322"/>
    </w:p>
    <w:p w14:paraId="67DEE179" w14:textId="4DBDA286"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The main problem with the </w:t>
      </w:r>
      <w:r>
        <w:rPr>
          <w:rFonts w:ascii="Times New Roman" w:hAnsi="Times New Roman" w:cs="Times New Roman"/>
        </w:rPr>
        <w:t xml:space="preserve">most implementations of the physiological </w:t>
      </w:r>
      <w:r w:rsidRPr="004F2D59">
        <w:rPr>
          <w:rFonts w:ascii="Times New Roman" w:hAnsi="Times New Roman" w:cs="Times New Roman"/>
        </w:rPr>
        <w:t>model</w:t>
      </w:r>
      <w:r>
        <w:rPr>
          <w:rFonts w:ascii="Times New Roman" w:hAnsi="Times New Roman" w:cs="Times New Roman"/>
        </w:rPr>
        <w:t>s</w:t>
      </w:r>
      <w:r w:rsidRPr="004F2D59">
        <w:rPr>
          <w:rFonts w:ascii="Times New Roman" w:hAnsi="Times New Roman" w:cs="Times New Roman"/>
        </w:rPr>
        <w:t xml:space="preserve">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Pr>
          <w:rFonts w:ascii="Times New Roman" w:hAnsi="Times New Roman" w:cs="Times New Roman"/>
        </w:rPr>
        <w:t xml:space="preserve"> {Fritzson, 1998 #43; Tummescheit, 2002 #42}</w:t>
      </w:r>
      <w:r w:rsidRPr="004F2D59">
        <w:rPr>
          <w:rFonts w:ascii="Times New Roman" w:hAnsi="Times New Roman" w:cs="Times New Roman"/>
        </w:rPr>
        <w:t>. It does not matter which variable is used as an output from the equation, because Modelica</w:t>
      </w:r>
      <w:r>
        <w:rPr>
          <w:rFonts w:ascii="Times New Roman" w:hAnsi="Times New Roman" w:cs="Times New Roman"/>
        </w:rPr>
        <w:t xml:space="preserve"> tools</w:t>
      </w:r>
      <w:r w:rsidRPr="004F2D59">
        <w:rPr>
          <w:rFonts w:ascii="Times New Roman" w:hAnsi="Times New Roman" w:cs="Times New Roman"/>
        </w:rPr>
        <w:t xml:space="preserve"> </w:t>
      </w:r>
      <w:r>
        <w:rPr>
          <w:rFonts w:ascii="Times New Roman" w:hAnsi="Times New Roman" w:cs="Times New Roman"/>
        </w:rPr>
        <w:t>make</w:t>
      </w:r>
      <w:r w:rsidRPr="004F2D59">
        <w:rPr>
          <w:rFonts w:ascii="Times New Roman" w:hAnsi="Times New Roman" w:cs="Times New Roman"/>
        </w:rPr>
        <w:t xml:space="preserve"> automatically algebraic manipulation during compilation time</w:t>
      </w:r>
      <w:r w:rsidR="00197413">
        <w:rPr>
          <w:rFonts w:ascii="Times New Roman" w:hAnsi="Times New Roman" w:cs="Times New Roman"/>
        </w:rPr>
        <w:t xml:space="preserve"> {Mattson, 1997 #46;Mattsson, 1998 #45}</w:t>
      </w:r>
      <w:r w:rsidRPr="004F2D59">
        <w:rPr>
          <w:rFonts w:ascii="Times New Roman" w:hAnsi="Times New Roman" w:cs="Times New Roman"/>
        </w:rPr>
        <w:t xml:space="preserve">. </w:t>
      </w:r>
    </w:p>
    <w:p w14:paraId="6C7CBDE4" w14:textId="77777777" w:rsidR="00E57E31" w:rsidRPr="004F2D59" w:rsidRDefault="00E57E31" w:rsidP="00E57E31">
      <w:pPr>
        <w:jc w:val="both"/>
        <w:rPr>
          <w:rFonts w:ascii="Times New Roman" w:hAnsi="Times New Roman" w:cs="Times New Roman"/>
        </w:rPr>
      </w:pPr>
      <w:r w:rsidRPr="004F2D59">
        <w:rPr>
          <w:rFonts w:ascii="Times New Roman" w:hAnsi="Times New Roman" w:cs="Times New Roman"/>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as a specific occurrence,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69B5643"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The next approach in the field of physical chemistry </w:t>
      </w:r>
      <w:r>
        <w:rPr>
          <w:rFonts w:ascii="Times New Roman" w:hAnsi="Times New Roman" w:cs="Times New Roman"/>
        </w:rPr>
        <w:t xml:space="preserve">{Mortimer, 2008 #153} </w:t>
      </w:r>
      <w:r w:rsidRPr="004F2D59">
        <w:rPr>
          <w:rFonts w:ascii="Times New Roman" w:hAnsi="Times New Roman" w:cs="Times New Roman"/>
        </w:rPr>
        <w:t>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4F2D59">
        <w:rPr>
          <w:rFonts w:ascii="Times New Roman" w:hAnsi="Times New Roman" w:cs="Times New Roman"/>
          <w:vertAlign w:val="subscript"/>
        </w:rPr>
        <w:t>f</w:t>
      </w:r>
      <w:r w:rsidRPr="004F2D59">
        <w:rPr>
          <w:rFonts w:ascii="Times New Roman" w:hAnsi="Times New Roman" w:cs="Times New Roman"/>
        </w:rPr>
        <w:t>H) and free Gibbs energy of formation (Δ</w:t>
      </w:r>
      <w:r w:rsidRPr="004F2D59">
        <w:rPr>
          <w:rFonts w:ascii="Times New Roman" w:hAnsi="Times New Roman" w:cs="Times New Roman"/>
          <w:vertAlign w:val="subscript"/>
        </w:rPr>
        <w:t>f</w:t>
      </w:r>
      <w:r w:rsidRPr="004F2D59">
        <w:rPr>
          <w:rFonts w:ascii="Times New Roman" w:hAnsi="Times New Roman" w:cs="Times New Roman"/>
        </w:rPr>
        <w:t>G). The enthalpy of the reaction is the sum of formation enthalpies of products minus the sum of formation enthalpies of substrates (</w:t>
      </w:r>
      <w:hyperlink r:id="rId202" w:history="1">
        <w:r w:rsidRPr="004F2D59">
          <w:rPr>
            <w:rStyle w:val="Hypertextovodkaz"/>
            <w:rFonts w:ascii="Times New Roman" w:hAnsi="Times New Roman" w:cs="Times New Roman"/>
          </w:rPr>
          <w:t>Hess’s law</w:t>
        </w:r>
      </w:hyperlink>
      <w:r w:rsidRPr="004F2D59">
        <w:rPr>
          <w:rFonts w:ascii="Times New Roman" w:hAnsi="Times New Roman" w:cs="Times New Roman"/>
        </w:rPr>
        <w:t>). Having Gibbs energies of all products and all substrates, the Gibbs energy of the reaction (Δ</w:t>
      </w:r>
      <w:r w:rsidRPr="004F2D59">
        <w:rPr>
          <w:rFonts w:ascii="Times New Roman" w:hAnsi="Times New Roman" w:cs="Times New Roman"/>
          <w:vertAlign w:val="subscript"/>
        </w:rPr>
        <w:t>r</w:t>
      </w:r>
      <w:r w:rsidRPr="004F2D59">
        <w:rPr>
          <w:rFonts w:ascii="Times New Roman" w:hAnsi="Times New Roman" w:cs="Times New Roman"/>
        </w:rPr>
        <w:t>G) is also the result of Hess’s law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color w:val="1F4E79" w:themeColor="accent1" w:themeShade="80"/>
        </w:rPr>
        <w:t xml:space="preserve">Equation </w:t>
      </w:r>
      <w:r>
        <w:rPr>
          <w:rFonts w:ascii="Times New Roman" w:hAnsi="Times New Roman" w:cs="Times New Roman"/>
          <w:color w:val="1F4E79" w:themeColor="accent1" w:themeShade="80"/>
        </w:rPr>
        <w:t>11</w:t>
      </w:r>
      <w:r w:rsidRPr="004F2D59">
        <w:rPr>
          <w:rFonts w:ascii="Times New Roman" w:hAnsi="Times New Roman" w:cs="Times New Roman"/>
        </w:rPr>
        <w:fldChar w:fldCharType="end"/>
      </w:r>
      <w:r w:rsidRPr="004F2D59">
        <w:rPr>
          <w:rFonts w:ascii="Times New Roman" w:hAnsi="Times New Roman" w:cs="Times New Roman"/>
        </w:rPr>
        <w:t xml:space="preserve">), while the dissociation coefficient (K) of the reaction at temperature T is defined from the Gibbs energy of the reaction as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3791469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 xml:space="preserve">Equation </w:t>
      </w:r>
      <w:r>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4F2D59" w14:paraId="1F474A1F" w14:textId="77777777" w:rsidTr="005E4E25">
        <w:trPr>
          <w:trHeight w:val="879"/>
        </w:trPr>
        <w:tc>
          <w:tcPr>
            <w:tcW w:w="7230" w:type="dxa"/>
            <w:vAlign w:val="center"/>
          </w:tcPr>
          <w:p w14:paraId="3F1861C3" w14:textId="77777777" w:rsidR="00E57E31" w:rsidRPr="004F2D59" w:rsidRDefault="00E57E31" w:rsidP="005E4E25">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256B451E" w14:textId="77777777" w:rsidR="00E57E31" w:rsidRPr="004F2D59" w:rsidRDefault="00E57E31" w:rsidP="005E4E25">
            <w:pPr>
              <w:pStyle w:val="Titulek"/>
              <w:jc w:val="both"/>
              <w:rPr>
                <w:rFonts w:ascii="Times New Roman" w:hAnsi="Times New Roman" w:cs="Times New Roman"/>
              </w:rPr>
            </w:pPr>
            <w:bookmarkStart w:id="323" w:name="_Ref413791469"/>
            <w:bookmarkStart w:id="324" w:name="_Ref42161534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Pr>
                <w:rFonts w:ascii="Times New Roman" w:hAnsi="Times New Roman" w:cs="Times New Roman"/>
                <w:noProof/>
              </w:rPr>
              <w:t>34</w:t>
            </w:r>
            <w:r w:rsidRPr="004F2D59">
              <w:rPr>
                <w:rFonts w:ascii="Times New Roman" w:hAnsi="Times New Roman" w:cs="Times New Roman"/>
              </w:rPr>
              <w:fldChar w:fldCharType="end"/>
            </w:r>
            <w:bookmarkEnd w:id="323"/>
            <w:r w:rsidRPr="004F2D59">
              <w:rPr>
                <w:rFonts w:ascii="Times New Roman" w:hAnsi="Times New Roman" w:cs="Times New Roman"/>
              </w:rPr>
              <w:t>: Gibbs free energy of the reaction.</w:t>
            </w:r>
            <w:bookmarkEnd w:id="324"/>
          </w:p>
        </w:tc>
      </w:tr>
    </w:tbl>
    <w:p w14:paraId="0CF33FE9" w14:textId="09F22CE5"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w:t>
      </w:r>
      <w:r w:rsidRPr="004F2D59">
        <w:rPr>
          <w:rFonts w:ascii="Times New Roman" w:hAnsi="Times New Roman" w:cs="Times New Roman"/>
        </w:rPr>
        <w:lastRenderedPageBreak/>
        <w:t>theory</w:t>
      </w:r>
      <w:r w:rsidR="00EB4987">
        <w:rPr>
          <w:rFonts w:ascii="Times New Roman" w:hAnsi="Times New Roman" w:cs="Times New Roman"/>
        </w:rPr>
        <w:t xml:space="preserve"> {Debye, 1923 #153}</w:t>
      </w:r>
      <w:r w:rsidRPr="004F2D59">
        <w:rPr>
          <w:rFonts w:ascii="Times New Roman" w:hAnsi="Times New Roman" w:cs="Times New Roman"/>
        </w:rPr>
        <w:t>. The creation of metabolic pathways should be simple, i.e., simply by connecting substances with the implementation of chemical reactions. The user simply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FD5A245" w:rsidR="00E57E31" w:rsidRPr="00E57E31" w:rsidRDefault="00E57E31" w:rsidP="00E57E31">
      <w:pPr>
        <w:jc w:val="both"/>
        <w:rPr>
          <w:rFonts w:ascii="Times New Roman" w:hAnsi="Times New Roman" w:cs="Times New Roman"/>
        </w:rPr>
      </w:pPr>
      <w:r w:rsidRPr="004F2D59">
        <w:rPr>
          <w:rFonts w:ascii="Times New Roman" w:hAnsi="Times New Roman" w:cs="Times New Roman"/>
        </w:rPr>
        <w:t>This type of improvement also guarantees the more sophisticated rule of chemical systems called the “</w:t>
      </w:r>
      <w:hyperlink r:id="rId203"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w:t>
      </w:r>
      <w:r w:rsidR="00197413">
        <w:rPr>
          <w:rFonts w:ascii="Times New Roman" w:hAnsi="Times New Roman" w:cs="Times New Roman"/>
        </w:rPr>
        <w:t xml:space="preserve"> </w:t>
      </w:r>
      <w:r w:rsidR="008B11F3">
        <w:rPr>
          <w:rFonts w:ascii="Times New Roman" w:hAnsi="Times New Roman" w:cs="Times New Roman"/>
        </w:rPr>
        <w:t>{Shiryaeva, 2010 #790}</w:t>
      </w:r>
      <w:r w:rsidRPr="004F2D59">
        <w:rPr>
          <w:rFonts w:ascii="Times New Roman" w:hAnsi="Times New Roman" w:cs="Times New Roman"/>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4F2D59">
        <w:rPr>
          <w:rFonts w:ascii="Times New Roman" w:hAnsi="Times New Roman" w:cs="Times New Roman"/>
          <w:vertAlign w:val="subscript"/>
        </w:rPr>
        <w:t>1</w:t>
      </w:r>
      <w:r w:rsidRPr="004F2D59">
        <w:rPr>
          <w:rFonts w:ascii="Times New Roman" w:hAnsi="Times New Roman" w:cs="Times New Roman"/>
        </w:rPr>
        <w:t>&lt;-&gt;A</w:t>
      </w:r>
      <w:r w:rsidRPr="004F2D59">
        <w:rPr>
          <w:rFonts w:ascii="Times New Roman" w:hAnsi="Times New Roman" w:cs="Times New Roman"/>
          <w:vertAlign w:val="subscript"/>
        </w:rPr>
        <w:t>2</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lt;-&gt;A</w:t>
      </w:r>
      <w:r w:rsidRPr="004F2D59">
        <w:rPr>
          <w:rFonts w:ascii="Times New Roman" w:hAnsi="Times New Roman" w:cs="Times New Roman"/>
          <w:vertAlign w:val="subscript"/>
        </w:rPr>
        <w:t>3</w:t>
      </w:r>
      <w:r w:rsidRPr="004F2D59">
        <w:rPr>
          <w:rFonts w:ascii="Times New Roman" w:hAnsi="Times New Roman" w:cs="Times New Roman"/>
        </w:rPr>
        <w:t xml:space="preserve"> and A</w:t>
      </w:r>
      <w:r w:rsidRPr="004F2D59">
        <w:rPr>
          <w:rFonts w:ascii="Times New Roman" w:hAnsi="Times New Roman" w:cs="Times New Roman"/>
          <w:vertAlign w:val="subscript"/>
        </w:rPr>
        <w:t>3</w:t>
      </w:r>
      <w:r w:rsidRPr="004F2D59">
        <w:rPr>
          <w:rFonts w:ascii="Times New Roman" w:hAnsi="Times New Roman" w:cs="Times New Roman"/>
        </w:rPr>
        <w:t>&lt;-&gt;A</w:t>
      </w:r>
      <w:r w:rsidRPr="004F2D59">
        <w:rPr>
          <w:rFonts w:ascii="Times New Roman" w:hAnsi="Times New Roman" w:cs="Times New Roman"/>
          <w:vertAlign w:val="subscript"/>
        </w:rPr>
        <w:t>1</w:t>
      </w:r>
      <w:r w:rsidRPr="004F2D59">
        <w:rPr>
          <w:rFonts w:ascii="Times New Roman" w:hAnsi="Times New Roman" w:cs="Times New Roman"/>
        </w:rPr>
        <w:t xml:space="preserve"> after an extended time, when the concentrations of A</w:t>
      </w:r>
      <w:r w:rsidRPr="004F2D59">
        <w:rPr>
          <w:rFonts w:ascii="Times New Roman" w:hAnsi="Times New Roman" w:cs="Times New Roman"/>
          <w:vertAlign w:val="subscript"/>
        </w:rPr>
        <w:t>1</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 xml:space="preserve"> and A</w:t>
      </w:r>
      <w:r w:rsidRPr="004F2D59">
        <w:rPr>
          <w:rFonts w:ascii="Times New Roman" w:hAnsi="Times New Roman" w:cs="Times New Roman"/>
          <w:vertAlign w:val="subscript"/>
        </w:rPr>
        <w:t>3</w:t>
      </w:r>
      <w:r w:rsidRPr="004F2D59">
        <w:rPr>
          <w:rFonts w:ascii="Times New Roman" w:hAnsi="Times New Roman" w:cs="Times New Roman"/>
        </w:rPr>
        <w:t xml:space="preserve"> are constant. The K</w:t>
      </w:r>
      <w:r w:rsidRPr="004F2D59">
        <w:rPr>
          <w:rFonts w:ascii="Times New Roman" w:hAnsi="Times New Roman" w:cs="Times New Roman"/>
          <w:vertAlign w:val="subscript"/>
        </w:rPr>
        <w:t>12</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A</w:t>
      </w:r>
      <w:r w:rsidRPr="004F2D59">
        <w:rPr>
          <w:rFonts w:ascii="Times New Roman" w:hAnsi="Times New Roman" w:cs="Times New Roman"/>
          <w:vertAlign w:val="subscript"/>
        </w:rPr>
        <w:t>1</w:t>
      </w:r>
      <w:r w:rsidRPr="004F2D59">
        <w:rPr>
          <w:rFonts w:ascii="Times New Roman" w:hAnsi="Times New Roman" w:cs="Times New Roman"/>
        </w:rPr>
        <w:t>, K</w:t>
      </w:r>
      <w:r w:rsidRPr="004F2D59">
        <w:rPr>
          <w:rFonts w:ascii="Times New Roman" w:hAnsi="Times New Roman" w:cs="Times New Roman"/>
          <w:vertAlign w:val="subscript"/>
        </w:rPr>
        <w:t>23</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A</w:t>
      </w:r>
      <w:r w:rsidRPr="004F2D59">
        <w:rPr>
          <w:rFonts w:ascii="Times New Roman" w:hAnsi="Times New Roman" w:cs="Times New Roman"/>
          <w:vertAlign w:val="subscript"/>
        </w:rPr>
        <w:t>3</w:t>
      </w:r>
      <w:r w:rsidRPr="004F2D59">
        <w:rPr>
          <w:rFonts w:ascii="Times New Roman" w:hAnsi="Times New Roman" w:cs="Times New Roman"/>
        </w:rPr>
        <w:t xml:space="preserve"> and K</w:t>
      </w:r>
      <w:r w:rsidRPr="004F2D59">
        <w:rPr>
          <w:rFonts w:ascii="Times New Roman" w:hAnsi="Times New Roman" w:cs="Times New Roman"/>
          <w:vertAlign w:val="subscript"/>
        </w:rPr>
        <w:t>31</w:t>
      </w:r>
      <w:r w:rsidRPr="004F2D59">
        <w:rPr>
          <w:rFonts w:ascii="Times New Roman" w:hAnsi="Times New Roman" w:cs="Times New Roman"/>
        </w:rPr>
        <w:t>= A</w:t>
      </w:r>
      <w:r w:rsidRPr="004F2D59">
        <w:rPr>
          <w:rFonts w:ascii="Times New Roman" w:hAnsi="Times New Roman" w:cs="Times New Roman"/>
          <w:vertAlign w:val="subscript"/>
        </w:rPr>
        <w:t>3</w:t>
      </w:r>
      <w:r w:rsidRPr="004F2D59">
        <w:rPr>
          <w:rFonts w:ascii="Times New Roman" w:hAnsi="Times New Roman" w:cs="Times New Roman"/>
        </w:rPr>
        <w:t>/A</w:t>
      </w:r>
      <w:r w:rsidRPr="004F2D59">
        <w:rPr>
          <w:rFonts w:ascii="Times New Roman" w:hAnsi="Times New Roman" w:cs="Times New Roman"/>
          <w:vertAlign w:val="subscript"/>
        </w:rPr>
        <w:t>1</w:t>
      </w:r>
      <w:r w:rsidRPr="004F2D59">
        <w:rPr>
          <w:rFonts w:ascii="Times New Roman" w:hAnsi="Times New Roman" w:cs="Times New Roman"/>
        </w:rPr>
        <w:t xml:space="preserve"> are dissociation constants of the reactions at temperature T. If the user wants to set the dissociation constants, the following requirements must be verified by the user: K</w:t>
      </w:r>
      <w:r w:rsidRPr="004F2D59">
        <w:rPr>
          <w:rFonts w:ascii="Times New Roman" w:hAnsi="Times New Roman" w:cs="Times New Roman"/>
          <w:vertAlign w:val="subscript"/>
        </w:rPr>
        <w:t xml:space="preserve">123 </w:t>
      </w:r>
      <w:r w:rsidRPr="004F2D59">
        <w:rPr>
          <w:rFonts w:ascii="Times New Roman" w:hAnsi="Times New Roman" w:cs="Times New Roman"/>
        </w:rPr>
        <w:t>= K</w:t>
      </w:r>
      <w:r w:rsidRPr="004F2D59">
        <w:rPr>
          <w:rFonts w:ascii="Times New Roman" w:hAnsi="Times New Roman" w:cs="Times New Roman"/>
          <w:vertAlign w:val="subscript"/>
        </w:rPr>
        <w:t>12</w:t>
      </w:r>
      <w:r w:rsidRPr="004F2D59">
        <w:rPr>
          <w:rFonts w:ascii="Times New Roman" w:hAnsi="Times New Roman" w:cs="Times New Roman"/>
        </w:rPr>
        <w:t>* K</w:t>
      </w:r>
      <w:r w:rsidRPr="004F2D59">
        <w:rPr>
          <w:rFonts w:ascii="Times New Roman" w:hAnsi="Times New Roman" w:cs="Times New Roman"/>
          <w:vertAlign w:val="subscript"/>
        </w:rPr>
        <w:t>23</w:t>
      </w:r>
      <w:r w:rsidRPr="004F2D59">
        <w:rPr>
          <w:rFonts w:ascii="Times New Roman" w:hAnsi="Times New Roman" w:cs="Times New Roman"/>
        </w:rPr>
        <w:t>* K</w:t>
      </w:r>
      <w:r w:rsidRPr="004F2D59">
        <w:rPr>
          <w:rFonts w:ascii="Times New Roman" w:hAnsi="Times New Roman" w:cs="Times New Roman"/>
          <w:vertAlign w:val="subscript"/>
        </w:rPr>
        <w:t xml:space="preserve">31 </w:t>
      </w:r>
      <w:r w:rsidRPr="004F2D59">
        <w:rPr>
          <w:rFonts w:ascii="Times New Roman" w:hAnsi="Times New Roman" w:cs="Times New Roman"/>
        </w:rPr>
        <w:t>= 1. However, if the system is calculated from Gibbs energies of formation of each substance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xml:space="preserve"> and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then this relation will be automatically fulfilled as relation 0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12</w:t>
      </w:r>
      <w:r w:rsidRPr="004F2D59">
        <w:rPr>
          <w:rFonts w:ascii="Times New Roman" w:hAnsi="Times New Roman" w:cs="Times New Roman"/>
        </w:rPr>
        <w:t xml:space="preserve">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 xml:space="preserve">23 </w:t>
      </w:r>
      <w:r w:rsidRPr="004F2D59">
        <w:rPr>
          <w:rFonts w:ascii="Times New Roman" w:hAnsi="Times New Roman" w:cs="Times New Roman"/>
        </w:rPr>
        <w:t>+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31</w:t>
      </w:r>
      <w:r w:rsidRPr="004F2D59">
        <w:rPr>
          <w:rFonts w:ascii="Times New Roman" w:hAnsi="Times New Roman" w:cs="Times New Roman"/>
        </w:rPr>
        <w:t xml:space="preserve">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123</w:t>
      </w:r>
      <w:r w:rsidRPr="004F2D59">
        <w:rPr>
          <w:rFonts w:ascii="Times New Roman" w:hAnsi="Times New Roman" w:cs="Times New Roman"/>
        </w:rPr>
        <w:t>, because Δ</w:t>
      </w:r>
      <w:r w:rsidRPr="004F2D59">
        <w:rPr>
          <w:rFonts w:ascii="Times New Roman" w:hAnsi="Times New Roman" w:cs="Times New Roman"/>
          <w:vertAlign w:val="subscript"/>
        </w:rPr>
        <w:t>r</w:t>
      </w:r>
      <w:r w:rsidRPr="004F2D59">
        <w:rPr>
          <w:rFonts w:ascii="Times New Roman" w:hAnsi="Times New Roman" w:cs="Times New Roman"/>
        </w:rPr>
        <w:t xml:space="preserve">G = 0 if and only if K = 1 as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3791469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 xml:space="preserve">Equation </w:t>
      </w:r>
      <w:r>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w:t>
      </w:r>
    </w:p>
    <w:p w14:paraId="2557F5A8" w14:textId="4629A76F" w:rsidR="008C2976" w:rsidRPr="004F2D59" w:rsidRDefault="00E57E31" w:rsidP="00C96346">
      <w:pPr>
        <w:pStyle w:val="Nadpis2"/>
      </w:pPr>
      <w:r>
        <w:t>Development</w:t>
      </w:r>
      <w:r w:rsidRPr="004F2D59">
        <w:t xml:space="preserve"> </w:t>
      </w:r>
      <w:r>
        <w:t>of integrative p</w:t>
      </w:r>
      <w:r w:rsidR="008C2976" w:rsidRPr="004F2D59">
        <w:t xml:space="preserve">hysiological </w:t>
      </w:r>
      <w:r>
        <w:t xml:space="preserve">theories </w:t>
      </w:r>
      <w:bookmarkEnd w:id="320"/>
      <w:bookmarkEnd w:id="321"/>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33949573"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T</w:t>
      </w:r>
      <w:r w:rsidR="00F37865" w:rsidRPr="004F2D59">
        <w:rPr>
          <w:rFonts w:ascii="Times New Roman" w:hAnsi="Times New Roman" w:cs="Times New Roman"/>
        </w:rPr>
        <w:t>otalDrive</w:t>
      </w:r>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the value one as </w:t>
      </w:r>
      <w:r w:rsidR="00935432">
        <w:rPr>
          <w:rFonts w:ascii="Times New Roman" w:hAnsi="Times New Roman" w:cs="Times New Roman"/>
        </w:rPr>
        <w:t>normalized multiplicative</w:t>
      </w:r>
      <w:r w:rsidR="00CA22A8" w:rsidRPr="004F2D59">
        <w:rPr>
          <w:rFonts w:ascii="Times New Roman" w:hAnsi="Times New Roman" w:cs="Times New Roman"/>
        </w:rPr>
        <w:t xml:space="preserve"> effect.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the connected systems from which the T</w:t>
      </w:r>
      <w:r w:rsidR="000E26BE" w:rsidRPr="004F2D59">
        <w:rPr>
          <w:rFonts w:ascii="Times New Roman" w:hAnsi="Times New Roman" w:cs="Times New Roman"/>
        </w:rPr>
        <w:t>otalDrive</w:t>
      </w:r>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r w:rsidR="00935432">
        <w:rPr>
          <w:rFonts w:ascii="Times New Roman" w:hAnsi="Times New Roman" w:cs="Times New Roman"/>
        </w:rPr>
        <w:t xml:space="preserve">the TotalDrive </w:t>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pH</w:t>
      </w:r>
      <w:r w:rsidR="00632F60" w:rsidRPr="004F2D59">
        <w:rPr>
          <w:rFonts w:ascii="Times New Roman" w:hAnsi="Times New Roman" w:cs="Times New Roman"/>
          <w:vertAlign w:val="subscript"/>
        </w:rPr>
        <w:t>in</w:t>
      </w:r>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calculated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lastRenderedPageBreak/>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pH</w:t>
      </w:r>
      <w:r w:rsidR="00632F60" w:rsidRPr="004F2D59">
        <w:rPr>
          <w:rFonts w:ascii="Times New Roman" w:hAnsi="Times New Roman" w:cs="Times New Roman"/>
          <w:vertAlign w:val="subscript"/>
        </w:rPr>
        <w:t>in</w:t>
      </w:r>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normal pH</w:t>
      </w:r>
      <w:r w:rsidR="00632F60" w:rsidRPr="004F2D59">
        <w:rPr>
          <w:rFonts w:ascii="Times New Roman" w:hAnsi="Times New Roman" w:cs="Times New Roman"/>
          <w:vertAlign w:val="subscript"/>
        </w:rPr>
        <w:t>in</w:t>
      </w:r>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the pH</w:t>
      </w:r>
      <w:r w:rsidR="007712D4" w:rsidRPr="004F2D59">
        <w:rPr>
          <w:rFonts w:ascii="Times New Roman" w:hAnsi="Times New Roman" w:cs="Times New Roman"/>
          <w:vertAlign w:val="subscript"/>
        </w:rPr>
        <w:t>in</w:t>
      </w:r>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4AFBA31B"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Slyke equation</w:t>
      </w:r>
      <w:r w:rsidR="007712D4" w:rsidRPr="004F2D59">
        <w:rPr>
          <w:rFonts w:ascii="Times New Roman" w:hAnsi="Times New Roman" w:cs="Times New Roman"/>
        </w:rPr>
        <w:t xml:space="preserve">, as </w:t>
      </w:r>
      <w:r w:rsidR="008E1C70" w:rsidRPr="004F2D59">
        <w:rPr>
          <w:rFonts w:ascii="Times New Roman" w:hAnsi="Times New Roman" w:cs="Times New Roman"/>
        </w:rPr>
        <w:t>Siggaard Anderson did with cTH=- BE</w:t>
      </w:r>
      <w:r w:rsidR="008E1C70" w:rsidRPr="004F2D59">
        <w:rPr>
          <w:rFonts w:ascii="Times New Roman" w:hAnsi="Times New Roman" w:cs="Times New Roman"/>
          <w:vertAlign w:val="subscript"/>
        </w:rPr>
        <w:t>ox</w:t>
      </w:r>
      <w:r w:rsidR="00EB4987">
        <w:rPr>
          <w:rFonts w:ascii="Times New Roman" w:hAnsi="Times New Roman" w:cs="Times New Roman"/>
          <w:vertAlign w:val="subscript"/>
        </w:rPr>
        <w:t xml:space="preserve"> </w:t>
      </w:r>
      <w:r w:rsidR="00EB4987" w:rsidRPr="00EB4987">
        <w:rPr>
          <w:rFonts w:ascii="Times New Roman" w:hAnsi="Times New Roman" w:cs="Times New Roman"/>
        </w:rPr>
        <w:t>{Siggaard-Andersen, 2005 #111}</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ecause the BE</w:t>
      </w:r>
      <w:r w:rsidR="00E85872" w:rsidRPr="004F2D59">
        <w:rPr>
          <w:rFonts w:ascii="Times New Roman" w:hAnsi="Times New Roman" w:cs="Times New Roman"/>
          <w:vertAlign w:val="subscript"/>
        </w:rPr>
        <w:t>ox</w:t>
      </w:r>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The first idea was to create the state 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change of BE</w:t>
      </w:r>
      <w:r w:rsidR="00E85872" w:rsidRPr="004F2D59">
        <w:rPr>
          <w:rFonts w:ascii="Times New Roman" w:hAnsi="Times New Roman" w:cs="Times New Roman"/>
          <w:vertAlign w:val="subscript"/>
        </w:rPr>
        <w:t>ox</w:t>
      </w:r>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negative change of BE</w:t>
      </w:r>
      <w:r w:rsidR="00E85872" w:rsidRPr="004F2D59">
        <w:rPr>
          <w:rFonts w:ascii="Times New Roman" w:hAnsi="Times New Roman" w:cs="Times New Roman"/>
          <w:vertAlign w:val="subscript"/>
        </w:rPr>
        <w:t>ox</w:t>
      </w:r>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r w:rsidR="0017242F" w:rsidRPr="004F2D59">
        <w:rPr>
          <w:rFonts w:ascii="Times New Roman" w:hAnsi="Times New Roman" w:cs="Times New Roman"/>
        </w:rPr>
        <w:t>,</w:t>
      </w:r>
      <w:r w:rsidR="009A0AB2" w:rsidRPr="004F2D59">
        <w:rPr>
          <w:rFonts w:ascii="Times New Roman" w:hAnsi="Times New Roman" w:cs="Times New Roman"/>
        </w:rPr>
        <w:t xml:space="preserve">  the lost electroneutrality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calculated pH. As a result of electroneutrality,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r w:rsidR="008E1C70" w:rsidRPr="004F2D59">
        <w:rPr>
          <w:rFonts w:ascii="Times New Roman" w:hAnsi="Times New Roman" w:cs="Times New Roman"/>
        </w:rPr>
        <w:t>BE</w:t>
      </w:r>
      <w:r w:rsidR="008E1C70" w:rsidRPr="004F2D59">
        <w:rPr>
          <w:rFonts w:ascii="Times New Roman" w:hAnsi="Times New Roman" w:cs="Times New Roman"/>
          <w:vertAlign w:val="subscript"/>
        </w:rPr>
        <w:t>ox</w:t>
      </w:r>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electroneutrality</w:t>
      </w:r>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the BE</w:t>
      </w:r>
      <w:r w:rsidR="008E1C70" w:rsidRPr="004F2D59">
        <w:rPr>
          <w:rFonts w:ascii="Times New Roman" w:hAnsi="Times New Roman" w:cs="Times New Roman"/>
          <w:vertAlign w:val="subscript"/>
        </w:rPr>
        <w:t>ox</w:t>
      </w:r>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equation of electroneutrality</w:t>
      </w:r>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BE1BA6">
        <w:rPr>
          <w:rFonts w:ascii="Times New Roman" w:hAnsi="Times New Roman" w:cs="Times New Roman"/>
        </w:rPr>
        <w:t>5.4.1</w:t>
      </w:r>
      <w:r w:rsidR="0033440C" w:rsidRPr="004F2D59">
        <w:rPr>
          <w:rFonts w:ascii="Times New Roman" w:hAnsi="Times New Roman" w:cs="Times New Roman"/>
        </w:rPr>
        <w:fldChar w:fldCharType="end"/>
      </w:r>
      <w:r w:rsidR="0033440C" w:rsidRPr="004F2D59">
        <w:rPr>
          <w:rFonts w:ascii="Times New Roman" w:hAnsi="Times New Roman" w:cs="Times New Roman"/>
        </w:rPr>
        <w:t>. After improving BE</w:t>
      </w:r>
      <w:r w:rsidR="0033440C" w:rsidRPr="004F2D59">
        <w:rPr>
          <w:rFonts w:ascii="Times New Roman" w:hAnsi="Times New Roman" w:cs="Times New Roman"/>
          <w:vertAlign w:val="subscript"/>
        </w:rPr>
        <w:t>ox</w:t>
      </w:r>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electroneutrality.</w:t>
      </w:r>
    </w:p>
    <w:p w14:paraId="476C6A64" w14:textId="49504F2A" w:rsidR="00E57E31" w:rsidRDefault="00EB4987" w:rsidP="00C96346">
      <w:pPr>
        <w:pStyle w:val="Nadpis2"/>
      </w:pPr>
      <w:r>
        <w:t xml:space="preserve">Verification </w:t>
      </w:r>
    </w:p>
    <w:p w14:paraId="55C1B5DB" w14:textId="77777777" w:rsidR="002A3187" w:rsidRDefault="000D24CF" w:rsidP="002A3187">
      <w:pPr>
        <w:jc w:val="both"/>
      </w:pPr>
      <w:r>
        <w:t xml:space="preserve">The goal of this integrative approach is to integrate as </w:t>
      </w:r>
      <w:r w:rsidR="002A3187">
        <w:t>elementary</w:t>
      </w:r>
      <w:r>
        <w:t xml:space="preserve"> processes as </w:t>
      </w:r>
      <w:r w:rsidR="008C6D4E">
        <w:t xml:space="preserve">they </w:t>
      </w:r>
      <w:r>
        <w:t xml:space="preserve">are possible to describe using physical laws. The huge advantage of these processes is that their verification and validation is simple and proven by measurements in almost each </w:t>
      </w:r>
      <w:r w:rsidR="002A3187">
        <w:t xml:space="preserve">their </w:t>
      </w:r>
      <w:r>
        <w:t xml:space="preserve">referred scientific article. Having these observed parameters, it is a need to use them in the form of selected first principles. Usually some recalculation is needed, but finally </w:t>
      </w:r>
      <w:r w:rsidR="008C6D4E">
        <w:t xml:space="preserve">in almost all mentioned cases exist a conversion to parameters of selected first principles. For example to recalculate dissociation coefficient to Gibbs energies using </w:t>
      </w:r>
      <w:r w:rsidR="008C6D4E">
        <w:fldChar w:fldCharType="begin"/>
      </w:r>
      <w:r w:rsidR="008C6D4E">
        <w:instrText xml:space="preserve"> REF _Ref421527533 \h </w:instrText>
      </w:r>
      <w:r w:rsidR="002A3187">
        <w:instrText xml:space="preserve"> \* MERGEFORMAT </w:instrText>
      </w:r>
      <w:r w:rsidR="008C6D4E">
        <w:fldChar w:fldCharType="separate"/>
      </w:r>
      <w:r w:rsidR="008C6D4E" w:rsidRPr="004F2D59">
        <w:rPr>
          <w:rFonts w:ascii="Times New Roman" w:hAnsi="Times New Roman" w:cs="Times New Roman"/>
          <w:color w:val="1F4E79" w:themeColor="accent1" w:themeShade="80"/>
        </w:rPr>
        <w:t xml:space="preserve">Equation </w:t>
      </w:r>
      <w:r w:rsidR="008C6D4E">
        <w:rPr>
          <w:rFonts w:ascii="Times New Roman" w:hAnsi="Times New Roman" w:cs="Times New Roman"/>
          <w:noProof/>
          <w:color w:val="1F4E79" w:themeColor="accent1" w:themeShade="80"/>
        </w:rPr>
        <w:t>12</w:t>
      </w:r>
      <w:r w:rsidR="008C6D4E">
        <w:fldChar w:fldCharType="end"/>
      </w:r>
      <w:r w:rsidR="008C6D4E">
        <w:t xml:space="preserve">. </w:t>
      </w:r>
    </w:p>
    <w:p w14:paraId="77849967" w14:textId="701DFBC3" w:rsidR="00FE2C80" w:rsidRDefault="008C6D4E" w:rsidP="002A3187">
      <w:pPr>
        <w:jc w:val="both"/>
      </w:pPr>
      <w:r>
        <w:t>The compact implementation of first principles as Modelica libraries</w:t>
      </w:r>
      <w:r w:rsidR="007A6F13">
        <w:t xml:space="preserve"> {Tummescheit, 2002 #157}</w:t>
      </w:r>
      <w:r>
        <w:t xml:space="preserve"> has many examples of usage, which are designed also for verification purposes</w:t>
      </w:r>
      <w:r w:rsidR="002A3187">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t xml:space="preserve">example the mistake in </w:t>
      </w:r>
      <w:r w:rsidR="007A6F13">
        <w:t xml:space="preserve">our </w:t>
      </w:r>
      <w:r w:rsidR="00FE2C80">
        <w:t>ElasticVessel compartment</w:t>
      </w:r>
      <w:r w:rsidR="007A6F13">
        <w:t xml:space="preserve"> (</w:t>
      </w:r>
      <w:r w:rsidR="007A6F13">
        <w:fldChar w:fldCharType="begin"/>
      </w:r>
      <w:r w:rsidR="007A6F13">
        <w:instrText xml:space="preserve"> REF _Ref408240831 \h </w:instrText>
      </w:r>
      <w:r w:rsidR="007A6F13">
        <w:fldChar w:fldCharType="separate"/>
      </w:r>
      <w:r w:rsidR="007A6F13" w:rsidRPr="004F2D59">
        <w:rPr>
          <w:rFonts w:ascii="Times New Roman" w:hAnsi="Times New Roman" w:cs="Times New Roman"/>
        </w:rPr>
        <w:t xml:space="preserve">Equation </w:t>
      </w:r>
      <w:r w:rsidR="007A6F13">
        <w:rPr>
          <w:rFonts w:ascii="Times New Roman" w:hAnsi="Times New Roman" w:cs="Times New Roman"/>
          <w:noProof/>
        </w:rPr>
        <w:t>27</w:t>
      </w:r>
      <w:r w:rsidR="007A6F13">
        <w:fldChar w:fldCharType="end"/>
      </w:r>
      <w:r w:rsidR="007A6F13">
        <w:t>)</w:t>
      </w:r>
      <w:r w:rsidR="00FE2C80">
        <w:t xml:space="preserve"> was detected during one day after submitting. This error was found in Sweden, because they automatically get our last version </w:t>
      </w:r>
      <w:r w:rsidR="007A6F13">
        <w:t xml:space="preserve">of Physiolibrary </w:t>
      </w:r>
      <w:r w:rsidR="00FE2C80">
        <w:t>for testing OpenModelica</w:t>
      </w:r>
      <w:r w:rsidR="007A6F13">
        <w:t xml:space="preserve"> </w:t>
      </w:r>
      <w:r w:rsidR="00FE2C80">
        <w:t>environment</w:t>
      </w:r>
      <w:r w:rsidR="007A6F13">
        <w:t xml:space="preserve"> {Fritzson, 2006 #156}</w:t>
      </w:r>
      <w:r w:rsidR="00FE2C80">
        <w:t xml:space="preserve">. Using versioning system </w:t>
      </w:r>
      <w:hyperlink r:id="rId204" w:history="1">
        <w:r w:rsidR="00FE2C80" w:rsidRPr="00FE2C80">
          <w:rPr>
            <w:rStyle w:val="Hypertextovodkaz"/>
          </w:rPr>
          <w:t>GitHub</w:t>
        </w:r>
      </w:hyperlink>
      <w:r w:rsidR="00FE2C80">
        <w:t xml:space="preserve"> </w:t>
      </w:r>
      <w:r w:rsidR="007A6F13">
        <w:t xml:space="preserve">{Dabbish, 2012 #158} </w:t>
      </w:r>
      <w:r w:rsidR="00FE2C80">
        <w:t xml:space="preserve">can </w:t>
      </w:r>
      <w:r w:rsidR="00FE2C80">
        <w:lastRenderedPageBreak/>
        <w:t>anybody join the development or report a</w:t>
      </w:r>
      <w:r w:rsidR="007A6F13">
        <w:t>n</w:t>
      </w:r>
      <w:r w:rsidR="00FE2C80">
        <w:t xml:space="preserve"> issue, mistake </w:t>
      </w:r>
      <w:r w:rsidR="007A6F13">
        <w:t>and</w:t>
      </w:r>
      <w:r w:rsidR="00FE2C80">
        <w:t xml:space="preserve"> error to our development as in mentioned case. </w:t>
      </w:r>
    </w:p>
    <w:p w14:paraId="2D9FC169" w14:textId="77777777" w:rsidR="00DD7621" w:rsidRDefault="008C6D4E" w:rsidP="007A6F13">
      <w:pPr>
        <w:jc w:val="both"/>
      </w:pPr>
      <w:r>
        <w:t xml:space="preserve">Connecting the base principles together must achieve also the exact rules of physical principles. The verification of </w:t>
      </w:r>
      <w:r w:rsidR="007A6F13">
        <w:t>these connections is done in the level of Modelica language, where the smart support of definition of physical quantities and physical units can generate a warning or error to user, if connections are not driven by these rules.</w:t>
      </w:r>
      <w:r w:rsidR="00850272">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t xml:space="preserve"> </w:t>
      </w:r>
    </w:p>
    <w:p w14:paraId="6006C37A" w14:textId="229D5B0A" w:rsidR="00AA73FD" w:rsidRDefault="00DD7621" w:rsidP="007A6F13">
      <w:pPr>
        <w:jc w:val="both"/>
      </w:pPr>
      <w:r>
        <w:t>The overlap of these integrated theories can be so strong, that usually no more relations are needed and new theory can be deduced just by elimination of redundant mathematical equations</w:t>
      </w:r>
      <w:r w:rsidR="00AA73FD">
        <w:t xml:space="preserve"> from the collected set of equations from each integrated theory. This was for example the case </w:t>
      </w:r>
      <w:r>
        <w:t xml:space="preserve">of </w:t>
      </w:r>
      <w:r w:rsidR="00AA73FD">
        <w:t xml:space="preserve">my </w:t>
      </w:r>
      <w:r>
        <w:t>new integrative hemoglobin allosteric equilibrium theory {Mateják, 2015 #20}</w:t>
      </w:r>
      <w:r w:rsidR="00AA73FD">
        <w:t>, where was</w:t>
      </w:r>
      <w:r>
        <w:t xml:space="preserve"> integrate</w:t>
      </w:r>
      <w:r w:rsidR="00AA73FD">
        <w:t>d</w:t>
      </w:r>
      <w:r>
        <w:t xml:space="preserve"> the principle of detailed balance {Shiryaeva, 2010 #790} with the chemical reactions with oxygen {Adair, 1925 #1;Severinghaus, 1979 #5}, carbon dioxide {Bauer, 1972 #32;Vandegriff, 1991 #27} and Bohr’s protons {Siggaard-Andersen, 1971 #50}.</w:t>
      </w:r>
      <w:r w:rsidR="00AA73FD">
        <w:t xml:space="preserve"> The result of the integration is not only one possible, usually there exist also alternative explanation of each integrated process. For example the oxygen binding to hemoglobin tetramer can be described with at least f</w:t>
      </w:r>
      <w:r w:rsidR="0052794C">
        <w:t>ive</w:t>
      </w:r>
      <w:r w:rsidR="00AA73FD">
        <w:t xml:space="preserve"> distinguished theories: </w:t>
      </w:r>
    </w:p>
    <w:p w14:paraId="2CE83BAF" w14:textId="199C621E" w:rsidR="008C6D4E" w:rsidRDefault="0052794C" w:rsidP="00AA73FD">
      <w:pPr>
        <w:pStyle w:val="Odstavecseseznamem"/>
        <w:numPr>
          <w:ilvl w:val="0"/>
          <w:numId w:val="31"/>
        </w:numPr>
        <w:jc w:val="both"/>
      </w:pPr>
      <w:r>
        <w:t>Allosteric theory {Eaton, 2007 #83;Monod, 1965 #74}</w:t>
      </w:r>
    </w:p>
    <w:p w14:paraId="1F6CE3AE" w14:textId="1355B64C" w:rsidR="0052794C" w:rsidRDefault="0052794C" w:rsidP="00AA73FD">
      <w:pPr>
        <w:pStyle w:val="Odstavecseseznamem"/>
        <w:numPr>
          <w:ilvl w:val="0"/>
          <w:numId w:val="31"/>
        </w:numPr>
        <w:jc w:val="both"/>
      </w:pPr>
      <w:r>
        <w:t>Adair’s theory {Adair, 1925 #1; Imai, 1975 #69}</w:t>
      </w:r>
    </w:p>
    <w:p w14:paraId="1EA35F20" w14:textId="78F487B2" w:rsidR="0052794C" w:rsidRDefault="0052794C" w:rsidP="00AA73FD">
      <w:pPr>
        <w:pStyle w:val="Odstavecseseznamem"/>
        <w:numPr>
          <w:ilvl w:val="0"/>
          <w:numId w:val="31"/>
        </w:numPr>
        <w:jc w:val="both"/>
      </w:pPr>
      <w:r>
        <w:t>Siggaard-Anderson’s approximation {Siggaard-Andersen, 1990 #44}</w:t>
      </w:r>
    </w:p>
    <w:p w14:paraId="11C62779" w14:textId="69FA749B" w:rsidR="0052794C" w:rsidRDefault="0052794C" w:rsidP="00AA73FD">
      <w:pPr>
        <w:pStyle w:val="Odstavecseseznamem"/>
        <w:numPr>
          <w:ilvl w:val="0"/>
          <w:numId w:val="31"/>
        </w:numPr>
        <w:jc w:val="both"/>
      </w:pPr>
      <w:r>
        <w:t>Severinghaus’ approximation {Severinghaus, 1979 #5}</w:t>
      </w:r>
    </w:p>
    <w:p w14:paraId="59C156A1" w14:textId="77777777" w:rsidR="0052794C" w:rsidRDefault="0052794C" w:rsidP="0052794C">
      <w:pPr>
        <w:pStyle w:val="Odstavecseseznamem"/>
        <w:numPr>
          <w:ilvl w:val="0"/>
          <w:numId w:val="31"/>
        </w:numPr>
        <w:jc w:val="both"/>
      </w:pPr>
      <w:r>
        <w:t>Hill’s approximation {Hill, 1913 #7}</w:t>
      </w:r>
    </w:p>
    <w:p w14:paraId="451BCFD9" w14:textId="05E1D0DA" w:rsidR="009E5140" w:rsidRDefault="0052794C" w:rsidP="0052794C">
      <w:pPr>
        <w:jc w:val="both"/>
      </w:pPr>
      <w:r>
        <w:t xml:space="preserve">Each of these theories is </w:t>
      </w:r>
      <w:r w:rsidR="009E5140">
        <w:t xml:space="preserve">accurately </w:t>
      </w:r>
      <w:r>
        <w:t>describing oxygen dissociation curve</w:t>
      </w:r>
      <w:r w:rsidR="009E5140">
        <w:t xml:space="preserve"> in selected conditions</w:t>
      </w:r>
      <w:r>
        <w:t>.</w:t>
      </w:r>
      <w:r w:rsidR="009E5140">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77777777" w:rsidR="00762BD6" w:rsidRDefault="009E5140" w:rsidP="0052794C">
      <w:pPr>
        <w:jc w:val="both"/>
      </w:pPr>
      <w:r>
        <w:t xml:space="preserve">However many researchers try to extend </w:t>
      </w:r>
      <w:r w:rsidR="00762BD6">
        <w:t>even</w:t>
      </w:r>
      <w:r>
        <w:t xml:space="preserve"> the approximation of oxygen binding with different ligands</w:t>
      </w:r>
      <w:r w:rsidR="00762BD6">
        <w:t xml:space="preserve"> {Dash, 2010 #16;Rees, 2005 #48;Severinghaus, 1979 #5;Siggaard-Andersen, 1973 #15}. This approach shift the oxygen dissociation curve to the left or right based on empirical observations</w:t>
      </w:r>
      <w:r>
        <w:t>,</w:t>
      </w:r>
      <w:r w:rsidR="00762BD6">
        <w:t xml:space="preserve"> but the ligands saturation is not included. These integrations are insufficient, because the relations between ligands are critical to have a complex answer to complex processes.</w:t>
      </w:r>
    </w:p>
    <w:p w14:paraId="24505B44" w14:textId="4FA59CB2" w:rsidR="0052794C" w:rsidRDefault="00762BD6" w:rsidP="0052794C">
      <w:pPr>
        <w:jc w:val="both"/>
      </w:pPr>
      <w:r>
        <w:t>Each new theory built upon first principles is automatically improved each time when these principles are improved</w:t>
      </w:r>
      <w:r w:rsidR="004C5A4D">
        <w:t xml:space="preserve"> in more details</w:t>
      </w:r>
      <w:r>
        <w:t>. For example the model of hemoglobin equilibrium based on chemical reaction automatically inherited the thermal properties already h</w:t>
      </w:r>
      <w:r w:rsidR="004C5A4D">
        <w:t xml:space="preserve">idden behind reaction’s enthalpies with good agreement with observation of heat transfers and temperature dependences {Reeves, 1980 #121;Weber, 2011 #125;Weber, 2014 #114}. </w:t>
      </w:r>
    </w:p>
    <w:p w14:paraId="462553D6" w14:textId="294CCD69" w:rsidR="00EB4987" w:rsidRDefault="00EB4987" w:rsidP="00EB4987">
      <w:pPr>
        <w:pStyle w:val="Nadpis2"/>
      </w:pPr>
      <w:r>
        <w:lastRenderedPageBreak/>
        <w:t>Sensitivity analysis and identification</w:t>
      </w:r>
    </w:p>
    <w:p w14:paraId="23E14B94" w14:textId="77777777" w:rsidR="00EB4987" w:rsidRDefault="00EB4987" w:rsidP="004616AB">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the large number of parameters in the presented model. Some parameters are patient-specific, such as weight or body volume, organs or tissues. However, most parameters are properties of chemical substances, membranes, tissues and organs, which are typically not patient-specific and are invariant in terms of other variables or parameters. On the other hand, there are also interpolation curves, which </w:t>
      </w:r>
      <w:r>
        <w:rPr>
          <w:rFonts w:ascii="Times New Roman" w:hAnsi="Times New Roman" w:cs="Times New Roman"/>
        </w:rPr>
        <w:t>are</w:t>
      </w:r>
      <w:r w:rsidRPr="004F2D59">
        <w:rPr>
          <w:rFonts w:ascii="Times New Roman" w:hAnsi="Times New Roman" w:cs="Times New Roman"/>
        </w:rPr>
        <w:t xml:space="preserve"> simplif</w:t>
      </w:r>
      <w:r>
        <w:rPr>
          <w:rFonts w:ascii="Times New Roman" w:hAnsi="Times New Roman" w:cs="Times New Roman"/>
        </w:rPr>
        <w:t>ying</w:t>
      </w:r>
      <w:r w:rsidRPr="004F2D59">
        <w:rPr>
          <w:rFonts w:ascii="Times New Roman" w:hAnsi="Times New Roman" w:cs="Times New Roman"/>
        </w:rPr>
        <w:t xml:space="preserve"> empirical observations such as of the hormone effects or neural reflexes. In the following model developments, these interpolations should be more complexly modeled by both the physical and chemical bases of the processes. For example, the shifting of the interpolation curve of hemoglobin saturation with oxygen, as is implemented in HumMod 1.6 does not allow for examining this process together with the binding of Bohr’s protons and with the binding of carbon dioxide, as in our model. It also does not show the transfer of heat using these chemical processes.</w:t>
      </w:r>
    </w:p>
    <w:p w14:paraId="0ADD8AA5" w14:textId="270D4994" w:rsidR="004C5A4D" w:rsidRPr="004F2D59" w:rsidRDefault="004C5A4D" w:rsidP="004616AB">
      <w:pPr>
        <w:shd w:val="clear" w:color="auto" w:fill="FFFFFF"/>
        <w:spacing w:before="240" w:after="0" w:line="240" w:lineRule="auto"/>
        <w:jc w:val="both"/>
        <w:rPr>
          <w:rFonts w:ascii="Times New Roman" w:hAnsi="Times New Roman" w:cs="Times New Roman"/>
        </w:rPr>
      </w:pPr>
      <w:r>
        <w:rPr>
          <w:rFonts w:ascii="Times New Roman" w:hAnsi="Times New Roman" w:cs="Times New Roman"/>
        </w:rPr>
        <w:t xml:space="preserve">The new approach to work with complex models of integrative physiology shows, that these huge models can be used even for describing in vivo experiments in the case when all elementary processes are included in the model. </w:t>
      </w:r>
      <w:r w:rsidR="00EB351C">
        <w:rPr>
          <w:rFonts w:ascii="Times New Roman" w:hAnsi="Times New Roman" w:cs="Times New Roman"/>
        </w:rPr>
        <w:t xml:space="preserve">After the reproducible experiment is designed and </w:t>
      </w:r>
      <w:r w:rsidR="001826FF">
        <w:rPr>
          <w:rFonts w:ascii="Times New Roman" w:hAnsi="Times New Roman" w:cs="Times New Roman"/>
        </w:rPr>
        <w:t>set</w:t>
      </w:r>
      <w:r w:rsidR="00EB351C">
        <w:rPr>
          <w:rFonts w:ascii="Times New Roman" w:hAnsi="Times New Roman" w:cs="Times New Roman"/>
        </w:rPr>
        <w:t xml:space="preserve"> </w:t>
      </w:r>
      <w:r w:rsidR="001826FF">
        <w:rPr>
          <w:rFonts w:ascii="Times New Roman" w:hAnsi="Times New Roman" w:cs="Times New Roman"/>
        </w:rPr>
        <w:t>in</w:t>
      </w:r>
      <w:r w:rsidR="00EB351C">
        <w:rPr>
          <w:rFonts w:ascii="Times New Roman" w:hAnsi="Times New Roman" w:cs="Times New Roman"/>
        </w:rPr>
        <w:t>to the model it can be made the sensitivity analysi</w:t>
      </w:r>
      <w:r w:rsidR="001826FF">
        <w:rPr>
          <w:rFonts w:ascii="Times New Roman" w:hAnsi="Times New Roman" w:cs="Times New Roman"/>
        </w:rPr>
        <w:t>s {Moss, 2012 #48;Pruett, 2013 #47}</w:t>
      </w:r>
      <w:r w:rsidR="00EB351C">
        <w:rPr>
          <w:rFonts w:ascii="Times New Roman" w:hAnsi="Times New Roman" w:cs="Times New Roman"/>
        </w:rPr>
        <w:t xml:space="preserve">. This is an automatic tool for finding the correlated parameters with the experiment. Typically there are only small set from huge amount of parameters, which can be identified by the experiment. </w:t>
      </w:r>
      <w:r w:rsidR="000A09AD">
        <w:rPr>
          <w:rFonts w:ascii="Times New Roman" w:hAnsi="Times New Roman" w:cs="Times New Roman"/>
        </w:rPr>
        <w:t xml:space="preserve">And having the sufficient set of observed data, the identification of the values of these parameters can give sufficient results of simulation. </w:t>
      </w:r>
      <w:r w:rsidR="00EB351C">
        <w:rPr>
          <w:rFonts w:ascii="Times New Roman" w:hAnsi="Times New Roman" w:cs="Times New Roman"/>
        </w:rPr>
        <w:t xml:space="preserve">For example </w:t>
      </w:r>
      <w:r w:rsidR="000A09AD">
        <w:rPr>
          <w:rFonts w:ascii="Times New Roman" w:hAnsi="Times New Roman" w:cs="Times New Roman"/>
        </w:rPr>
        <w:t>the complex models</w:t>
      </w:r>
      <w:r w:rsidR="00EB351C">
        <w:rPr>
          <w:rFonts w:ascii="Times New Roman" w:hAnsi="Times New Roman" w:cs="Times New Roman"/>
        </w:rPr>
        <w:t xml:space="preserve"> from University of Mississippi Medical Centre was used </w:t>
      </w:r>
      <w:r w:rsidR="000A09AD">
        <w:rPr>
          <w:rFonts w:ascii="Times New Roman" w:hAnsi="Times New Roman" w:cs="Times New Roman"/>
        </w:rPr>
        <w:t xml:space="preserve">for simulation of exercise experiments {Carter, 2009 #45;Hodnett, 2009 #44}, </w:t>
      </w:r>
      <w:r w:rsidR="00EB351C">
        <w:rPr>
          <w:rFonts w:ascii="Times New Roman" w:hAnsi="Times New Roman" w:cs="Times New Roman"/>
        </w:rPr>
        <w:t>for</w:t>
      </w:r>
      <w:r w:rsidR="000A09AD">
        <w:rPr>
          <w:rFonts w:ascii="Times New Roman" w:hAnsi="Times New Roman" w:cs="Times New Roman"/>
        </w:rPr>
        <w:t xml:space="preserve"> estimation of </w:t>
      </w:r>
      <w:r w:rsidR="00EB351C">
        <w:rPr>
          <w:rFonts w:ascii="Times New Roman" w:hAnsi="Times New Roman" w:cs="Times New Roman"/>
        </w:rPr>
        <w:t xml:space="preserve">carotid baroreflex </w:t>
      </w:r>
      <w:r w:rsidR="000A09AD">
        <w:rPr>
          <w:rFonts w:ascii="Times New Roman" w:hAnsi="Times New Roman" w:cs="Times New Roman"/>
        </w:rPr>
        <w:t>receptors stimulations {Lohmeier, 2011 #84} or for simulation of hemorrhage {Zhang, 2015 #43}.</w:t>
      </w:r>
    </w:p>
    <w:p w14:paraId="1D5B1237" w14:textId="353C4B07" w:rsidR="000D24CF" w:rsidRDefault="000D24CF">
      <w:r>
        <w:br w:type="page"/>
      </w:r>
    </w:p>
    <w:p w14:paraId="0B674C4F" w14:textId="1C17555A" w:rsidR="00C96346" w:rsidRDefault="00C96346" w:rsidP="00C96346">
      <w:pPr>
        <w:pStyle w:val="Nadpis1"/>
        <w:rPr>
          <w:rStyle w:val="Znaknadpisu1"/>
          <w:rFonts w:ascii="Times New Roman" w:hAnsi="Times New Roman" w:cs="Times New Roman"/>
        </w:rPr>
      </w:pPr>
      <w:r>
        <w:rPr>
          <w:rStyle w:val="Znaknadpisu1"/>
          <w:rFonts w:ascii="Times New Roman" w:hAnsi="Times New Roman" w:cs="Times New Roman"/>
        </w:rPr>
        <w:lastRenderedPageBreak/>
        <w:t>Conclusion</w:t>
      </w:r>
    </w:p>
    <w:p w14:paraId="0CA6DA04" w14:textId="77777777" w:rsidR="000D24CF" w:rsidRDefault="00E57E31" w:rsidP="000D24CF">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possible to easily create, extend, modify or understand such extremely large mathematical models. </w:t>
      </w:r>
    </w:p>
    <w:p w14:paraId="78B7BA3B" w14:textId="77777777" w:rsidR="00850272" w:rsidRPr="004F2D59" w:rsidRDefault="00850272" w:rsidP="00850272">
      <w:pPr>
        <w:jc w:val="both"/>
        <w:rPr>
          <w:rFonts w:ascii="Times New Roman" w:hAnsi="Times New Roman" w:cs="Times New Roman"/>
        </w:rPr>
      </w:pPr>
      <w:r>
        <w:rPr>
          <w:rFonts w:ascii="Times New Roman" w:hAnsi="Times New Roman" w:cs="Times New Roman"/>
        </w:rPr>
        <w:t>T</w:t>
      </w:r>
      <w:r w:rsidRPr="004F2D59">
        <w:rPr>
          <w:rFonts w:ascii="Times New Roman" w:hAnsi="Times New Roman" w:cs="Times New Roman"/>
        </w:rPr>
        <w:t xml:space="preserve">he </w:t>
      </w:r>
      <w:r>
        <w:rPr>
          <w:rFonts w:ascii="Times New Roman" w:hAnsi="Times New Roman" w:cs="Times New Roman"/>
        </w:rPr>
        <w:t xml:space="preserve">integration and </w:t>
      </w:r>
      <w:r w:rsidRPr="004F2D59">
        <w:rPr>
          <w:rFonts w:ascii="Times New Roman" w:hAnsi="Times New Roman" w:cs="Times New Roman"/>
        </w:rPr>
        <w:t xml:space="preserve">image extension </w:t>
      </w:r>
      <w:r>
        <w:rPr>
          <w:rFonts w:ascii="Times New Roman" w:hAnsi="Times New Roman" w:cs="Times New Roman"/>
        </w:rPr>
        <w:t xml:space="preserve">of an integrative physiological model </w:t>
      </w:r>
      <w:r w:rsidRPr="004F2D59">
        <w:rPr>
          <w:rFonts w:ascii="Times New Roman" w:hAnsi="Times New Roman" w:cs="Times New Roman"/>
        </w:rPr>
        <w:t>is often also connected with domain extension, which is not assumed as an improvement of the model</w:t>
      </w:r>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2156067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w:t>
      </w:r>
      <w:r w:rsidRPr="004F2D59">
        <w:rPr>
          <w:rFonts w:ascii="Times New Roman" w:hAnsi="Times New Roman" w:cs="Times New Roman"/>
        </w:rPr>
        <w:t xml:space="preserve">.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 this is set to be fast enough to equilibrate the process in a very short time. The user, who is interested only in viewing the chemical equilibrium, will simply ignore setting the kinetics coefficient. </w:t>
      </w:r>
    </w:p>
    <w:p w14:paraId="3B705961" w14:textId="77777777" w:rsidR="00850272" w:rsidRDefault="00850272" w:rsidP="00850272">
      <w:pPr>
        <w:jc w:val="both"/>
        <w:rPr>
          <w:rFonts w:ascii="Times New Roman" w:hAnsi="Times New Roman" w:cs="Times New Roman"/>
        </w:rPr>
      </w:pPr>
      <w:r w:rsidRPr="004F2D59">
        <w:rPr>
          <w:rFonts w:ascii="Times New Roman" w:hAnsi="Times New Roman" w:cs="Times New Roman"/>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Default="00850272" w:rsidP="00850272">
      <w:pPr>
        <w:jc w:val="both"/>
        <w:rPr>
          <w:rFonts w:ascii="Times New Roman" w:hAnsi="Times New Roman" w:cs="Times New Roman"/>
        </w:rPr>
      </w:pPr>
      <w:r w:rsidRPr="004F2D59">
        <w:rPr>
          <w:rFonts w:ascii="Times New Roman" w:hAnsi="Times New Roman" w:cs="Times New Roman"/>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4F2D59">
        <w:rPr>
          <w:rFonts w:ascii="Times New Roman" w:hAnsi="Times New Roman" w:cs="Times New Roman"/>
        </w:rPr>
        <w:fldChar w:fldCharType="begin"/>
      </w:r>
      <w:r w:rsidRPr="004F2D59">
        <w:rPr>
          <w:rFonts w:ascii="Times New Roman" w:hAnsi="Times New Roman" w:cs="Times New Roman"/>
        </w:rPr>
        <w:instrText xml:space="preserve"> REF _Ref415232619 \r \h  \* MERGEFORMAT </w:instrText>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rPr>
        <w:t>6.1.1</w:t>
      </w:r>
      <w:r w:rsidRPr="004F2D59">
        <w:rPr>
          <w:rFonts w:ascii="Times New Roman" w:hAnsi="Times New Roman" w:cs="Times New Roman"/>
        </w:rPr>
        <w:fldChar w:fldCharType="end"/>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274761 \r \h  \* MERGEFORMAT </w:instrText>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rPr>
        <w:t>5.4.1</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20274765 \r \h  \* MERGEFORMAT </w:instrText>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rPr>
        <w:t>5.4.2</w:t>
      </w:r>
      <w:r w:rsidRPr="004F2D59">
        <w:rPr>
          <w:rFonts w:ascii="Times New Roman" w:hAnsi="Times New Roman" w:cs="Times New Roman"/>
        </w:rPr>
        <w:fldChar w:fldCharType="end"/>
      </w:r>
      <w:r w:rsidRPr="004F2D59">
        <w:rPr>
          <w:rFonts w:ascii="Times New Roman" w:hAnsi="Times New Roman" w:cs="Times New Roman"/>
        </w:rPr>
        <w:t xml:space="preserve">. </w:t>
      </w:r>
    </w:p>
    <w:p w14:paraId="4A534CD7" w14:textId="77777777" w:rsidR="00850272" w:rsidRDefault="00850272" w:rsidP="000D24CF">
      <w:pPr>
        <w:jc w:val="both"/>
        <w:rPr>
          <w:rFonts w:ascii="Times New Roman" w:hAnsi="Times New Roman" w:cs="Times New Roman"/>
        </w:rPr>
      </w:pPr>
    </w:p>
    <w:p w14:paraId="4432D013" w14:textId="78067B54" w:rsidR="000D24CF" w:rsidRPr="004F2D59" w:rsidRDefault="000D24CF" w:rsidP="000D24CF">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 then this theoretical view should confirm our hypothesis 1: “</w:t>
      </w:r>
      <w:r w:rsidRPr="004F2D59">
        <w:rPr>
          <w:rFonts w:ascii="Times New Roman" w:hAnsi="Times New Roman" w:cs="Times New Roman"/>
          <w:b/>
        </w:rPr>
        <w:t>For each physiological model there exists an extension, which is at least as well as the original model”</w:t>
      </w:r>
      <w:r w:rsidRPr="004F2D59">
        <w:rPr>
          <w:rFonts w:ascii="Times New Roman" w:hAnsi="Times New Roman" w:cs="Times New Roman"/>
        </w:rPr>
        <w:t>.</w:t>
      </w:r>
      <w:r w:rsidRPr="004F2D59">
        <w:rPr>
          <w:rFonts w:ascii="Times New Roman" w:hAnsi="Times New Roman" w:cs="Times New Roman"/>
          <w:b/>
        </w:rPr>
        <w:t xml:space="preserve"> </w:t>
      </w:r>
    </w:p>
    <w:p w14:paraId="6C6548F5" w14:textId="77777777" w:rsidR="000D24CF" w:rsidRDefault="000D24CF" w:rsidP="000D24CF">
      <w:pPr>
        <w:jc w:val="both"/>
        <w:rPr>
          <w:rFonts w:ascii="Times New Roman" w:hAnsi="Times New Roman" w:cs="Times New Roman"/>
        </w:rPr>
      </w:pPr>
      <w:r w:rsidRPr="004F2D59">
        <w:rPr>
          <w:rFonts w:ascii="Times New Roman" w:hAnsi="Times New Roman" w:cs="Times New Roman"/>
        </w:rPr>
        <w:lastRenderedPageBreak/>
        <w:t>The formalization of model properties also partially answers our second hypothesis: “</w:t>
      </w:r>
      <w:r w:rsidRPr="004F2D59">
        <w:rPr>
          <w:rFonts w:ascii="Times New Roman" w:hAnsi="Times New Roman" w:cs="Times New Roman"/>
          <w:b/>
        </w:rPr>
        <w:t>Mathematical formalization and integration of practical physiological knowledge about one organism can be implemented into one complex physiological model”</w:t>
      </w:r>
      <w:r w:rsidRPr="004F2D59">
        <w:rPr>
          <w:rFonts w:ascii="Times New Roman" w:hAnsi="Times New Roman" w:cs="Times New Roman"/>
        </w:rPr>
        <w:t>.</w:t>
      </w:r>
    </w:p>
    <w:p w14:paraId="76380CE1" w14:textId="77777777" w:rsidR="007F00D2" w:rsidRDefault="007F00D2" w:rsidP="000D24CF">
      <w:pPr>
        <w:jc w:val="both"/>
        <w:rPr>
          <w:rFonts w:ascii="Times New Roman" w:hAnsi="Times New Roman" w:cs="Times New Roman"/>
        </w:rPr>
      </w:pPr>
    </w:p>
    <w:p w14:paraId="5F5308DA" w14:textId="77777777" w:rsidR="007F00D2" w:rsidRDefault="007F00D2" w:rsidP="000D24CF">
      <w:pPr>
        <w:jc w:val="both"/>
        <w:rPr>
          <w:rFonts w:ascii="Times New Roman" w:hAnsi="Times New Roman" w:cs="Times New Roman"/>
        </w:rPr>
      </w:pPr>
    </w:p>
    <w:p w14:paraId="17E4035E" w14:textId="77777777" w:rsidR="007F00D2" w:rsidRPr="004F2D59" w:rsidRDefault="007F00D2" w:rsidP="007F00D2">
      <w:pPr>
        <w:jc w:val="both"/>
        <w:rPr>
          <w:rFonts w:ascii="Times New Roman" w:hAnsi="Times New Roman" w:cs="Times New Roman"/>
          <w:b/>
        </w:rPr>
      </w:pPr>
      <w:r w:rsidRPr="004F2D59">
        <w:rPr>
          <w:rFonts w:ascii="Times New Roman" w:hAnsi="Times New Roman" w:cs="Times New Roman"/>
          <w:b/>
        </w:rPr>
        <w:t>Hypothesis 1</w:t>
      </w:r>
      <w:r>
        <w:rPr>
          <w:rFonts w:ascii="Times New Roman" w:hAnsi="Times New Roman" w:cs="Times New Roman"/>
          <w:b/>
        </w:rPr>
        <w:t xml:space="preserve"> (formalization)</w:t>
      </w:r>
      <w:r w:rsidRPr="004F2D59">
        <w:rPr>
          <w:rFonts w:ascii="Times New Roman" w:hAnsi="Times New Roman" w:cs="Times New Roman"/>
          <w:b/>
        </w:rPr>
        <w:t xml:space="preserve">: </w:t>
      </w:r>
    </w:p>
    <w:p w14:paraId="2161DA08" w14:textId="77777777" w:rsidR="007F00D2" w:rsidRPr="004F2D59" w:rsidRDefault="007F00D2" w:rsidP="007F00D2">
      <w:pPr>
        <w:rPr>
          <w:i/>
        </w:rPr>
      </w:pPr>
      <w:r w:rsidRPr="004F2D59">
        <w:rPr>
          <w:rFonts w:ascii="Times New Roman" w:hAnsi="Times New Roman" w:cs="Times New Roman"/>
          <w:b/>
          <w:i/>
        </w:rPr>
        <w:t>Modelica®, as the most recent generation of object-oriented equation-based computer language designed for the dynamic simulation of large complex systems and machines, is suitable for exact formalization of integrative human physiology.</w:t>
      </w:r>
    </w:p>
    <w:p w14:paraId="41F6372D" w14:textId="77777777" w:rsidR="007F00D2" w:rsidRPr="004F2D59" w:rsidRDefault="007F00D2" w:rsidP="007F00D2">
      <w:pPr>
        <w:jc w:val="both"/>
        <w:rPr>
          <w:rFonts w:ascii="Times New Roman" w:hAnsi="Times New Roman" w:cs="Times New Roman"/>
          <w:b/>
        </w:rPr>
      </w:pPr>
      <w:r w:rsidRPr="004F2D59">
        <w:rPr>
          <w:rFonts w:ascii="Times New Roman" w:hAnsi="Times New Roman" w:cs="Times New Roman"/>
          <w:b/>
        </w:rPr>
        <w:t>Hypothesis 2</w:t>
      </w:r>
      <w:r>
        <w:rPr>
          <w:rFonts w:ascii="Times New Roman" w:hAnsi="Times New Roman" w:cs="Times New Roman"/>
          <w:b/>
        </w:rPr>
        <w:t xml:space="preserve"> (integrative)</w:t>
      </w:r>
      <w:r w:rsidRPr="004F2D59">
        <w:rPr>
          <w:rFonts w:ascii="Times New Roman" w:hAnsi="Times New Roman" w:cs="Times New Roman"/>
          <w:b/>
        </w:rPr>
        <w:t xml:space="preserve">: </w:t>
      </w:r>
    </w:p>
    <w:p w14:paraId="1DAFA41F" w14:textId="77777777" w:rsidR="007F00D2" w:rsidRPr="004F2D59" w:rsidRDefault="007F00D2" w:rsidP="007F00D2">
      <w:pPr>
        <w:jc w:val="both"/>
        <w:rPr>
          <w:rFonts w:ascii="Times New Roman" w:hAnsi="Times New Roman" w:cs="Times New Roman"/>
          <w:b/>
          <w:i/>
        </w:rPr>
      </w:pPr>
      <w:r w:rsidRPr="004F2D59">
        <w:rPr>
          <w:rFonts w:ascii="Times New Roman" w:hAnsi="Times New Roman" w:cs="Times New Roman"/>
          <w:b/>
          <w:i/>
        </w:rPr>
        <w:t>Mathematical formalizations of physiological knowledge about one organism can be integrated</w:t>
      </w:r>
      <w:r>
        <w:rPr>
          <w:rFonts w:ascii="Times New Roman" w:hAnsi="Times New Roman" w:cs="Times New Roman"/>
          <w:b/>
          <w:i/>
        </w:rPr>
        <w:t xml:space="preserve"> from base physical principles</w:t>
      </w:r>
      <w:r w:rsidRPr="004F2D59">
        <w:rPr>
          <w:rFonts w:ascii="Times New Roman" w:hAnsi="Times New Roman" w:cs="Times New Roman"/>
          <w:b/>
          <w:i/>
        </w:rPr>
        <w:t xml:space="preserve"> into one complex physiological model.</w:t>
      </w:r>
    </w:p>
    <w:p w14:paraId="0DD71B98" w14:textId="77777777" w:rsidR="007F00D2" w:rsidRPr="004F2D59" w:rsidRDefault="007F00D2" w:rsidP="000D24CF">
      <w:pPr>
        <w:jc w:val="both"/>
        <w:rPr>
          <w:rFonts w:ascii="Times New Roman" w:hAnsi="Times New Roman" w:cs="Times New Roman"/>
        </w:rPr>
      </w:pPr>
    </w:p>
    <w:p w14:paraId="28B1A72F" w14:textId="42677A1C" w:rsidR="007F00D2" w:rsidRDefault="000D24CF">
      <w:pPr>
        <w:rPr>
          <w:rFonts w:ascii="Times New Roman" w:hAnsi="Times New Roman" w:cs="Times New Roman"/>
        </w:rPr>
      </w:pPr>
      <w:r>
        <w:rPr>
          <w:rFonts w:ascii="Times New Roman" w:hAnsi="Times New Roman" w:cs="Times New Roman"/>
        </w:rPr>
        <w:br w:type="page"/>
      </w:r>
    </w:p>
    <w:p w14:paraId="643922F9" w14:textId="181E6421" w:rsidR="003362FC" w:rsidRDefault="008101A0" w:rsidP="00C96346">
      <w:pPr>
        <w:pStyle w:val="Nadpis1"/>
        <w:rPr>
          <w:rStyle w:val="Znaknadpisu1"/>
          <w:rFonts w:ascii="Times New Roman" w:hAnsi="Times New Roman" w:cs="Times New Roman"/>
        </w:rPr>
      </w:pPr>
      <w:bookmarkStart w:id="325" w:name="_Toc421578003"/>
      <w:bookmarkStart w:id="326" w:name="_GoBack"/>
      <w:r>
        <w:rPr>
          <w:rStyle w:val="Znaknadpisu1"/>
          <w:rFonts w:ascii="Times New Roman" w:hAnsi="Times New Roman" w:cs="Times New Roman"/>
        </w:rPr>
        <w:lastRenderedPageBreak/>
        <w:t>Summary</w:t>
      </w:r>
      <w:bookmarkEnd w:id="325"/>
      <w:r w:rsidR="004616AB">
        <w:rPr>
          <w:rStyle w:val="Znaknadpisu1"/>
          <w:rFonts w:ascii="Times New Roman" w:hAnsi="Times New Roman" w:cs="Times New Roman"/>
        </w:rPr>
        <w:t xml:space="preserve"> (Eng)</w:t>
      </w:r>
    </w:p>
    <w:p w14:paraId="7EFF9500" w14:textId="0854E3F9" w:rsidR="00783D6B" w:rsidRPr="004F2D59" w:rsidRDefault="00513310" w:rsidP="008101A0">
      <w:pPr>
        <w:shd w:val="clear" w:color="auto" w:fill="FFFFFF"/>
        <w:spacing w:line="274" w:lineRule="atLeast"/>
        <w:jc w:val="both"/>
        <w:rPr>
          <w:rFonts w:ascii="Times New Roman" w:hAnsi="Times New Roman"/>
        </w:rPr>
      </w:pPr>
      <w:r w:rsidRPr="004F2D59">
        <w:rPr>
          <w:rFonts w:ascii="Times New Roman" w:hAnsi="Times New Roman"/>
        </w:rPr>
        <w:t xml:space="preserve">The </w:t>
      </w:r>
      <w:r w:rsidR="00C96346">
        <w:rPr>
          <w:rFonts w:ascii="Times New Roman" w:hAnsi="Times New Roman"/>
        </w:rPr>
        <w:t>methodology</w:t>
      </w:r>
      <w:r w:rsidRPr="004F2D59">
        <w:rPr>
          <w:rFonts w:ascii="Times New Roman" w:hAnsi="Times New Roman"/>
        </w:rPr>
        <w:t xml:space="preserve">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formalized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4</w:t>
      </w:r>
      <w:r w:rsidR="00C12C8E">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205" w:history="1">
        <w:r w:rsidRPr="004F2D59">
          <w:rPr>
            <w:rStyle w:val="Hypertextovodkaz"/>
            <w:rFonts w:ascii="Times New Roman" w:hAnsi="Times New Roman"/>
          </w:rPr>
          <w:t>Physiomodel</w:t>
        </w:r>
      </w:hyperlink>
      <w:r w:rsidR="008B7FAC" w:rsidRPr="004F2D59">
        <w:rPr>
          <w:rFonts w:ascii="Times New Roman" w:hAnsi="Times New Roman"/>
        </w:rPr>
        <w:t xml:space="preserve"> </w:t>
      </w:r>
      <w:r w:rsidR="009D54F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5</w:t>
      </w:r>
      <w:r w:rsidR="00C12C8E">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206"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207"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208"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The Physiomodel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w:t>
      </w:r>
      <w:r w:rsidR="001F30A7">
        <w:rPr>
          <w:rFonts w:ascii="Times New Roman" w:hAnsi="Times New Roman"/>
        </w:rPr>
        <w:t>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5.4.1</w:t>
      </w:r>
      <w:r w:rsidR="008B7FAC" w:rsidRPr="004F2D59">
        <w:rPr>
          <w:rFonts w:ascii="Times New Roman" w:hAnsi="Times New Roman"/>
        </w:rPr>
        <w:fldChar w:fldCharType="end"/>
      </w:r>
      <w:r w:rsidR="008B7FAC" w:rsidRPr="004F2D59">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5.4.6</w:t>
      </w:r>
      <w:r w:rsidR="008B7FAC" w:rsidRPr="004F2D59">
        <w:rPr>
          <w:rFonts w:ascii="Times New Roman" w:hAnsi="Times New Roman"/>
        </w:rPr>
        <w:fldChar w:fldCharType="end"/>
      </w:r>
      <w:r w:rsidR="001F30A7">
        <w:rPr>
          <w:rFonts w:ascii="Times New Roman" w:hAnsi="Times New Roman"/>
        </w:rPr>
        <w:t xml:space="preserve"> and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6.1.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5.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1F30A7">
        <w:rPr>
          <w:rFonts w:ascii="Times New Roman" w:hAnsi="Times New Roman"/>
        </w:rPr>
        <w:t>-HemoglobinA system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5.5.3</w:t>
      </w:r>
      <w:r w:rsidR="008B7FAC" w:rsidRPr="004F2D59">
        <w:rPr>
          <w:rFonts w:ascii="Times New Roman" w:hAnsi="Times New Roman"/>
        </w:rPr>
        <w:fldChar w:fldCharType="end"/>
      </w:r>
      <w:r w:rsidR="001F30A7">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BE1BA6">
        <w:rPr>
          <w:rFonts w:ascii="Times New Roman" w:hAnsi="Times New Roman"/>
        </w:rPr>
        <w:t>3.1.5</w:t>
      </w:r>
      <w:r w:rsidR="008B7FAC" w:rsidRPr="004F2D59">
        <w:rPr>
          <w:rFonts w:ascii="Times New Roman" w:hAnsi="Times New Roman"/>
        </w:rPr>
        <w:fldChar w:fldCharType="end"/>
      </w:r>
      <w:r w:rsidR="001F30A7">
        <w:rPr>
          <w:rFonts w:ascii="Times New Roman" w:hAnsi="Times New Roman"/>
        </w:rPr>
        <w:t xml:space="preserve">, </w:t>
      </w:r>
      <w:r w:rsidR="001F30A7">
        <w:rPr>
          <w:rFonts w:ascii="Times New Roman" w:hAnsi="Times New Roman"/>
        </w:rPr>
        <w:fldChar w:fldCharType="begin"/>
      </w:r>
      <w:r w:rsidR="001F30A7">
        <w:rPr>
          <w:rFonts w:ascii="Times New Roman" w:hAnsi="Times New Roman"/>
        </w:rPr>
        <w:instrText xml:space="preserve"> REF _Ref421561235 \r \h </w:instrText>
      </w:r>
      <w:r w:rsidR="001F30A7">
        <w:rPr>
          <w:rFonts w:ascii="Times New Roman" w:hAnsi="Times New Roman"/>
        </w:rPr>
      </w:r>
      <w:r w:rsidR="001F30A7">
        <w:rPr>
          <w:rFonts w:ascii="Times New Roman" w:hAnsi="Times New Roman"/>
        </w:rPr>
        <w:fldChar w:fldCharType="separate"/>
      </w:r>
      <w:r w:rsidR="00BE1BA6">
        <w:rPr>
          <w:rFonts w:ascii="Times New Roman" w:hAnsi="Times New Roman"/>
        </w:rPr>
        <w:t>5.5.4</w:t>
      </w:r>
      <w:r w:rsidR="001F30A7">
        <w:rPr>
          <w:rFonts w:ascii="Times New Roman" w:hAnsi="Times New Roman"/>
        </w:rPr>
        <w:fldChar w:fldCharType="end"/>
      </w:r>
      <w:r w:rsidR="001F30A7">
        <w:rPr>
          <w:rFonts w:ascii="Times New Roman" w:hAnsi="Times New Roman"/>
        </w:rPr>
        <w:t xml:space="preserve"> and </w:t>
      </w:r>
      <w:r w:rsidR="001F30A7">
        <w:rPr>
          <w:rFonts w:ascii="Times New Roman" w:hAnsi="Times New Roman"/>
        </w:rPr>
        <w:fldChar w:fldCharType="begin"/>
      </w:r>
      <w:r w:rsidR="001F30A7">
        <w:rPr>
          <w:rFonts w:ascii="Times New Roman" w:hAnsi="Times New Roman"/>
        </w:rPr>
        <w:instrText xml:space="preserve"> REF _Ref421561244 \r \h </w:instrText>
      </w:r>
      <w:r w:rsidR="001F30A7">
        <w:rPr>
          <w:rFonts w:ascii="Times New Roman" w:hAnsi="Times New Roman"/>
        </w:rPr>
      </w:r>
      <w:r w:rsidR="001F30A7">
        <w:rPr>
          <w:rFonts w:ascii="Times New Roman" w:hAnsi="Times New Roman"/>
        </w:rPr>
        <w:fldChar w:fldCharType="separate"/>
      </w:r>
      <w:r w:rsidR="00BE1BA6">
        <w:rPr>
          <w:rFonts w:ascii="Times New Roman" w:hAnsi="Times New Roman"/>
        </w:rPr>
        <w:t>5.7.3</w:t>
      </w:r>
      <w:r w:rsidR="001F30A7">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209"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210"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826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3</w:t>
      </w:r>
      <w:r w:rsidR="00C12C8E">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211"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7129C63C" w14:textId="613F31E2" w:rsidR="00783D6B" w:rsidRPr="004F2D59" w:rsidRDefault="00783D6B" w:rsidP="008101A0">
      <w:pPr>
        <w:shd w:val="clear" w:color="auto" w:fill="FFFFFF"/>
        <w:spacing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w:t>
      </w:r>
      <w:r w:rsidR="00C12C8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4</w:t>
      </w:r>
      <w:r w:rsidR="00C12C8E">
        <w:rPr>
          <w:rFonts w:ascii="Times New Roman" w:hAnsi="Times New Roman"/>
        </w:rPr>
        <w:fldChar w:fldCharType="end"/>
      </w:r>
      <w:r w:rsidR="00C12C8E" w:rsidRPr="004F2D59">
        <w:rPr>
          <w:rFonts w:ascii="Times New Roman" w:hAnsi="Times New Roman"/>
        </w:rPr>
        <w:t>)</w:t>
      </w:r>
      <w:r w:rsidR="00C12C8E">
        <w:rPr>
          <w:rFonts w:ascii="Times New Roman" w:hAnsi="Times New Roman"/>
        </w:rPr>
        <w:t xml:space="preserve"> </w:t>
      </w:r>
      <w:r w:rsidR="00615FE8" w:rsidRPr="004F2D59">
        <w:rPr>
          <w:rFonts w:ascii="Times New Roman" w:hAnsi="Times New Roman"/>
        </w:rPr>
        <w:t xml:space="preserve">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r w:rsidR="002234C2" w:rsidRPr="004F2D59">
        <w:rPr>
          <w:rFonts w:ascii="Times New Roman" w:hAnsi="Times New Roman"/>
        </w:rPr>
        <w:t xml:space="preserve">The </w:t>
      </w:r>
      <w:r w:rsidR="00765D3B">
        <w:rPr>
          <w:rFonts w:ascii="Times New Roman" w:hAnsi="Times New Roman"/>
        </w:rPr>
        <w:t xml:space="preserve">integration </w:t>
      </w:r>
      <w:r w:rsidR="002234C2" w:rsidRPr="004F2D59">
        <w:rPr>
          <w:rFonts w:ascii="Times New Roman" w:hAnsi="Times New Roman"/>
        </w:rPr>
        <w:t>r</w:t>
      </w:r>
      <w:r w:rsidR="00615FE8" w:rsidRPr="004F2D59">
        <w:rPr>
          <w:rFonts w:ascii="Times New Roman" w:hAnsi="Times New Roman"/>
        </w:rPr>
        <w:t xml:space="preserve">ules </w:t>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210BE9EC" w14:textId="20C70E98" w:rsidR="005070EF" w:rsidRPr="004F2D59" w:rsidRDefault="0011711A" w:rsidP="008101A0">
      <w:pPr>
        <w:shd w:val="clear" w:color="auto" w:fill="FFFFFF"/>
        <w:spacing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r w:rsidR="009D54FE" w:rsidRPr="004F2D59">
        <w:rPr>
          <w:rFonts w:ascii="Times New Roman" w:hAnsi="Times New Roman"/>
        </w:rPr>
        <w:t>Physiomodel</w:t>
      </w:r>
      <w:r w:rsidR="005070EF"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C12C8E">
        <w:rPr>
          <w:rFonts w:ascii="Times New Roman" w:hAnsi="Times New Roman"/>
        </w:rPr>
      </w:r>
      <w:r w:rsidR="00C12C8E">
        <w:rPr>
          <w:rFonts w:ascii="Times New Roman" w:hAnsi="Times New Roman"/>
        </w:rPr>
        <w:fldChar w:fldCharType="separate"/>
      </w:r>
      <w:r w:rsidR="00BE1BA6">
        <w:rPr>
          <w:rFonts w:ascii="Times New Roman" w:hAnsi="Times New Roman"/>
        </w:rPr>
        <w:t>5</w:t>
      </w:r>
      <w:r w:rsidR="00C12C8E">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w:t>
      </w:r>
      <w:r w:rsidR="00C12C8E">
        <w:rPr>
          <w:rFonts w:ascii="Times New Roman" w:hAnsi="Times New Roman"/>
        </w:rPr>
        <w:t>0</w:t>
      </w:r>
      <w:r w:rsidR="002234C2" w:rsidRPr="004F2D59">
        <w:rPr>
          <w:rFonts w:ascii="Times New Roman" w:hAnsi="Times New Roman"/>
        </w:rPr>
        <w:t>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generated from graphical connection</w:t>
      </w:r>
      <w:r w:rsidR="00765D3B">
        <w:rPr>
          <w:rFonts w:ascii="Times New Roman" w:hAnsi="Times New Roman"/>
        </w:rPr>
        <w:t xml:space="preserve"> of Modelica connectors (</w:t>
      </w:r>
      <w:r w:rsidR="00765D3B">
        <w:rPr>
          <w:rFonts w:ascii="Times New Roman" w:hAnsi="Times New Roman"/>
        </w:rPr>
        <w:fldChar w:fldCharType="begin"/>
      </w:r>
      <w:r w:rsidR="00765D3B">
        <w:rPr>
          <w:rFonts w:ascii="Times New Roman" w:hAnsi="Times New Roman"/>
        </w:rPr>
        <w:instrText xml:space="preserve"> REF _Ref420013712 \h </w:instrText>
      </w:r>
      <w:r w:rsidR="00765D3B">
        <w:rPr>
          <w:rFonts w:ascii="Times New Roman" w:hAnsi="Times New Roman"/>
        </w:rPr>
      </w:r>
      <w:r w:rsidR="00765D3B">
        <w:rPr>
          <w:rFonts w:ascii="Times New Roman" w:hAnsi="Times New Roman"/>
        </w:rPr>
        <w:fldChar w:fldCharType="separate"/>
      </w:r>
      <w:r w:rsidR="00BE1BA6" w:rsidRPr="004F2D59">
        <w:rPr>
          <w:rFonts w:ascii="Times New Roman" w:hAnsi="Times New Roman" w:cs="Times New Roman"/>
        </w:rPr>
        <w:t xml:space="preserve">Table </w:t>
      </w:r>
      <w:r w:rsidR="00BE1BA6">
        <w:rPr>
          <w:rFonts w:ascii="Times New Roman" w:hAnsi="Times New Roman" w:cs="Times New Roman"/>
          <w:noProof/>
        </w:rPr>
        <w:t>2</w:t>
      </w:r>
      <w:r w:rsidR="00765D3B">
        <w:rPr>
          <w:rFonts w:ascii="Times New Roman" w:hAnsi="Times New Roman"/>
        </w:rPr>
        <w:fldChar w:fldCharType="end"/>
      </w:r>
      <w:r w:rsidR="00765D3B">
        <w:rPr>
          <w:rFonts w:ascii="Times New Roman" w:hAnsi="Times New Roman"/>
        </w:rPr>
        <w:t>)</w:t>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3774ED7B" w14:textId="7D290BAF" w:rsidR="007B46C8" w:rsidRPr="004F2D59" w:rsidRDefault="005070EF" w:rsidP="008101A0">
      <w:pPr>
        <w:shd w:val="clear" w:color="auto" w:fill="FFFFFF"/>
        <w:spacing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001F30A7">
        <w:rPr>
          <w:rFonts w:ascii="Times New Roman" w:hAnsi="Times New Roman"/>
        </w:rPr>
        <w:t xml:space="preserve">Sections: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7.4</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5.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71A83FFF" w14:textId="700A08E3" w:rsidR="006B0C48" w:rsidRDefault="007B46C8" w:rsidP="008101A0">
      <w:pPr>
        <w:shd w:val="clear" w:color="auto" w:fill="FFFFFF"/>
        <w:spacing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phys</w:t>
      </w:r>
      <w:r w:rsidR="00C12C8E">
        <w:rPr>
          <w:rFonts w:ascii="Times New Roman" w:hAnsi="Times New Roman"/>
        </w:rPr>
        <w:t>ical and Model</w:t>
      </w:r>
      <w:r w:rsidR="001F30A7">
        <w:rPr>
          <w:rFonts w:ascii="Times New Roman" w:hAnsi="Times New Roman"/>
        </w:rPr>
        <w:t>ica backgrounds (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BE1BA6">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the </w:t>
      </w:r>
      <w:r w:rsidR="00765D3B">
        <w:rPr>
          <w:rFonts w:ascii="Times New Roman" w:hAnsi="Times New Roman"/>
        </w:rPr>
        <w:t xml:space="preserve">first </w:t>
      </w:r>
      <w:r w:rsidRPr="004F2D59">
        <w:rPr>
          <w:rFonts w:ascii="Times New Roman" w:hAnsi="Times New Roman"/>
        </w:rPr>
        <w:t>principles</w:t>
      </w:r>
      <w:r w:rsidR="00765D3B">
        <w:rPr>
          <w:rFonts w:ascii="Times New Roman" w:hAnsi="Times New Roman"/>
        </w:rPr>
        <w:t xml:space="preserve"> and its integration</w:t>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submodules with 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299D190E" w14:textId="14EEDE97" w:rsidR="006B0C48" w:rsidRDefault="0026060F" w:rsidP="008101A0">
      <w:pPr>
        <w:shd w:val="clear" w:color="auto" w:fill="FFFFFF"/>
        <w:spacing w:line="274" w:lineRule="atLeast"/>
        <w:jc w:val="both"/>
        <w:rPr>
          <w:rFonts w:ascii="Times New Roman" w:hAnsi="Times New Roman"/>
        </w:rPr>
      </w:pPr>
      <w:r w:rsidRPr="004F2D59">
        <w:rPr>
          <w:rFonts w:ascii="Times New Roman" w:hAnsi="Times New Roman"/>
        </w:rPr>
        <w:lastRenderedPageBreak/>
        <w:t xml:space="preserve">The object-oriented equation-based Modelica language allowed us to create extremely robust support of integrative physiology </w:t>
      </w:r>
      <w:r>
        <w:rPr>
          <w:rFonts w:ascii="Times New Roman" w:hAnsi="Times New Roman"/>
        </w:rPr>
        <w:t>based on selected first principles</w:t>
      </w:r>
      <w:r w:rsidRPr="004F2D59">
        <w:rPr>
          <w:rFonts w:ascii="Times New Roman" w:hAnsi="Times New Roman"/>
        </w:rPr>
        <w:t>. Similar support has already been implemented for technical sciences such as libraries for electrical, magnetic, mechanical and thermal processes. However, in physiology, we need models for more sophisticated domains such as electrochemical (for chemical reactions, membrane transports, water evaporation and diffusion)</w:t>
      </w:r>
      <w:r w:rsidR="00F619FB">
        <w:rPr>
          <w:rFonts w:ascii="Times New Roman" w:hAnsi="Times New Roman"/>
        </w:rPr>
        <w:t>,</w:t>
      </w:r>
      <w:r w:rsidRPr="004F2D59">
        <w:rPr>
          <w:rFonts w:ascii="Times New Roman" w:hAnsi="Times New Roman"/>
        </w:rPr>
        <w:t xml:space="preserve"> hydraulic (for cardiovascular systems)</w:t>
      </w:r>
      <w:r w:rsidR="00F619FB">
        <w:rPr>
          <w:rFonts w:ascii="Times New Roman" w:hAnsi="Times New Roman"/>
        </w:rPr>
        <w:t>, thermal (for thermoregulation) and population (for cell populations)</w:t>
      </w:r>
      <w:r w:rsidRPr="004F2D59">
        <w:rPr>
          <w:rFonts w:ascii="Times New Roman" w:hAnsi="Times New Roman"/>
        </w:rPr>
        <w:t xml:space="preserve">. By creating an analogy to existing systems we created Physiolibrary 2.3, a library for physiological processes, which was named by the Modelica Association in the Modelica Library Awards as the best free Modelica library in 2014. </w:t>
      </w:r>
      <w:r>
        <w:rPr>
          <w:rFonts w:ascii="Times New Roman" w:hAnsi="Times New Roman"/>
        </w:rPr>
        <w:t>The result of the year 2015 is a new</w:t>
      </w:r>
      <w:r w:rsidRPr="004F2D59">
        <w:rPr>
          <w:rFonts w:ascii="Times New Roman" w:hAnsi="Times New Roman"/>
        </w:rPr>
        <w:t xml:space="preserve"> general library for electrochemical processes, called Chemical library</w:t>
      </w:r>
      <w:r>
        <w:rPr>
          <w:rFonts w:ascii="Times New Roman" w:hAnsi="Times New Roman"/>
        </w:rPr>
        <w:t>. It</w:t>
      </w:r>
      <w:r w:rsidRPr="004F2D59">
        <w:rPr>
          <w:rFonts w:ascii="Times New Roman" w:hAnsi="Times New Roman"/>
        </w:rPr>
        <w:t xml:space="preserve"> is helpful for more general electrochemical equilibration processes. This library is a by-product of our integration of membrane electrochemical equilibria, based on Donnan’s electrolytes equilibrium and Nernst membrane potential in the field of physical chemistry, as described</w:t>
      </w:r>
      <w:r>
        <w:rPr>
          <w:rFonts w:ascii="Times New Roman" w:hAnsi="Times New Roman"/>
        </w:rPr>
        <w:t xml:space="preserve"> by first principles of chemical domain</w:t>
      </w:r>
      <w:r w:rsidRPr="004F2D59">
        <w:rPr>
          <w:rFonts w:ascii="Times New Roman" w:hAnsi="Times New Roman"/>
        </w:rPr>
        <w:t>.</w:t>
      </w:r>
      <w:r>
        <w:rPr>
          <w:rFonts w:ascii="Times New Roman" w:hAnsi="Times New Roman"/>
        </w:rPr>
        <w:t xml:space="preserve"> </w:t>
      </w:r>
    </w:p>
    <w:p w14:paraId="614FA20E" w14:textId="277E1006" w:rsidR="0026060F" w:rsidRPr="004F2D59" w:rsidRDefault="0026060F" w:rsidP="008101A0">
      <w:pPr>
        <w:shd w:val="clear" w:color="auto" w:fill="FFFFFF"/>
        <w:spacing w:line="274" w:lineRule="atLeast"/>
        <w:jc w:val="both"/>
        <w:rPr>
          <w:rFonts w:ascii="Times New Roman" w:hAnsi="Times New Roman"/>
        </w:rPr>
      </w:pPr>
      <w:r>
        <w:rPr>
          <w:rFonts w:ascii="Times New Roman" w:hAnsi="Times New Roman"/>
        </w:rPr>
        <w:t>Having the formalized base prin</w:t>
      </w:r>
      <w:r w:rsidR="006B0C48">
        <w:rPr>
          <w:rFonts w:ascii="Times New Roman" w:hAnsi="Times New Roman"/>
        </w:rPr>
        <w:t xml:space="preserve">ciples for </w:t>
      </w:r>
      <w:r>
        <w:rPr>
          <w:rFonts w:ascii="Times New Roman" w:hAnsi="Times New Roman"/>
        </w:rPr>
        <w:t>physiology</w:t>
      </w:r>
      <w:r w:rsidR="006B0C48">
        <w:rPr>
          <w:rFonts w:ascii="Times New Roman" w:hAnsi="Times New Roman"/>
        </w:rPr>
        <w:t xml:space="preserve"> the building of new integrative physiological theories is much suitable. </w:t>
      </w:r>
      <w:r w:rsidR="00F619FB">
        <w:rPr>
          <w:rFonts w:ascii="Times New Roman" w:hAnsi="Times New Roman"/>
        </w:rPr>
        <w:t xml:space="preserve">Using graphical schemes of Modelica language the differences between theory and implementation almost disappear. And because these schemes automatically generates the computer code, the correctly defined physiological system can be directly simulated using computer. </w:t>
      </w:r>
      <w:r w:rsidR="006B0C48">
        <w:rPr>
          <w:rFonts w:ascii="Times New Roman" w:hAnsi="Times New Roman"/>
        </w:rPr>
        <w:t xml:space="preserve"> </w:t>
      </w:r>
    </w:p>
    <w:bookmarkEnd w:id="326"/>
    <w:p w14:paraId="49865237" w14:textId="77777777" w:rsidR="001F30A7" w:rsidRPr="001F30A7" w:rsidRDefault="001F30A7" w:rsidP="001F30A7"/>
    <w:p w14:paraId="6D59C537" w14:textId="51465152" w:rsidR="004616AB" w:rsidRDefault="006B0C48">
      <w:pPr>
        <w:rPr>
          <w:rFonts w:ascii="Times New Roman" w:hAnsi="Times New Roman" w:cs="Times New Roman"/>
        </w:rPr>
      </w:pPr>
      <w:r>
        <w:rPr>
          <w:rFonts w:ascii="Times New Roman" w:hAnsi="Times New Roman" w:cs="Times New Roman"/>
        </w:rPr>
        <w:br w:type="page"/>
      </w:r>
    </w:p>
    <w:p w14:paraId="5D1C0639" w14:textId="5CC01DDB" w:rsidR="004616AB" w:rsidRPr="004616AB" w:rsidRDefault="004616AB" w:rsidP="004616AB">
      <w:pPr>
        <w:pStyle w:val="Nadpis1"/>
        <w:numPr>
          <w:ilvl w:val="0"/>
          <w:numId w:val="32"/>
        </w:numPr>
        <w:rPr>
          <w:rStyle w:val="Znaknadpisu1"/>
          <w:rFonts w:ascii="Times New Roman" w:hAnsi="Times New Roman" w:cs="Times New Roman"/>
        </w:rPr>
      </w:pPr>
      <w:r w:rsidRPr="004616AB">
        <w:rPr>
          <w:rStyle w:val="Znaknadpisu1"/>
          <w:rFonts w:ascii="Times New Roman" w:hAnsi="Times New Roman" w:cs="Times New Roman"/>
        </w:rPr>
        <w:lastRenderedPageBreak/>
        <w:t>S</w:t>
      </w:r>
      <w:r>
        <w:rPr>
          <w:rStyle w:val="Znaknadpisu1"/>
          <w:rFonts w:ascii="Times New Roman" w:hAnsi="Times New Roman" w:cs="Times New Roman"/>
          <w:lang w:val="cs-CZ"/>
        </w:rPr>
        <w:t>úhrn</w:t>
      </w:r>
      <w:r w:rsidRPr="004616AB">
        <w:rPr>
          <w:rStyle w:val="Znaknadpisu1"/>
          <w:rFonts w:ascii="Times New Roman" w:hAnsi="Times New Roman" w:cs="Times New Roman"/>
        </w:rPr>
        <w:t xml:space="preserve"> (CZ)</w:t>
      </w:r>
    </w:p>
    <w:p w14:paraId="1DC510A3" w14:textId="6FB88F48" w:rsidR="00E4370A" w:rsidRPr="00FC3382" w:rsidRDefault="00E4370A" w:rsidP="00FC3382">
      <w:pPr>
        <w:shd w:val="clear" w:color="auto" w:fill="FFFFFF"/>
        <w:spacing w:line="274" w:lineRule="atLeast"/>
        <w:jc w:val="both"/>
        <w:rPr>
          <w:rFonts w:ascii="Times New Roman" w:hAnsi="Times New Roman"/>
          <w:lang w:val="sk-SK"/>
        </w:rPr>
      </w:pPr>
      <w:r w:rsidRPr="00E4370A">
        <w:rPr>
          <w:rFonts w:ascii="Times New Roman" w:hAnsi="Times New Roman"/>
          <w:lang w:val="sk-SK"/>
        </w:rPr>
        <w:t xml:space="preserve">V práci </w:t>
      </w:r>
      <w:r>
        <w:rPr>
          <w:rFonts w:ascii="Times New Roman" w:hAnsi="Times New Roman"/>
          <w:lang w:val="sk-SK"/>
        </w:rPr>
        <w:t>b</w:t>
      </w:r>
      <w:r w:rsidRPr="00E4370A">
        <w:rPr>
          <w:rFonts w:ascii="Times New Roman" w:hAnsi="Times New Roman"/>
          <w:lang w:val="sk-SK"/>
        </w:rPr>
        <w:t xml:space="preserve">oli formalizované </w:t>
      </w:r>
      <w:r>
        <w:rPr>
          <w:rFonts w:ascii="Times New Roman" w:hAnsi="Times New Roman"/>
          <w:lang w:val="sk-SK"/>
        </w:rPr>
        <w:t xml:space="preserve">metódy vývoja integratívneho </w:t>
      </w:r>
      <w:r w:rsidR="00482E8E">
        <w:rPr>
          <w:rFonts w:ascii="Times New Roman" w:hAnsi="Times New Roman"/>
          <w:lang w:val="sk-SK"/>
        </w:rPr>
        <w:t xml:space="preserve">modelu fyziológie (Sekcia 4). </w:t>
      </w:r>
      <w:r w:rsidR="00482E8E" w:rsidRPr="00FC3382">
        <w:rPr>
          <w:rFonts w:ascii="Times New Roman" w:hAnsi="Times New Roman"/>
          <w:lang w:val="sk-SK"/>
        </w:rPr>
        <w:t xml:space="preserve">Použitím týchto pravidiel bol vytvorený </w:t>
      </w:r>
      <w:r w:rsidR="00FC3382" w:rsidRPr="00FC3382">
        <w:rPr>
          <w:rFonts w:ascii="Times New Roman" w:hAnsi="Times New Roman"/>
          <w:lang w:val="sk-SK"/>
        </w:rPr>
        <w:t>rozsiahly</w:t>
      </w:r>
      <w:r w:rsidR="00482E8E" w:rsidRPr="00FC3382">
        <w:rPr>
          <w:rFonts w:ascii="Times New Roman" w:hAnsi="Times New Roman"/>
          <w:lang w:val="sk-SK"/>
        </w:rPr>
        <w:t xml:space="preserve"> integratívny model fyziológie človeka nazvaný </w:t>
      </w:r>
      <w:hyperlink r:id="rId212" w:history="1">
        <w:r w:rsidR="00482E8E" w:rsidRPr="00FC3382">
          <w:rPr>
            <w:rStyle w:val="Hypertextovodkaz"/>
            <w:rFonts w:ascii="Times New Roman" w:hAnsi="Times New Roman"/>
            <w:lang w:val="sk-SK"/>
          </w:rPr>
          <w:t>Physiomodel</w:t>
        </w:r>
      </w:hyperlink>
      <w:r w:rsidR="00482E8E" w:rsidRPr="00FC3382">
        <w:rPr>
          <w:rFonts w:ascii="Times New Roman" w:hAnsi="Times New Roman"/>
          <w:lang w:val="sk-SK"/>
        </w:rPr>
        <w:t xml:space="preserve"> (Se</w:t>
      </w:r>
      <w:r w:rsidR="006569ED" w:rsidRPr="00FC3382">
        <w:rPr>
          <w:rFonts w:ascii="Times New Roman" w:hAnsi="Times New Roman"/>
          <w:lang w:val="sk-SK"/>
        </w:rPr>
        <w:t>kcia</w:t>
      </w:r>
      <w:r w:rsidR="00482E8E" w:rsidRPr="00FC3382">
        <w:rPr>
          <w:rFonts w:ascii="Times New Roman" w:hAnsi="Times New Roman"/>
          <w:lang w:val="sk-SK"/>
        </w:rPr>
        <w:t xml:space="preserve"> </w:t>
      </w:r>
      <w:r w:rsidR="00482E8E" w:rsidRPr="00FC3382">
        <w:rPr>
          <w:rFonts w:ascii="Times New Roman" w:hAnsi="Times New Roman"/>
          <w:lang w:val="sk-SK"/>
        </w:rPr>
        <w:fldChar w:fldCharType="begin"/>
      </w:r>
      <w:r w:rsidR="00482E8E" w:rsidRPr="00FC3382">
        <w:rPr>
          <w:rFonts w:ascii="Times New Roman" w:hAnsi="Times New Roman"/>
          <w:lang w:val="sk-SK"/>
        </w:rPr>
        <w:instrText xml:space="preserve"> REF _Ref421560721 \r \h </w:instrText>
      </w:r>
      <w:r w:rsidR="00482E8E" w:rsidRPr="00FC3382">
        <w:rPr>
          <w:rFonts w:ascii="Times New Roman" w:hAnsi="Times New Roman"/>
          <w:lang w:val="sk-SK"/>
        </w:rPr>
      </w:r>
      <w:r w:rsidR="00482E8E" w:rsidRPr="00FC3382">
        <w:rPr>
          <w:rFonts w:ascii="Times New Roman" w:hAnsi="Times New Roman"/>
          <w:lang w:val="sk-SK"/>
        </w:rPr>
        <w:fldChar w:fldCharType="separate"/>
      </w:r>
      <w:r w:rsidR="00482E8E" w:rsidRPr="00FC3382">
        <w:rPr>
          <w:rFonts w:ascii="Times New Roman" w:hAnsi="Times New Roman"/>
          <w:lang w:val="sk-SK"/>
        </w:rPr>
        <w:t>5</w:t>
      </w:r>
      <w:r w:rsidR="00482E8E" w:rsidRPr="00FC3382">
        <w:rPr>
          <w:rFonts w:ascii="Times New Roman" w:hAnsi="Times New Roman"/>
          <w:lang w:val="sk-SK"/>
        </w:rPr>
        <w:fldChar w:fldCharType="end"/>
      </w:r>
      <w:r w:rsidR="00482E8E" w:rsidRPr="00FC3382">
        <w:rPr>
          <w:rFonts w:ascii="Times New Roman" w:hAnsi="Times New Roman"/>
          <w:lang w:val="sk-SK"/>
        </w:rPr>
        <w:t xml:space="preserve">). Model bol implementovaný počítačovom jazyku Modelica, ktorého štandard je udržiavaný neziskovou </w:t>
      </w:r>
      <w:r w:rsidR="00FC3382" w:rsidRPr="00FC3382">
        <w:rPr>
          <w:rFonts w:ascii="Times New Roman" w:hAnsi="Times New Roman"/>
          <w:lang w:val="sk-SK"/>
        </w:rPr>
        <w:t>medzinárodnou</w:t>
      </w:r>
      <w:r w:rsidR="00482E8E" w:rsidRPr="00FC3382">
        <w:rPr>
          <w:rFonts w:ascii="Times New Roman" w:hAnsi="Times New Roman"/>
          <w:lang w:val="sk-SK"/>
        </w:rPr>
        <w:t xml:space="preserve"> organizáciou </w:t>
      </w:r>
      <w:hyperlink r:id="rId213" w:history="1">
        <w:r w:rsidR="00482E8E" w:rsidRPr="00FC3382">
          <w:rPr>
            <w:rStyle w:val="Hypertextovodkaz"/>
            <w:rFonts w:ascii="Times New Roman" w:hAnsi="Times New Roman"/>
            <w:lang w:val="sk-SK"/>
          </w:rPr>
          <w:t>Modelica Association</w:t>
        </w:r>
      </w:hyperlink>
      <w:r w:rsidR="00482E8E" w:rsidRPr="00FC3382">
        <w:rPr>
          <w:rFonts w:ascii="Times New Roman" w:hAnsi="Times New Roman"/>
          <w:lang w:val="sk-SK"/>
        </w:rPr>
        <w:t xml:space="preserve">. </w:t>
      </w:r>
      <w:r w:rsidR="006569ED" w:rsidRPr="00FC3382">
        <w:rPr>
          <w:rFonts w:ascii="Times New Roman" w:hAnsi="Times New Roman"/>
          <w:lang w:val="sk-SK"/>
        </w:rPr>
        <w:t xml:space="preserve">Práca model </w:t>
      </w:r>
      <w:hyperlink r:id="rId214" w:history="1">
        <w:r w:rsidR="006569ED" w:rsidRPr="00FC3382">
          <w:rPr>
            <w:rStyle w:val="Hypertextovodkaz"/>
            <w:rFonts w:ascii="Times New Roman" w:hAnsi="Times New Roman"/>
            <w:lang w:val="sk-SK"/>
          </w:rPr>
          <w:t>HumMod</w:t>
        </w:r>
      </w:hyperlink>
      <w:r w:rsidR="006569ED" w:rsidRPr="00FC3382">
        <w:rPr>
          <w:rFonts w:ascii="Times New Roman" w:hAnsi="Times New Roman"/>
          <w:lang w:val="sk-SK"/>
        </w:rPr>
        <w:t xml:space="preserve"> verzie 1.6, ktorý bol vyvinutý na Mississippi University of Medical Center, rozširuje o nový model acidobáze (Sekcia </w:t>
      </w:r>
      <w:r w:rsidR="006569ED" w:rsidRPr="00FC3382">
        <w:rPr>
          <w:rFonts w:ascii="Times New Roman" w:hAnsi="Times New Roman"/>
          <w:lang w:val="sk-SK"/>
        </w:rPr>
        <w:fldChar w:fldCharType="begin"/>
      </w:r>
      <w:r w:rsidR="006569ED" w:rsidRPr="00FC3382">
        <w:rPr>
          <w:rFonts w:ascii="Times New Roman" w:hAnsi="Times New Roman"/>
          <w:lang w:val="sk-SK"/>
        </w:rPr>
        <w:instrText xml:space="preserve"> REF _Ref420407841 \r \h </w:instrText>
      </w:r>
      <w:r w:rsidR="006569ED" w:rsidRPr="00FC3382">
        <w:rPr>
          <w:rFonts w:ascii="Times New Roman" w:hAnsi="Times New Roman"/>
          <w:lang w:val="sk-SK"/>
        </w:rPr>
      </w:r>
      <w:r w:rsidR="006569ED" w:rsidRPr="00FC3382">
        <w:rPr>
          <w:rFonts w:ascii="Times New Roman" w:hAnsi="Times New Roman"/>
          <w:lang w:val="sk-SK"/>
        </w:rPr>
        <w:fldChar w:fldCharType="separate"/>
      </w:r>
      <w:r w:rsidR="006569ED" w:rsidRPr="00FC3382">
        <w:rPr>
          <w:rFonts w:ascii="Times New Roman" w:hAnsi="Times New Roman"/>
          <w:lang w:val="sk-SK"/>
        </w:rPr>
        <w:t>5.4.1</w:t>
      </w:r>
      <w:r w:rsidR="006569ED" w:rsidRPr="00FC3382">
        <w:rPr>
          <w:rFonts w:ascii="Times New Roman" w:hAnsi="Times New Roman"/>
          <w:lang w:val="sk-SK"/>
        </w:rPr>
        <w:fldChar w:fldCharType="end"/>
      </w:r>
      <w:r w:rsidR="006569ED" w:rsidRPr="00FC3382">
        <w:rPr>
          <w:rFonts w:ascii="Times New Roman" w:hAnsi="Times New Roman"/>
          <w:lang w:val="sk-SK"/>
        </w:rPr>
        <w:t xml:space="preserve">, </w:t>
      </w:r>
      <w:r w:rsidR="006569ED" w:rsidRPr="00FC3382">
        <w:rPr>
          <w:rFonts w:ascii="Times New Roman" w:hAnsi="Times New Roman"/>
          <w:lang w:val="sk-SK"/>
        </w:rPr>
        <w:fldChar w:fldCharType="begin"/>
      </w:r>
      <w:r w:rsidR="006569ED" w:rsidRPr="00FC3382">
        <w:rPr>
          <w:rFonts w:ascii="Times New Roman" w:hAnsi="Times New Roman"/>
          <w:lang w:val="sk-SK"/>
        </w:rPr>
        <w:instrText xml:space="preserve"> REF _Ref414302047 \r \h </w:instrText>
      </w:r>
      <w:r w:rsidR="006569ED" w:rsidRPr="00FC3382">
        <w:rPr>
          <w:rFonts w:ascii="Times New Roman" w:hAnsi="Times New Roman"/>
          <w:lang w:val="sk-SK"/>
        </w:rPr>
      </w:r>
      <w:r w:rsidR="006569ED" w:rsidRPr="00FC3382">
        <w:rPr>
          <w:rFonts w:ascii="Times New Roman" w:hAnsi="Times New Roman"/>
          <w:lang w:val="sk-SK"/>
        </w:rPr>
        <w:fldChar w:fldCharType="separate"/>
      </w:r>
      <w:r w:rsidR="006569ED" w:rsidRPr="00FC3382">
        <w:rPr>
          <w:rFonts w:ascii="Times New Roman" w:hAnsi="Times New Roman"/>
          <w:lang w:val="sk-SK"/>
        </w:rPr>
        <w:t>5.4.6</w:t>
      </w:r>
      <w:r w:rsidR="006569ED" w:rsidRPr="00FC3382">
        <w:rPr>
          <w:rFonts w:ascii="Times New Roman" w:hAnsi="Times New Roman"/>
          <w:lang w:val="sk-SK"/>
        </w:rPr>
        <w:fldChar w:fldCharType="end"/>
      </w:r>
      <w:r w:rsidR="006569ED" w:rsidRPr="00FC3382">
        <w:rPr>
          <w:rFonts w:ascii="Times New Roman" w:hAnsi="Times New Roman"/>
          <w:lang w:val="sk-SK"/>
        </w:rPr>
        <w:t xml:space="preserve"> and Sekcia </w:t>
      </w:r>
      <w:r w:rsidR="006569ED" w:rsidRPr="00FC3382">
        <w:rPr>
          <w:rFonts w:ascii="Times New Roman" w:hAnsi="Times New Roman"/>
          <w:lang w:val="sk-SK"/>
        </w:rPr>
        <w:fldChar w:fldCharType="begin"/>
      </w:r>
      <w:r w:rsidR="006569ED" w:rsidRPr="00FC3382">
        <w:rPr>
          <w:rFonts w:ascii="Times New Roman" w:hAnsi="Times New Roman"/>
          <w:lang w:val="sk-SK"/>
        </w:rPr>
        <w:instrText xml:space="preserve"> REF _Ref415232619 \r \h </w:instrText>
      </w:r>
      <w:r w:rsidR="006569ED" w:rsidRPr="00FC3382">
        <w:rPr>
          <w:rFonts w:ascii="Times New Roman" w:hAnsi="Times New Roman"/>
          <w:lang w:val="sk-SK"/>
        </w:rPr>
      </w:r>
      <w:r w:rsidR="006569ED" w:rsidRPr="00FC3382">
        <w:rPr>
          <w:rFonts w:ascii="Times New Roman" w:hAnsi="Times New Roman"/>
          <w:lang w:val="sk-SK"/>
        </w:rPr>
        <w:fldChar w:fldCharType="separate"/>
      </w:r>
      <w:r w:rsidR="006569ED" w:rsidRPr="00FC3382">
        <w:rPr>
          <w:rFonts w:ascii="Times New Roman" w:hAnsi="Times New Roman"/>
          <w:lang w:val="sk-SK"/>
        </w:rPr>
        <w:t>6.1.1</w:t>
      </w:r>
      <w:r w:rsidR="006569ED" w:rsidRPr="00FC3382">
        <w:rPr>
          <w:rFonts w:ascii="Times New Roman" w:hAnsi="Times New Roman"/>
          <w:lang w:val="sk-SK"/>
        </w:rPr>
        <w:fldChar w:fldCharType="end"/>
      </w:r>
      <w:r w:rsidR="006569ED" w:rsidRPr="00FC3382">
        <w:rPr>
          <w:rFonts w:ascii="Times New Roman" w:hAnsi="Times New Roman"/>
          <w:lang w:val="sk-SK"/>
        </w:rPr>
        <w:t xml:space="preserve">) a prenosu krvných plynov (Sekcia </w:t>
      </w:r>
      <w:r w:rsidR="006569ED" w:rsidRPr="00FC3382">
        <w:rPr>
          <w:rFonts w:ascii="Times New Roman" w:hAnsi="Times New Roman"/>
          <w:lang w:val="sk-SK"/>
        </w:rPr>
        <w:fldChar w:fldCharType="begin"/>
      </w:r>
      <w:r w:rsidR="006569ED" w:rsidRPr="00FC3382">
        <w:rPr>
          <w:rFonts w:ascii="Times New Roman" w:hAnsi="Times New Roman"/>
          <w:lang w:val="sk-SK"/>
        </w:rPr>
        <w:instrText xml:space="preserve"> REF _Ref420407964 \r \h </w:instrText>
      </w:r>
      <w:r w:rsidR="006569ED" w:rsidRPr="00FC3382">
        <w:rPr>
          <w:rFonts w:ascii="Times New Roman" w:hAnsi="Times New Roman"/>
          <w:lang w:val="sk-SK"/>
        </w:rPr>
      </w:r>
      <w:r w:rsidR="006569ED" w:rsidRPr="00FC3382">
        <w:rPr>
          <w:rFonts w:ascii="Times New Roman" w:hAnsi="Times New Roman"/>
          <w:lang w:val="sk-SK"/>
        </w:rPr>
        <w:fldChar w:fldCharType="separate"/>
      </w:r>
      <w:r w:rsidR="006569ED" w:rsidRPr="00FC3382">
        <w:rPr>
          <w:rFonts w:ascii="Times New Roman" w:hAnsi="Times New Roman"/>
          <w:lang w:val="sk-SK"/>
        </w:rPr>
        <w:t>5.5</w:t>
      </w:r>
      <w:r w:rsidR="006569ED" w:rsidRPr="00FC3382">
        <w:rPr>
          <w:rFonts w:ascii="Times New Roman" w:hAnsi="Times New Roman"/>
          <w:lang w:val="sk-SK"/>
        </w:rPr>
        <w:fldChar w:fldCharType="end"/>
      </w:r>
      <w:r w:rsidR="006569ED" w:rsidRPr="00FC3382">
        <w:rPr>
          <w:rFonts w:ascii="Times New Roman" w:hAnsi="Times New Roman"/>
          <w:lang w:val="sk-SK"/>
        </w:rPr>
        <w:t xml:space="preserve">). Ako časť acidobáze a prenosu krvných plynov bol navrhnutý nový obecný </w:t>
      </w:r>
      <w:r w:rsidR="00FC3382" w:rsidRPr="00FC3382">
        <w:rPr>
          <w:rFonts w:ascii="Times New Roman" w:hAnsi="Times New Roman"/>
          <w:lang w:val="sk-SK"/>
        </w:rPr>
        <w:t>spôsob</w:t>
      </w:r>
      <w:r w:rsidR="006569ED" w:rsidRPr="00FC3382">
        <w:rPr>
          <w:rFonts w:ascii="Times New Roman" w:hAnsi="Times New Roman"/>
          <w:lang w:val="sk-SK"/>
        </w:rPr>
        <w:t xml:space="preserve"> výpočtu</w:t>
      </w:r>
      <w:r w:rsidR="00FC3382" w:rsidRPr="00FC3382">
        <w:rPr>
          <w:rFonts w:ascii="Times New Roman" w:hAnsi="Times New Roman"/>
          <w:lang w:val="sk-SK"/>
        </w:rPr>
        <w:t xml:space="preserve"> integratívneho equilibria na makromolekule (</w:t>
      </w:r>
      <w:r w:rsidR="00FC3382" w:rsidRPr="00FC3382">
        <w:rPr>
          <w:rFonts w:ascii="Times New Roman" w:hAnsi="Times New Roman"/>
          <w:lang w:val="sk-SK"/>
        </w:rPr>
        <w:fldChar w:fldCharType="begin"/>
      </w:r>
      <w:r w:rsidR="00FC3382" w:rsidRPr="00FC3382">
        <w:rPr>
          <w:rFonts w:ascii="Times New Roman" w:hAnsi="Times New Roman"/>
          <w:lang w:val="sk-SK"/>
        </w:rPr>
        <w:instrText xml:space="preserve"> REF _Ref418948760 \h </w:instrText>
      </w:r>
      <w:r w:rsidR="00FC3382" w:rsidRPr="00FC3382">
        <w:rPr>
          <w:rFonts w:ascii="Times New Roman" w:hAnsi="Times New Roman"/>
          <w:lang w:val="sk-SK"/>
        </w:rPr>
      </w:r>
      <w:r w:rsidR="00FC3382" w:rsidRPr="00FC3382">
        <w:rPr>
          <w:rFonts w:ascii="Times New Roman" w:hAnsi="Times New Roman"/>
          <w:lang w:val="sk-SK"/>
        </w:rPr>
        <w:fldChar w:fldCharType="separate"/>
      </w:r>
      <w:r w:rsidR="00FC3382" w:rsidRPr="00FC3382">
        <w:rPr>
          <w:rFonts w:ascii="Times New Roman" w:hAnsi="Times New Roman" w:cs="Times New Roman"/>
          <w:lang w:val="sk-SK"/>
        </w:rPr>
        <w:t xml:space="preserve">Equation </w:t>
      </w:r>
      <w:r w:rsidR="00FC3382" w:rsidRPr="00FC3382">
        <w:rPr>
          <w:rFonts w:ascii="Times New Roman" w:hAnsi="Times New Roman" w:cs="Times New Roman"/>
          <w:noProof/>
          <w:lang w:val="sk-SK"/>
        </w:rPr>
        <w:t>19</w:t>
      </w:r>
      <w:r w:rsidR="00FC3382" w:rsidRPr="00FC3382">
        <w:rPr>
          <w:rFonts w:ascii="Times New Roman" w:hAnsi="Times New Roman"/>
          <w:lang w:val="sk-SK"/>
        </w:rPr>
        <w:fldChar w:fldCharType="end"/>
      </w:r>
      <w:r w:rsidR="00FC3382" w:rsidRPr="00FC3382">
        <w:rPr>
          <w:rFonts w:ascii="Times New Roman" w:hAnsi="Times New Roman"/>
          <w:lang w:val="sk-SK"/>
        </w:rPr>
        <w:t>). Tento výpočet bol</w:t>
      </w:r>
      <w:r w:rsidR="006569ED" w:rsidRPr="00FC3382">
        <w:rPr>
          <w:rFonts w:ascii="Times New Roman" w:hAnsi="Times New Roman"/>
          <w:lang w:val="sk-SK"/>
        </w:rPr>
        <w:t xml:space="preserve"> </w:t>
      </w:r>
      <w:r w:rsidR="00FC3382" w:rsidRPr="00FC3382">
        <w:rPr>
          <w:rFonts w:ascii="Times New Roman" w:hAnsi="Times New Roman"/>
          <w:lang w:val="sk-SK"/>
        </w:rPr>
        <w:t xml:space="preserve">použitý pre systém </w:t>
      </w:r>
      <w:r w:rsidRPr="00FC3382">
        <w:rPr>
          <w:rFonts w:ascii="Times New Roman" w:hAnsi="Times New Roman"/>
          <w:lang w:val="sk-SK"/>
        </w:rPr>
        <w:t>O</w:t>
      </w:r>
      <w:r w:rsidRPr="00FC3382">
        <w:rPr>
          <w:rFonts w:ascii="Times New Roman" w:hAnsi="Times New Roman"/>
          <w:vertAlign w:val="subscript"/>
          <w:lang w:val="sk-SK"/>
        </w:rPr>
        <w:t>2</w:t>
      </w:r>
      <w:r w:rsidRPr="00FC3382">
        <w:rPr>
          <w:rFonts w:ascii="Times New Roman" w:hAnsi="Times New Roman"/>
          <w:lang w:val="sk-SK"/>
        </w:rPr>
        <w:t>-H</w:t>
      </w:r>
      <w:r w:rsidRPr="00FC3382">
        <w:rPr>
          <w:rFonts w:ascii="Times New Roman" w:hAnsi="Times New Roman"/>
          <w:vertAlign w:val="superscript"/>
          <w:lang w:val="sk-SK"/>
        </w:rPr>
        <w:t>+</w:t>
      </w:r>
      <w:r w:rsidRPr="00FC3382">
        <w:rPr>
          <w:rFonts w:ascii="Times New Roman" w:hAnsi="Times New Roman"/>
          <w:lang w:val="sk-SK"/>
        </w:rPr>
        <w:t>-CO</w:t>
      </w:r>
      <w:r w:rsidRPr="00FC3382">
        <w:rPr>
          <w:rFonts w:ascii="Times New Roman" w:hAnsi="Times New Roman"/>
          <w:vertAlign w:val="subscript"/>
          <w:lang w:val="sk-SK"/>
        </w:rPr>
        <w:t>2</w:t>
      </w:r>
      <w:r w:rsidRPr="00FC3382">
        <w:rPr>
          <w:rFonts w:ascii="Times New Roman" w:hAnsi="Times New Roman"/>
          <w:lang w:val="sk-SK"/>
        </w:rPr>
        <w:t>-HemoglobinA (S</w:t>
      </w:r>
      <w:r w:rsidR="00FC3382" w:rsidRPr="00FC3382">
        <w:rPr>
          <w:rFonts w:ascii="Times New Roman" w:hAnsi="Times New Roman"/>
          <w:lang w:val="sk-SK"/>
        </w:rPr>
        <w:t xml:space="preserve">ekcia </w:t>
      </w:r>
      <w:r w:rsidRPr="00FC3382">
        <w:rPr>
          <w:rFonts w:ascii="Times New Roman" w:hAnsi="Times New Roman"/>
          <w:lang w:val="sk-SK"/>
        </w:rPr>
        <w:fldChar w:fldCharType="begin"/>
      </w:r>
      <w:r w:rsidRPr="00FC3382">
        <w:rPr>
          <w:rFonts w:ascii="Times New Roman" w:hAnsi="Times New Roman"/>
          <w:lang w:val="sk-SK"/>
        </w:rPr>
        <w:instrText xml:space="preserve"> REF _Ref420408085 \r \h </w:instrText>
      </w:r>
      <w:r w:rsidRPr="00FC3382">
        <w:rPr>
          <w:rFonts w:ascii="Times New Roman" w:hAnsi="Times New Roman"/>
          <w:lang w:val="sk-SK"/>
        </w:rPr>
      </w:r>
      <w:r w:rsidRPr="00FC3382">
        <w:rPr>
          <w:rFonts w:ascii="Times New Roman" w:hAnsi="Times New Roman"/>
          <w:lang w:val="sk-SK"/>
        </w:rPr>
        <w:fldChar w:fldCharType="separate"/>
      </w:r>
      <w:r w:rsidRPr="00FC3382">
        <w:rPr>
          <w:rFonts w:ascii="Times New Roman" w:hAnsi="Times New Roman"/>
          <w:lang w:val="sk-SK"/>
        </w:rPr>
        <w:t>5.5.3</w:t>
      </w:r>
      <w:r w:rsidRPr="00FC3382">
        <w:rPr>
          <w:rFonts w:ascii="Times New Roman" w:hAnsi="Times New Roman"/>
          <w:lang w:val="sk-SK"/>
        </w:rPr>
        <w:fldChar w:fldCharType="end"/>
      </w:r>
      <w:r w:rsidRPr="00FC3382">
        <w:rPr>
          <w:rFonts w:ascii="Times New Roman" w:hAnsi="Times New Roman"/>
          <w:lang w:val="sk-SK"/>
        </w:rPr>
        <w:t xml:space="preserve">, </w:t>
      </w:r>
      <w:r w:rsidRPr="00FC3382">
        <w:rPr>
          <w:rFonts w:ascii="Times New Roman" w:hAnsi="Times New Roman"/>
          <w:lang w:val="sk-SK"/>
        </w:rPr>
        <w:fldChar w:fldCharType="begin"/>
      </w:r>
      <w:r w:rsidRPr="00FC3382">
        <w:rPr>
          <w:rFonts w:ascii="Times New Roman" w:hAnsi="Times New Roman"/>
          <w:lang w:val="sk-SK"/>
        </w:rPr>
        <w:instrText xml:space="preserve"> REF _Ref420408123 \r \h </w:instrText>
      </w:r>
      <w:r w:rsidRPr="00FC3382">
        <w:rPr>
          <w:rFonts w:ascii="Times New Roman" w:hAnsi="Times New Roman"/>
          <w:lang w:val="sk-SK"/>
        </w:rPr>
      </w:r>
      <w:r w:rsidRPr="00FC3382">
        <w:rPr>
          <w:rFonts w:ascii="Times New Roman" w:hAnsi="Times New Roman"/>
          <w:lang w:val="sk-SK"/>
        </w:rPr>
        <w:fldChar w:fldCharType="separate"/>
      </w:r>
      <w:r w:rsidRPr="00FC3382">
        <w:rPr>
          <w:rFonts w:ascii="Times New Roman" w:hAnsi="Times New Roman"/>
          <w:lang w:val="sk-SK"/>
        </w:rPr>
        <w:t>3.1.5</w:t>
      </w:r>
      <w:r w:rsidRPr="00FC3382">
        <w:rPr>
          <w:rFonts w:ascii="Times New Roman" w:hAnsi="Times New Roman"/>
          <w:lang w:val="sk-SK"/>
        </w:rPr>
        <w:fldChar w:fldCharType="end"/>
      </w:r>
      <w:r w:rsidRPr="00FC3382">
        <w:rPr>
          <w:rFonts w:ascii="Times New Roman" w:hAnsi="Times New Roman"/>
          <w:lang w:val="sk-SK"/>
        </w:rPr>
        <w:t xml:space="preserve">, </w:t>
      </w:r>
      <w:r w:rsidRPr="00FC3382">
        <w:rPr>
          <w:rFonts w:ascii="Times New Roman" w:hAnsi="Times New Roman"/>
          <w:lang w:val="sk-SK"/>
        </w:rPr>
        <w:fldChar w:fldCharType="begin"/>
      </w:r>
      <w:r w:rsidRPr="00FC3382">
        <w:rPr>
          <w:rFonts w:ascii="Times New Roman" w:hAnsi="Times New Roman"/>
          <w:lang w:val="sk-SK"/>
        </w:rPr>
        <w:instrText xml:space="preserve"> REF _Ref421561235 \r \h </w:instrText>
      </w:r>
      <w:r w:rsidRPr="00FC3382">
        <w:rPr>
          <w:rFonts w:ascii="Times New Roman" w:hAnsi="Times New Roman"/>
          <w:lang w:val="sk-SK"/>
        </w:rPr>
      </w:r>
      <w:r w:rsidRPr="00FC3382">
        <w:rPr>
          <w:rFonts w:ascii="Times New Roman" w:hAnsi="Times New Roman"/>
          <w:lang w:val="sk-SK"/>
        </w:rPr>
        <w:fldChar w:fldCharType="separate"/>
      </w:r>
      <w:r w:rsidRPr="00FC3382">
        <w:rPr>
          <w:rFonts w:ascii="Times New Roman" w:hAnsi="Times New Roman"/>
          <w:lang w:val="sk-SK"/>
        </w:rPr>
        <w:t>5.5.4</w:t>
      </w:r>
      <w:r w:rsidRPr="00FC3382">
        <w:rPr>
          <w:rFonts w:ascii="Times New Roman" w:hAnsi="Times New Roman"/>
          <w:lang w:val="sk-SK"/>
        </w:rPr>
        <w:fldChar w:fldCharType="end"/>
      </w:r>
      <w:r w:rsidR="00FC3382" w:rsidRPr="00FC3382">
        <w:rPr>
          <w:rFonts w:ascii="Times New Roman" w:hAnsi="Times New Roman"/>
          <w:lang w:val="sk-SK"/>
        </w:rPr>
        <w:t xml:space="preserve"> a</w:t>
      </w:r>
      <w:r w:rsidRPr="00FC3382">
        <w:rPr>
          <w:rFonts w:ascii="Times New Roman" w:hAnsi="Times New Roman"/>
          <w:lang w:val="sk-SK"/>
        </w:rPr>
        <w:t xml:space="preserve"> </w:t>
      </w:r>
      <w:r w:rsidRPr="00FC3382">
        <w:rPr>
          <w:rFonts w:ascii="Times New Roman" w:hAnsi="Times New Roman"/>
          <w:lang w:val="sk-SK"/>
        </w:rPr>
        <w:fldChar w:fldCharType="begin"/>
      </w:r>
      <w:r w:rsidRPr="00FC3382">
        <w:rPr>
          <w:rFonts w:ascii="Times New Roman" w:hAnsi="Times New Roman"/>
          <w:lang w:val="sk-SK"/>
        </w:rPr>
        <w:instrText xml:space="preserve"> REF _Ref421561244 \r \h </w:instrText>
      </w:r>
      <w:r w:rsidRPr="00FC3382">
        <w:rPr>
          <w:rFonts w:ascii="Times New Roman" w:hAnsi="Times New Roman"/>
          <w:lang w:val="sk-SK"/>
        </w:rPr>
      </w:r>
      <w:r w:rsidRPr="00FC3382">
        <w:rPr>
          <w:rFonts w:ascii="Times New Roman" w:hAnsi="Times New Roman"/>
          <w:lang w:val="sk-SK"/>
        </w:rPr>
        <w:fldChar w:fldCharType="separate"/>
      </w:r>
      <w:r w:rsidRPr="00FC3382">
        <w:rPr>
          <w:rFonts w:ascii="Times New Roman" w:hAnsi="Times New Roman"/>
          <w:lang w:val="sk-SK"/>
        </w:rPr>
        <w:t>5.7.3</w:t>
      </w:r>
      <w:r w:rsidRPr="00FC3382">
        <w:rPr>
          <w:rFonts w:ascii="Times New Roman" w:hAnsi="Times New Roman"/>
          <w:lang w:val="sk-SK"/>
        </w:rPr>
        <w:fldChar w:fldCharType="end"/>
      </w:r>
      <w:r w:rsidRPr="00FC3382">
        <w:rPr>
          <w:rFonts w:ascii="Times New Roman" w:hAnsi="Times New Roman"/>
          <w:lang w:val="sk-SK"/>
        </w:rPr>
        <w:t xml:space="preserve">). </w:t>
      </w:r>
      <w:r w:rsidR="00FC3382" w:rsidRPr="00FC3382">
        <w:rPr>
          <w:rFonts w:ascii="Times New Roman" w:hAnsi="Times New Roman"/>
          <w:lang w:val="sk-SK"/>
        </w:rPr>
        <w:t>Primárne výsledky práce zahrňujú taktiež</w:t>
      </w:r>
      <w:r w:rsidRPr="00FC3382">
        <w:rPr>
          <w:rFonts w:ascii="Times New Roman" w:hAnsi="Times New Roman"/>
          <w:lang w:val="sk-SK"/>
        </w:rPr>
        <w:t xml:space="preserve"> Modelica </w:t>
      </w:r>
      <w:r w:rsidR="00FC3382" w:rsidRPr="00FC3382">
        <w:rPr>
          <w:rFonts w:ascii="Times New Roman" w:hAnsi="Times New Roman"/>
          <w:lang w:val="sk-SK"/>
        </w:rPr>
        <w:t>knižnice z</w:t>
      </w:r>
      <w:r w:rsidR="007F00D2">
        <w:rPr>
          <w:rFonts w:ascii="Times New Roman" w:hAnsi="Times New Roman"/>
          <w:lang w:val="sk-SK"/>
        </w:rPr>
        <w:t>v</w:t>
      </w:r>
      <w:r w:rsidR="00FC3382" w:rsidRPr="00FC3382">
        <w:rPr>
          <w:rFonts w:ascii="Times New Roman" w:hAnsi="Times New Roman"/>
          <w:lang w:val="sk-SK"/>
        </w:rPr>
        <w:t>ané</w:t>
      </w:r>
      <w:r w:rsidRPr="00FC3382">
        <w:rPr>
          <w:rFonts w:ascii="Times New Roman" w:hAnsi="Times New Roman"/>
          <w:lang w:val="sk-SK"/>
        </w:rPr>
        <w:t xml:space="preserve"> </w:t>
      </w:r>
      <w:hyperlink r:id="rId215" w:history="1">
        <w:r w:rsidRPr="00FC3382">
          <w:rPr>
            <w:rStyle w:val="Hypertextovodkaz"/>
            <w:rFonts w:ascii="Times New Roman" w:hAnsi="Times New Roman"/>
            <w:lang w:val="sk-SK"/>
          </w:rPr>
          <w:t>Physiolibrary</w:t>
        </w:r>
      </w:hyperlink>
      <w:r w:rsidRPr="00FC3382">
        <w:rPr>
          <w:rFonts w:ascii="Times New Roman" w:hAnsi="Times New Roman"/>
          <w:lang w:val="sk-SK"/>
        </w:rPr>
        <w:t xml:space="preserve"> a </w:t>
      </w:r>
      <w:hyperlink r:id="rId216" w:history="1">
        <w:r w:rsidRPr="00FC3382">
          <w:rPr>
            <w:rStyle w:val="Hypertextovodkaz"/>
            <w:rFonts w:ascii="Times New Roman" w:hAnsi="Times New Roman"/>
            <w:lang w:val="sk-SK"/>
          </w:rPr>
          <w:t>Chemical library</w:t>
        </w:r>
      </w:hyperlink>
      <w:r w:rsidRPr="00FC3382">
        <w:rPr>
          <w:rFonts w:ascii="Times New Roman" w:hAnsi="Times New Roman"/>
          <w:lang w:val="sk-SK"/>
        </w:rPr>
        <w:t xml:space="preserve"> (Se</w:t>
      </w:r>
      <w:r w:rsidR="00FC3382" w:rsidRPr="00FC3382">
        <w:rPr>
          <w:rFonts w:ascii="Times New Roman" w:hAnsi="Times New Roman"/>
          <w:lang w:val="sk-SK"/>
        </w:rPr>
        <w:t>kcia</w:t>
      </w:r>
      <w:r w:rsidRPr="00FC3382">
        <w:rPr>
          <w:rFonts w:ascii="Times New Roman" w:hAnsi="Times New Roman"/>
          <w:lang w:val="sk-SK"/>
        </w:rPr>
        <w:t xml:space="preserve"> </w:t>
      </w:r>
      <w:r w:rsidRPr="00FC3382">
        <w:rPr>
          <w:rFonts w:ascii="Times New Roman" w:hAnsi="Times New Roman"/>
          <w:lang w:val="sk-SK"/>
        </w:rPr>
        <w:fldChar w:fldCharType="begin"/>
      </w:r>
      <w:r w:rsidRPr="00FC3382">
        <w:rPr>
          <w:rFonts w:ascii="Times New Roman" w:hAnsi="Times New Roman"/>
          <w:lang w:val="sk-SK"/>
        </w:rPr>
        <w:instrText xml:space="preserve"> REF _Ref421560826 \r \h </w:instrText>
      </w:r>
      <w:r w:rsidRPr="00FC3382">
        <w:rPr>
          <w:rFonts w:ascii="Times New Roman" w:hAnsi="Times New Roman"/>
          <w:lang w:val="sk-SK"/>
        </w:rPr>
      </w:r>
      <w:r w:rsidRPr="00FC3382">
        <w:rPr>
          <w:rFonts w:ascii="Times New Roman" w:hAnsi="Times New Roman"/>
          <w:lang w:val="sk-SK"/>
        </w:rPr>
        <w:fldChar w:fldCharType="separate"/>
      </w:r>
      <w:r w:rsidRPr="00FC3382">
        <w:rPr>
          <w:rFonts w:ascii="Times New Roman" w:hAnsi="Times New Roman"/>
          <w:lang w:val="sk-SK"/>
        </w:rPr>
        <w:t>3</w:t>
      </w:r>
      <w:r w:rsidRPr="00FC3382">
        <w:rPr>
          <w:rFonts w:ascii="Times New Roman" w:hAnsi="Times New Roman"/>
          <w:lang w:val="sk-SK"/>
        </w:rPr>
        <w:fldChar w:fldCharType="end"/>
      </w:r>
      <w:r w:rsidRPr="00FC3382">
        <w:rPr>
          <w:rFonts w:ascii="Times New Roman" w:hAnsi="Times New Roman"/>
          <w:lang w:val="sk-SK"/>
        </w:rPr>
        <w:t xml:space="preserve">), </w:t>
      </w:r>
      <w:r w:rsidR="00FC3382" w:rsidRPr="00FC3382">
        <w:rPr>
          <w:rFonts w:ascii="Times New Roman" w:hAnsi="Times New Roman"/>
          <w:lang w:val="sk-SK"/>
        </w:rPr>
        <w:t>ktoré</w:t>
      </w:r>
      <w:r w:rsidRPr="00FC3382">
        <w:rPr>
          <w:rFonts w:ascii="Times New Roman" w:hAnsi="Times New Roman"/>
          <w:lang w:val="sk-SK"/>
        </w:rPr>
        <w:t xml:space="preserve"> </w:t>
      </w:r>
      <w:r w:rsidR="00FC3382" w:rsidRPr="00FC3382">
        <w:rPr>
          <w:rFonts w:ascii="Times New Roman" w:hAnsi="Times New Roman"/>
          <w:lang w:val="sk-SK"/>
        </w:rPr>
        <w:t xml:space="preserve">sú súčasťou </w:t>
      </w:r>
      <w:r w:rsidRPr="00FC3382">
        <w:rPr>
          <w:rFonts w:ascii="Times New Roman" w:hAnsi="Times New Roman"/>
          <w:lang w:val="sk-SK"/>
        </w:rPr>
        <w:t xml:space="preserve">open-source Modelica </w:t>
      </w:r>
      <w:r w:rsidR="00FC3382" w:rsidRPr="00FC3382">
        <w:rPr>
          <w:rFonts w:ascii="Times New Roman" w:hAnsi="Times New Roman"/>
          <w:lang w:val="sk-SK"/>
        </w:rPr>
        <w:t xml:space="preserve">prostredia </w:t>
      </w:r>
      <w:r w:rsidR="007F00D2">
        <w:rPr>
          <w:rFonts w:ascii="Times New Roman" w:hAnsi="Times New Roman"/>
          <w:lang w:val="sk-SK"/>
        </w:rPr>
        <w:t xml:space="preserve">s názvom </w:t>
      </w:r>
      <w:hyperlink r:id="rId217" w:history="1">
        <w:r w:rsidRPr="00FC3382">
          <w:rPr>
            <w:rStyle w:val="Hypertextovodkaz"/>
            <w:rFonts w:ascii="Times New Roman" w:hAnsi="Times New Roman"/>
            <w:lang w:val="sk-SK"/>
          </w:rPr>
          <w:t>OpenModelica</w:t>
        </w:r>
      </w:hyperlink>
      <w:r w:rsidRPr="00FC3382">
        <w:rPr>
          <w:rFonts w:ascii="Times New Roman" w:hAnsi="Times New Roman"/>
          <w:lang w:val="sk-SK"/>
        </w:rPr>
        <w:t xml:space="preserve">. </w:t>
      </w:r>
    </w:p>
    <w:p w14:paraId="2C1C0DD7" w14:textId="0F42582A" w:rsidR="00E4370A" w:rsidRPr="005566B9" w:rsidRDefault="00FC3382" w:rsidP="00E4370A">
      <w:pPr>
        <w:shd w:val="clear" w:color="auto" w:fill="FFFFFF"/>
        <w:spacing w:line="274" w:lineRule="atLeast"/>
        <w:jc w:val="both"/>
        <w:rPr>
          <w:rFonts w:ascii="Times New Roman" w:hAnsi="Times New Roman"/>
          <w:lang w:val="sk-SK"/>
        </w:rPr>
      </w:pPr>
      <w:r w:rsidRPr="005E4E25">
        <w:rPr>
          <w:rFonts w:ascii="Times New Roman" w:hAnsi="Times New Roman"/>
          <w:lang w:val="sk-SK"/>
        </w:rPr>
        <w:t>Formalizovanie metód v sekcii</w:t>
      </w:r>
      <w:r w:rsidR="00E4370A" w:rsidRPr="005E4E25">
        <w:rPr>
          <w:rFonts w:ascii="Times New Roman" w:hAnsi="Times New Roman"/>
          <w:lang w:val="sk-SK"/>
        </w:rPr>
        <w:t xml:space="preserve"> </w:t>
      </w:r>
      <w:r w:rsidR="00E4370A" w:rsidRPr="005E4E25">
        <w:rPr>
          <w:rFonts w:ascii="Times New Roman" w:hAnsi="Times New Roman"/>
          <w:lang w:val="sk-SK"/>
        </w:rPr>
        <w:fldChar w:fldCharType="begin"/>
      </w:r>
      <w:r w:rsidR="00E4370A" w:rsidRPr="005E4E25">
        <w:rPr>
          <w:rFonts w:ascii="Times New Roman" w:hAnsi="Times New Roman"/>
          <w:lang w:val="sk-SK"/>
        </w:rPr>
        <w:instrText xml:space="preserve"> REF _Ref421560687 \r \h </w:instrText>
      </w:r>
      <w:r w:rsidR="00E4370A" w:rsidRPr="005E4E25">
        <w:rPr>
          <w:rFonts w:ascii="Times New Roman" w:hAnsi="Times New Roman"/>
          <w:lang w:val="sk-SK"/>
        </w:rPr>
      </w:r>
      <w:r w:rsidR="00E4370A" w:rsidRPr="005E4E25">
        <w:rPr>
          <w:rFonts w:ascii="Times New Roman" w:hAnsi="Times New Roman"/>
          <w:lang w:val="sk-SK"/>
        </w:rPr>
        <w:fldChar w:fldCharType="separate"/>
      </w:r>
      <w:r w:rsidR="00E4370A" w:rsidRPr="005E4E25">
        <w:rPr>
          <w:rFonts w:ascii="Times New Roman" w:hAnsi="Times New Roman"/>
          <w:lang w:val="sk-SK"/>
        </w:rPr>
        <w:t>4</w:t>
      </w:r>
      <w:r w:rsidR="00E4370A" w:rsidRPr="005E4E25">
        <w:rPr>
          <w:rFonts w:ascii="Times New Roman" w:hAnsi="Times New Roman"/>
          <w:lang w:val="sk-SK"/>
        </w:rPr>
        <w:fldChar w:fldCharType="end"/>
      </w:r>
      <w:r w:rsidRPr="005E4E25">
        <w:rPr>
          <w:rFonts w:ascii="Times New Roman" w:hAnsi="Times New Roman"/>
          <w:lang w:val="sk-SK"/>
        </w:rPr>
        <w:t xml:space="preserve"> prinieslo exaktné možnosti ako modely porovnávať, redukovať ich parameter, rozširovať ich výstupy a hlavne ich integrovať do jedného celku. </w:t>
      </w:r>
      <w:r w:rsidR="00E4370A" w:rsidRPr="005E4E25">
        <w:rPr>
          <w:rFonts w:ascii="Times New Roman" w:hAnsi="Times New Roman"/>
          <w:lang w:val="sk-SK"/>
        </w:rPr>
        <w:t xml:space="preserve"> </w:t>
      </w:r>
      <w:r w:rsidR="005E4E25" w:rsidRPr="005E4E25">
        <w:rPr>
          <w:rFonts w:ascii="Times New Roman" w:hAnsi="Times New Roman"/>
          <w:lang w:val="sk-SK"/>
        </w:rPr>
        <w:t>Porovnanie modelov je založené na reálnych experimentoch, ktoré sú popísateľné danými modelmi</w:t>
      </w:r>
      <w:r w:rsidR="00E4370A" w:rsidRPr="005E4E25">
        <w:rPr>
          <w:rFonts w:ascii="Times New Roman" w:hAnsi="Times New Roman"/>
          <w:lang w:val="sk-SK"/>
        </w:rPr>
        <w:t>. Redu</w:t>
      </w:r>
      <w:r w:rsidR="005E4E25" w:rsidRPr="005E4E25">
        <w:rPr>
          <w:rFonts w:ascii="Times New Roman" w:hAnsi="Times New Roman"/>
          <w:lang w:val="sk-SK"/>
        </w:rPr>
        <w:t xml:space="preserve">kcia parametrov poukazuje na možnosť </w:t>
      </w:r>
      <w:r w:rsidR="005566B9" w:rsidRPr="005E4E25">
        <w:rPr>
          <w:rFonts w:ascii="Times New Roman" w:hAnsi="Times New Roman"/>
          <w:lang w:val="sk-SK"/>
        </w:rPr>
        <w:t>eliminovať</w:t>
      </w:r>
      <w:r w:rsidR="005E4E25" w:rsidRPr="005E4E25">
        <w:rPr>
          <w:rFonts w:ascii="Times New Roman" w:hAnsi="Times New Roman"/>
          <w:lang w:val="sk-SK"/>
        </w:rPr>
        <w:t xml:space="preserve"> korelované parameter, čím sa zmenší ich počet a uľahčí nastavenie modelu. Rozšírenie obrazu modelu znamená pridávanie nových </w:t>
      </w:r>
      <w:r w:rsidR="005E4E25">
        <w:rPr>
          <w:rFonts w:ascii="Times New Roman" w:hAnsi="Times New Roman"/>
          <w:lang w:val="sk-SK"/>
        </w:rPr>
        <w:t xml:space="preserve">fyzikálnych vzťahov, ktoré nekolidujú so zbytkom modelu. Vznikajú tak nové fyzikálne </w:t>
      </w:r>
      <w:r w:rsidR="005E4E25" w:rsidRPr="005E4E25">
        <w:rPr>
          <w:rFonts w:ascii="Times New Roman" w:hAnsi="Times New Roman"/>
          <w:lang w:val="sk-SK"/>
        </w:rPr>
        <w:t>mera</w:t>
      </w:r>
      <w:r w:rsidR="005E4E25">
        <w:rPr>
          <w:rFonts w:ascii="Times New Roman" w:hAnsi="Times New Roman"/>
          <w:lang w:val="sk-SK"/>
        </w:rPr>
        <w:t>teľ</w:t>
      </w:r>
      <w:r w:rsidR="005E4E25" w:rsidRPr="005E4E25">
        <w:rPr>
          <w:rFonts w:ascii="Times New Roman" w:hAnsi="Times New Roman"/>
          <w:lang w:val="sk-SK"/>
        </w:rPr>
        <w:t>n</w:t>
      </w:r>
      <w:r w:rsidR="005E4E25">
        <w:rPr>
          <w:rFonts w:ascii="Times New Roman" w:hAnsi="Times New Roman"/>
          <w:lang w:val="sk-SK"/>
        </w:rPr>
        <w:t xml:space="preserve">é </w:t>
      </w:r>
      <w:r w:rsidR="005E4E25" w:rsidRPr="005E4E25">
        <w:rPr>
          <w:rFonts w:ascii="Times New Roman" w:hAnsi="Times New Roman"/>
          <w:lang w:val="sk-SK"/>
        </w:rPr>
        <w:t>premenn</w:t>
      </w:r>
      <w:r w:rsidR="005E4E25">
        <w:rPr>
          <w:rFonts w:ascii="Times New Roman" w:hAnsi="Times New Roman"/>
          <w:lang w:val="sk-SK"/>
        </w:rPr>
        <w:t>é</w:t>
      </w:r>
      <w:r w:rsidR="005E4E25" w:rsidRPr="005E4E25">
        <w:rPr>
          <w:rFonts w:ascii="Times New Roman" w:hAnsi="Times New Roman"/>
          <w:lang w:val="sk-SK"/>
        </w:rPr>
        <w:t xml:space="preserve"> pre</w:t>
      </w:r>
      <w:r w:rsidR="005E4E25">
        <w:rPr>
          <w:rFonts w:ascii="Times New Roman" w:hAnsi="Times New Roman"/>
          <w:lang w:val="sk-SK"/>
        </w:rPr>
        <w:t xml:space="preserve"> zrovnávanie </w:t>
      </w:r>
      <w:r w:rsidR="007F00D2">
        <w:rPr>
          <w:rFonts w:ascii="Times New Roman" w:hAnsi="Times New Roman"/>
          <w:lang w:val="sk-SK"/>
        </w:rPr>
        <w:t xml:space="preserve">nameraných </w:t>
      </w:r>
      <w:r w:rsidR="005E4E25">
        <w:rPr>
          <w:rFonts w:ascii="Times New Roman" w:hAnsi="Times New Roman"/>
          <w:lang w:val="sk-SK"/>
        </w:rPr>
        <w:t xml:space="preserve">výstupov </w:t>
      </w:r>
      <w:r w:rsidR="005E4E25" w:rsidRPr="005E4E25">
        <w:rPr>
          <w:rFonts w:ascii="Times New Roman" w:hAnsi="Times New Roman"/>
          <w:lang w:val="sk-SK"/>
        </w:rPr>
        <w:t>experiment</w:t>
      </w:r>
      <w:r w:rsidR="005E4E25">
        <w:rPr>
          <w:rFonts w:ascii="Times New Roman" w:hAnsi="Times New Roman"/>
          <w:lang w:val="sk-SK"/>
        </w:rPr>
        <w:t>ov</w:t>
      </w:r>
      <w:r w:rsidR="005E4E25" w:rsidRPr="005E4E25">
        <w:rPr>
          <w:rFonts w:ascii="Times New Roman" w:hAnsi="Times New Roman"/>
          <w:lang w:val="sk-SK"/>
        </w:rPr>
        <w:t xml:space="preserve">. </w:t>
      </w:r>
      <w:r w:rsidR="005E4E25">
        <w:rPr>
          <w:rFonts w:ascii="Times New Roman" w:hAnsi="Times New Roman"/>
          <w:lang w:val="sk-SK"/>
        </w:rPr>
        <w:t xml:space="preserve">Integrácia modelov je v metodológii definovaná ako vytvorenie novej teórie, </w:t>
      </w:r>
      <w:r w:rsidR="005566B9">
        <w:rPr>
          <w:rFonts w:ascii="Times New Roman" w:hAnsi="Times New Roman"/>
          <w:lang w:val="sk-SK"/>
        </w:rPr>
        <w:t>ktorá bude popisovať všetky reálne experimenty samostatných integrovaných modelov.</w:t>
      </w:r>
      <w:r w:rsidR="005E4E25">
        <w:rPr>
          <w:rFonts w:ascii="Times New Roman" w:hAnsi="Times New Roman"/>
          <w:lang w:val="sk-SK"/>
        </w:rPr>
        <w:t xml:space="preserve"> </w:t>
      </w:r>
      <w:r w:rsidR="005566B9">
        <w:rPr>
          <w:rFonts w:ascii="Times New Roman" w:hAnsi="Times New Roman"/>
          <w:lang w:val="sk-SK"/>
        </w:rPr>
        <w:t xml:space="preserve">Pritom vzniká model, ktorý je vždy </w:t>
      </w:r>
      <w:r w:rsidR="005566B9" w:rsidRPr="005566B9">
        <w:rPr>
          <w:rFonts w:ascii="Times New Roman" w:hAnsi="Times New Roman"/>
          <w:lang w:val="sk-SK"/>
        </w:rPr>
        <w:t>aspoň tak dobrý ako</w:t>
      </w:r>
      <w:r w:rsidR="007F00D2">
        <w:rPr>
          <w:rFonts w:ascii="Times New Roman" w:hAnsi="Times New Roman"/>
          <w:lang w:val="sk-SK"/>
        </w:rPr>
        <w:t xml:space="preserve"> všetky </w:t>
      </w:r>
      <w:r w:rsidR="005566B9" w:rsidRPr="005566B9">
        <w:rPr>
          <w:rFonts w:ascii="Times New Roman" w:hAnsi="Times New Roman"/>
          <w:lang w:val="sk-SK"/>
        </w:rPr>
        <w:t xml:space="preserve">modely, z ktorých vychádza. </w:t>
      </w:r>
    </w:p>
    <w:p w14:paraId="4B4BCCAB" w14:textId="754AD40C" w:rsidR="00E4370A" w:rsidRPr="005566B9" w:rsidRDefault="005566B9" w:rsidP="00E4370A">
      <w:pPr>
        <w:shd w:val="clear" w:color="auto" w:fill="FFFFFF"/>
        <w:spacing w:line="274" w:lineRule="atLeast"/>
        <w:jc w:val="both"/>
        <w:rPr>
          <w:rFonts w:ascii="Times New Roman" w:hAnsi="Times New Roman"/>
          <w:lang w:val="sk-SK"/>
        </w:rPr>
      </w:pPr>
      <w:r w:rsidRPr="005566B9">
        <w:rPr>
          <w:rFonts w:ascii="Times New Roman" w:hAnsi="Times New Roman"/>
          <w:lang w:val="sk-SK"/>
        </w:rPr>
        <w:t>Počas kompilácie modelu</w:t>
      </w:r>
      <w:r w:rsidR="00E4370A" w:rsidRPr="005566B9">
        <w:rPr>
          <w:rFonts w:ascii="Times New Roman" w:hAnsi="Times New Roman"/>
          <w:lang w:val="sk-SK"/>
        </w:rPr>
        <w:t xml:space="preserve"> Physiomodel (Section </w:t>
      </w:r>
      <w:r w:rsidR="00E4370A" w:rsidRPr="005566B9">
        <w:rPr>
          <w:rFonts w:ascii="Times New Roman" w:hAnsi="Times New Roman"/>
          <w:lang w:val="sk-SK"/>
        </w:rPr>
        <w:fldChar w:fldCharType="begin"/>
      </w:r>
      <w:r w:rsidR="00E4370A" w:rsidRPr="005566B9">
        <w:rPr>
          <w:rFonts w:ascii="Times New Roman" w:hAnsi="Times New Roman"/>
          <w:lang w:val="sk-SK"/>
        </w:rPr>
        <w:instrText xml:space="preserve"> REF _Ref421560721 \r \h </w:instrText>
      </w:r>
      <w:r w:rsidR="00E4370A" w:rsidRPr="005566B9">
        <w:rPr>
          <w:rFonts w:ascii="Times New Roman" w:hAnsi="Times New Roman"/>
          <w:lang w:val="sk-SK"/>
        </w:rPr>
      </w:r>
      <w:r w:rsidR="00E4370A" w:rsidRPr="005566B9">
        <w:rPr>
          <w:rFonts w:ascii="Times New Roman" w:hAnsi="Times New Roman"/>
          <w:lang w:val="sk-SK"/>
        </w:rPr>
        <w:fldChar w:fldCharType="separate"/>
      </w:r>
      <w:r w:rsidR="00E4370A" w:rsidRPr="005566B9">
        <w:rPr>
          <w:rFonts w:ascii="Times New Roman" w:hAnsi="Times New Roman"/>
          <w:lang w:val="sk-SK"/>
        </w:rPr>
        <w:t>5</w:t>
      </w:r>
      <w:r w:rsidR="00E4370A" w:rsidRPr="005566B9">
        <w:rPr>
          <w:rFonts w:ascii="Times New Roman" w:hAnsi="Times New Roman"/>
          <w:lang w:val="sk-SK"/>
        </w:rPr>
        <w:fldChar w:fldCharType="end"/>
      </w:r>
      <w:r w:rsidR="00E4370A" w:rsidRPr="005566B9">
        <w:rPr>
          <w:rFonts w:ascii="Times New Roman" w:hAnsi="Times New Roman"/>
          <w:lang w:val="sk-SK"/>
        </w:rPr>
        <w:t>)</w:t>
      </w:r>
      <w:r w:rsidRPr="005566B9">
        <w:rPr>
          <w:rFonts w:ascii="Times New Roman" w:hAnsi="Times New Roman"/>
          <w:lang w:val="sk-SK"/>
        </w:rPr>
        <w:t xml:space="preserve"> je prítomných viac než </w:t>
      </w:r>
      <w:r w:rsidR="00E4370A" w:rsidRPr="005566B9">
        <w:rPr>
          <w:rFonts w:ascii="Times New Roman" w:hAnsi="Times New Roman"/>
          <w:lang w:val="sk-SK"/>
        </w:rPr>
        <w:t>80000</w:t>
      </w:r>
      <w:r>
        <w:rPr>
          <w:rFonts w:ascii="Times New Roman" w:hAnsi="Times New Roman"/>
          <w:lang w:val="sk-SK"/>
        </w:rPr>
        <w:t xml:space="preserve"> jeho</w:t>
      </w:r>
      <w:r w:rsidR="00E4370A" w:rsidRPr="005566B9">
        <w:rPr>
          <w:rFonts w:ascii="Times New Roman" w:hAnsi="Times New Roman"/>
          <w:lang w:val="sk-SK"/>
        </w:rPr>
        <w:t xml:space="preserve"> </w:t>
      </w:r>
      <w:r w:rsidRPr="005566B9">
        <w:rPr>
          <w:rFonts w:ascii="Times New Roman" w:hAnsi="Times New Roman"/>
          <w:lang w:val="sk-SK"/>
        </w:rPr>
        <w:t>premenn</w:t>
      </w:r>
      <w:r>
        <w:rPr>
          <w:rFonts w:ascii="Times New Roman" w:hAnsi="Times New Roman"/>
          <w:lang w:val="sk-SK"/>
        </w:rPr>
        <w:t>ých</w:t>
      </w:r>
      <w:r w:rsidRPr="005566B9">
        <w:rPr>
          <w:rFonts w:ascii="Times New Roman" w:hAnsi="Times New Roman"/>
          <w:lang w:val="sk-SK"/>
        </w:rPr>
        <w:t xml:space="preserve">. </w:t>
      </w:r>
      <w:r>
        <w:rPr>
          <w:rFonts w:ascii="Times New Roman" w:hAnsi="Times New Roman"/>
          <w:lang w:val="sk-SK"/>
        </w:rPr>
        <w:t xml:space="preserve">Väčšina týchto premenných bola však generovaná z grafických spojení </w:t>
      </w:r>
      <w:r w:rsidRPr="005566B9">
        <w:rPr>
          <w:rFonts w:ascii="Times New Roman" w:hAnsi="Times New Roman"/>
          <w:lang w:val="sk-SK"/>
        </w:rPr>
        <w:t>(</w:t>
      </w:r>
      <w:r w:rsidRPr="005566B9">
        <w:rPr>
          <w:rFonts w:ascii="Times New Roman" w:hAnsi="Times New Roman"/>
          <w:lang w:val="sk-SK"/>
        </w:rPr>
        <w:fldChar w:fldCharType="begin"/>
      </w:r>
      <w:r w:rsidRPr="005566B9">
        <w:rPr>
          <w:rFonts w:ascii="Times New Roman" w:hAnsi="Times New Roman"/>
          <w:lang w:val="sk-SK"/>
        </w:rPr>
        <w:instrText xml:space="preserve"> REF _Ref420013712 \h </w:instrText>
      </w:r>
      <w:r w:rsidRPr="005566B9">
        <w:rPr>
          <w:rFonts w:ascii="Times New Roman" w:hAnsi="Times New Roman"/>
          <w:lang w:val="sk-SK"/>
        </w:rPr>
      </w:r>
      <w:r w:rsidRPr="005566B9">
        <w:rPr>
          <w:rFonts w:ascii="Times New Roman" w:hAnsi="Times New Roman"/>
          <w:lang w:val="sk-SK"/>
        </w:rPr>
        <w:fldChar w:fldCharType="separate"/>
      </w:r>
      <w:r w:rsidRPr="005566B9">
        <w:rPr>
          <w:rFonts w:ascii="Times New Roman" w:hAnsi="Times New Roman" w:cs="Times New Roman"/>
          <w:lang w:val="sk-SK"/>
        </w:rPr>
        <w:t>T</w:t>
      </w:r>
      <w:r>
        <w:rPr>
          <w:rFonts w:ascii="Times New Roman" w:hAnsi="Times New Roman" w:cs="Times New Roman"/>
          <w:lang w:val="sk-SK"/>
        </w:rPr>
        <w:t>abulka</w:t>
      </w:r>
      <w:r w:rsidRPr="005566B9">
        <w:rPr>
          <w:rFonts w:ascii="Times New Roman" w:hAnsi="Times New Roman" w:cs="Times New Roman"/>
          <w:lang w:val="sk-SK"/>
        </w:rPr>
        <w:t xml:space="preserve"> </w:t>
      </w:r>
      <w:r w:rsidRPr="005566B9">
        <w:rPr>
          <w:rFonts w:ascii="Times New Roman" w:hAnsi="Times New Roman" w:cs="Times New Roman"/>
          <w:noProof/>
          <w:lang w:val="sk-SK"/>
        </w:rPr>
        <w:t>2</w:t>
      </w:r>
      <w:r w:rsidRPr="005566B9">
        <w:rPr>
          <w:rFonts w:ascii="Times New Roman" w:hAnsi="Times New Roman"/>
          <w:lang w:val="sk-SK"/>
        </w:rPr>
        <w:fldChar w:fldCharType="end"/>
      </w:r>
      <w:r w:rsidRPr="005566B9">
        <w:rPr>
          <w:rFonts w:ascii="Times New Roman" w:hAnsi="Times New Roman"/>
          <w:lang w:val="sk-SK"/>
        </w:rPr>
        <w:t>)</w:t>
      </w:r>
      <w:r>
        <w:rPr>
          <w:rFonts w:ascii="Times New Roman" w:hAnsi="Times New Roman"/>
          <w:lang w:val="sk-SK"/>
        </w:rPr>
        <w:t xml:space="preserve"> ako identita</w:t>
      </w:r>
      <w:r w:rsidR="00E4370A" w:rsidRPr="005566B9">
        <w:rPr>
          <w:rFonts w:ascii="Times New Roman" w:hAnsi="Times New Roman"/>
          <w:lang w:val="sk-SK"/>
        </w:rPr>
        <w:t>,</w:t>
      </w:r>
      <w:r>
        <w:rPr>
          <w:rFonts w:ascii="Times New Roman" w:hAnsi="Times New Roman"/>
          <w:lang w:val="sk-SK"/>
        </w:rPr>
        <w:t xml:space="preserve"> takže počet fyzikálne rozlíšiteľných premenných je medzi </w:t>
      </w:r>
      <w:r w:rsidR="00E4370A" w:rsidRPr="005566B9">
        <w:rPr>
          <w:rFonts w:ascii="Times New Roman" w:hAnsi="Times New Roman"/>
          <w:lang w:val="sk-SK"/>
        </w:rPr>
        <w:t xml:space="preserve">4000 </w:t>
      </w:r>
      <w:r>
        <w:rPr>
          <w:rFonts w:ascii="Times New Roman" w:hAnsi="Times New Roman"/>
          <w:lang w:val="sk-SK"/>
        </w:rPr>
        <w:t>až</w:t>
      </w:r>
      <w:r w:rsidR="00E4370A" w:rsidRPr="005566B9">
        <w:rPr>
          <w:rFonts w:ascii="Times New Roman" w:hAnsi="Times New Roman"/>
          <w:lang w:val="sk-SK"/>
        </w:rPr>
        <w:t xml:space="preserve"> 5000. </w:t>
      </w:r>
      <w:r>
        <w:rPr>
          <w:rFonts w:ascii="Times New Roman" w:hAnsi="Times New Roman"/>
          <w:lang w:val="sk-SK"/>
        </w:rPr>
        <w:t xml:space="preserve">Model obsahuje viac než </w:t>
      </w:r>
      <w:r w:rsidR="00E4370A" w:rsidRPr="005566B9">
        <w:rPr>
          <w:rFonts w:ascii="Times New Roman" w:hAnsi="Times New Roman"/>
          <w:lang w:val="sk-SK"/>
        </w:rPr>
        <w:t>4000 paramet</w:t>
      </w:r>
      <w:r>
        <w:rPr>
          <w:rFonts w:ascii="Times New Roman" w:hAnsi="Times New Roman"/>
          <w:lang w:val="sk-SK"/>
        </w:rPr>
        <w:t xml:space="preserve">rov, </w:t>
      </w:r>
      <w:r w:rsidR="007F00D2">
        <w:rPr>
          <w:rFonts w:ascii="Times New Roman" w:hAnsi="Times New Roman"/>
          <w:lang w:val="sk-SK"/>
        </w:rPr>
        <w:t>na</w:t>
      </w:r>
      <w:r>
        <w:rPr>
          <w:rFonts w:ascii="Times New Roman" w:hAnsi="Times New Roman"/>
          <w:lang w:val="sk-SK"/>
        </w:rPr>
        <w:t> </w:t>
      </w:r>
      <w:r w:rsidR="007F00D2">
        <w:rPr>
          <w:rFonts w:ascii="Times New Roman" w:hAnsi="Times New Roman"/>
          <w:lang w:val="sk-SK"/>
        </w:rPr>
        <w:t>väčšinu</w:t>
      </w:r>
      <w:r w:rsidR="007F00D2">
        <w:rPr>
          <w:rFonts w:ascii="Times New Roman" w:hAnsi="Times New Roman"/>
          <w:lang w:val="sk-SK"/>
        </w:rPr>
        <w:t xml:space="preserve"> </w:t>
      </w:r>
      <w:r>
        <w:rPr>
          <w:rFonts w:ascii="Times New Roman" w:hAnsi="Times New Roman"/>
          <w:lang w:val="sk-SK"/>
        </w:rPr>
        <w:t>ktorých je možné nazerať ako na konštanty</w:t>
      </w:r>
      <w:r w:rsidR="00E4370A" w:rsidRPr="005566B9">
        <w:rPr>
          <w:rFonts w:ascii="Times New Roman" w:hAnsi="Times New Roman"/>
          <w:lang w:val="sk-SK"/>
        </w:rPr>
        <w:t xml:space="preserve">. </w:t>
      </w:r>
      <w:r w:rsidR="007F00D2">
        <w:rPr>
          <w:rFonts w:ascii="Times New Roman" w:hAnsi="Times New Roman"/>
          <w:lang w:val="sk-SK"/>
        </w:rPr>
        <w:t xml:space="preserve">Navyše každá z defaultných hodnôt </w:t>
      </w:r>
      <w:r w:rsidR="00E4370A" w:rsidRPr="005566B9">
        <w:rPr>
          <w:rFonts w:ascii="Times New Roman" w:hAnsi="Times New Roman"/>
          <w:lang w:val="sk-SK"/>
        </w:rPr>
        <w:t>eduction rule to be invariant of other parameters or variables. For example, instead of a parameter containing the absolute weight of the tissue or organ, there is a parameter that contains a fraction of the total body weight for the tissue or organ. Thus, it was easy to simulate the experiments, because they could be described only by a few parameters, while the rest remained set as default values.</w:t>
      </w:r>
    </w:p>
    <w:p w14:paraId="35F7949D" w14:textId="77777777" w:rsidR="00E4370A" w:rsidRPr="005566B9" w:rsidRDefault="00E4370A" w:rsidP="00E4370A">
      <w:pPr>
        <w:shd w:val="clear" w:color="auto" w:fill="FFFFFF"/>
        <w:spacing w:line="274" w:lineRule="atLeast"/>
        <w:jc w:val="both"/>
        <w:rPr>
          <w:rFonts w:ascii="Times New Roman" w:hAnsi="Times New Roman"/>
          <w:lang w:val="sk-SK"/>
        </w:rPr>
      </w:pPr>
      <w:r w:rsidRPr="005566B9">
        <w:rPr>
          <w:rFonts w:ascii="Times New Roman" w:hAnsi="Times New Roman"/>
          <w:lang w:val="sk-SK"/>
        </w:rPr>
        <w:t xml:space="preserve">During implementation of the HumMod, we corrected more than 30 mistakes in the original implementation, as described in the subsection called “Comparison with HumMod 1.6” when discussing the appropriate position and description of the whole model (Sections: </w:t>
      </w:r>
      <w:r w:rsidRPr="005566B9">
        <w:rPr>
          <w:rFonts w:ascii="Times New Roman" w:hAnsi="Times New Roman"/>
          <w:lang w:val="sk-SK"/>
        </w:rPr>
        <w:fldChar w:fldCharType="begin"/>
      </w:r>
      <w:r w:rsidRPr="005566B9">
        <w:rPr>
          <w:rFonts w:ascii="Times New Roman" w:hAnsi="Times New Roman"/>
          <w:lang w:val="sk-SK"/>
        </w:rPr>
        <w:instrText xml:space="preserve"> REF _Ref414302023 \r \h </w:instrText>
      </w:r>
      <w:r w:rsidRPr="005566B9">
        <w:rPr>
          <w:rFonts w:ascii="Times New Roman" w:hAnsi="Times New Roman"/>
          <w:lang w:val="sk-SK"/>
        </w:rPr>
      </w:r>
      <w:r w:rsidRPr="005566B9">
        <w:rPr>
          <w:rFonts w:ascii="Times New Roman" w:hAnsi="Times New Roman"/>
          <w:lang w:val="sk-SK"/>
        </w:rPr>
        <w:fldChar w:fldCharType="separate"/>
      </w:r>
      <w:r w:rsidRPr="005566B9">
        <w:rPr>
          <w:rFonts w:ascii="Times New Roman" w:hAnsi="Times New Roman"/>
          <w:lang w:val="sk-SK"/>
        </w:rPr>
        <w:t>5.1.5</w:t>
      </w:r>
      <w:r w:rsidRPr="005566B9">
        <w:rPr>
          <w:rFonts w:ascii="Times New Roman" w:hAnsi="Times New Roman"/>
          <w:lang w:val="sk-SK"/>
        </w:rPr>
        <w:fldChar w:fldCharType="end"/>
      </w:r>
      <w:r w:rsidRPr="005566B9">
        <w:rPr>
          <w:rFonts w:ascii="Times New Roman" w:hAnsi="Times New Roman"/>
          <w:lang w:val="sk-SK"/>
        </w:rPr>
        <w:t xml:space="preserve">, </w:t>
      </w:r>
      <w:r w:rsidRPr="005566B9">
        <w:rPr>
          <w:rFonts w:ascii="Times New Roman" w:hAnsi="Times New Roman"/>
          <w:lang w:val="sk-SK"/>
        </w:rPr>
        <w:fldChar w:fldCharType="begin"/>
      </w:r>
      <w:r w:rsidRPr="005566B9">
        <w:rPr>
          <w:rFonts w:ascii="Times New Roman" w:hAnsi="Times New Roman"/>
          <w:lang w:val="sk-SK"/>
        </w:rPr>
        <w:instrText xml:space="preserve"> REF _Ref414302036 \r \h </w:instrText>
      </w:r>
      <w:r w:rsidRPr="005566B9">
        <w:rPr>
          <w:rFonts w:ascii="Times New Roman" w:hAnsi="Times New Roman"/>
          <w:lang w:val="sk-SK"/>
        </w:rPr>
      </w:r>
      <w:r w:rsidRPr="005566B9">
        <w:rPr>
          <w:rFonts w:ascii="Times New Roman" w:hAnsi="Times New Roman"/>
          <w:lang w:val="sk-SK"/>
        </w:rPr>
        <w:fldChar w:fldCharType="separate"/>
      </w:r>
      <w:r w:rsidRPr="005566B9">
        <w:rPr>
          <w:rFonts w:ascii="Times New Roman" w:hAnsi="Times New Roman"/>
          <w:lang w:val="sk-SK"/>
        </w:rPr>
        <w:t>5.2.6</w:t>
      </w:r>
      <w:r w:rsidRPr="005566B9">
        <w:rPr>
          <w:rFonts w:ascii="Times New Roman" w:hAnsi="Times New Roman"/>
          <w:lang w:val="sk-SK"/>
        </w:rPr>
        <w:fldChar w:fldCharType="end"/>
      </w:r>
      <w:r w:rsidRPr="005566B9">
        <w:rPr>
          <w:rFonts w:ascii="Times New Roman" w:hAnsi="Times New Roman"/>
          <w:lang w:val="sk-SK"/>
        </w:rPr>
        <w:t xml:space="preserve">, </w:t>
      </w:r>
      <w:r w:rsidRPr="005566B9">
        <w:rPr>
          <w:rFonts w:ascii="Times New Roman" w:hAnsi="Times New Roman"/>
          <w:lang w:val="sk-SK"/>
        </w:rPr>
        <w:fldChar w:fldCharType="begin"/>
      </w:r>
      <w:r w:rsidRPr="005566B9">
        <w:rPr>
          <w:rFonts w:ascii="Times New Roman" w:hAnsi="Times New Roman"/>
          <w:lang w:val="sk-SK"/>
        </w:rPr>
        <w:instrText xml:space="preserve"> REF _Ref414302041 \r \h </w:instrText>
      </w:r>
      <w:r w:rsidRPr="005566B9">
        <w:rPr>
          <w:rFonts w:ascii="Times New Roman" w:hAnsi="Times New Roman"/>
          <w:lang w:val="sk-SK"/>
        </w:rPr>
      </w:r>
      <w:r w:rsidRPr="005566B9">
        <w:rPr>
          <w:rFonts w:ascii="Times New Roman" w:hAnsi="Times New Roman"/>
          <w:lang w:val="sk-SK"/>
        </w:rPr>
        <w:fldChar w:fldCharType="separate"/>
      </w:r>
      <w:r w:rsidRPr="005566B9">
        <w:rPr>
          <w:rFonts w:ascii="Times New Roman" w:hAnsi="Times New Roman"/>
          <w:lang w:val="sk-SK"/>
        </w:rPr>
        <w:t>5.3.9</w:t>
      </w:r>
      <w:r w:rsidRPr="005566B9">
        <w:rPr>
          <w:rFonts w:ascii="Times New Roman" w:hAnsi="Times New Roman"/>
          <w:lang w:val="sk-SK"/>
        </w:rPr>
        <w:fldChar w:fldCharType="end"/>
      </w:r>
      <w:r w:rsidRPr="005566B9">
        <w:rPr>
          <w:rFonts w:ascii="Times New Roman" w:hAnsi="Times New Roman"/>
          <w:lang w:val="sk-SK"/>
        </w:rPr>
        <w:t xml:space="preserve">, </w:t>
      </w:r>
      <w:r w:rsidRPr="005566B9">
        <w:rPr>
          <w:rFonts w:ascii="Times New Roman" w:hAnsi="Times New Roman"/>
          <w:lang w:val="sk-SK"/>
        </w:rPr>
        <w:fldChar w:fldCharType="begin"/>
      </w:r>
      <w:r w:rsidRPr="005566B9">
        <w:rPr>
          <w:rFonts w:ascii="Times New Roman" w:hAnsi="Times New Roman"/>
          <w:lang w:val="sk-SK"/>
        </w:rPr>
        <w:instrText xml:space="preserve"> REF _Ref414302047 \r \h </w:instrText>
      </w:r>
      <w:r w:rsidRPr="005566B9">
        <w:rPr>
          <w:rFonts w:ascii="Times New Roman" w:hAnsi="Times New Roman"/>
          <w:lang w:val="sk-SK"/>
        </w:rPr>
      </w:r>
      <w:r w:rsidRPr="005566B9">
        <w:rPr>
          <w:rFonts w:ascii="Times New Roman" w:hAnsi="Times New Roman"/>
          <w:lang w:val="sk-SK"/>
        </w:rPr>
        <w:fldChar w:fldCharType="separate"/>
      </w:r>
      <w:r w:rsidRPr="005566B9">
        <w:rPr>
          <w:rFonts w:ascii="Times New Roman" w:hAnsi="Times New Roman"/>
          <w:lang w:val="sk-SK"/>
        </w:rPr>
        <w:t>5.4.6</w:t>
      </w:r>
      <w:r w:rsidRPr="005566B9">
        <w:rPr>
          <w:rFonts w:ascii="Times New Roman" w:hAnsi="Times New Roman"/>
          <w:lang w:val="sk-SK"/>
        </w:rPr>
        <w:fldChar w:fldCharType="end"/>
      </w:r>
      <w:r w:rsidRPr="005566B9">
        <w:rPr>
          <w:rFonts w:ascii="Times New Roman" w:hAnsi="Times New Roman"/>
          <w:lang w:val="sk-SK"/>
        </w:rPr>
        <w:t xml:space="preserve">, </w:t>
      </w:r>
      <w:r w:rsidRPr="005566B9">
        <w:rPr>
          <w:rFonts w:ascii="Times New Roman" w:hAnsi="Times New Roman"/>
          <w:lang w:val="sk-SK"/>
        </w:rPr>
        <w:fldChar w:fldCharType="begin"/>
      </w:r>
      <w:r w:rsidRPr="005566B9">
        <w:rPr>
          <w:rFonts w:ascii="Times New Roman" w:hAnsi="Times New Roman"/>
          <w:lang w:val="sk-SK"/>
        </w:rPr>
        <w:instrText xml:space="preserve"> REF _Ref414302052 \r \h </w:instrText>
      </w:r>
      <w:r w:rsidRPr="005566B9">
        <w:rPr>
          <w:rFonts w:ascii="Times New Roman" w:hAnsi="Times New Roman"/>
          <w:lang w:val="sk-SK"/>
        </w:rPr>
      </w:r>
      <w:r w:rsidRPr="005566B9">
        <w:rPr>
          <w:rFonts w:ascii="Times New Roman" w:hAnsi="Times New Roman"/>
          <w:lang w:val="sk-SK"/>
        </w:rPr>
        <w:fldChar w:fldCharType="separate"/>
      </w:r>
      <w:r w:rsidRPr="005566B9">
        <w:rPr>
          <w:rFonts w:ascii="Times New Roman" w:hAnsi="Times New Roman"/>
          <w:lang w:val="sk-SK"/>
        </w:rPr>
        <w:t>5.5.5</w:t>
      </w:r>
      <w:r w:rsidRPr="005566B9">
        <w:rPr>
          <w:rFonts w:ascii="Times New Roman" w:hAnsi="Times New Roman"/>
          <w:lang w:val="sk-SK"/>
        </w:rPr>
        <w:fldChar w:fldCharType="end"/>
      </w:r>
      <w:r w:rsidRPr="005566B9">
        <w:rPr>
          <w:rFonts w:ascii="Times New Roman" w:hAnsi="Times New Roman"/>
          <w:lang w:val="sk-SK"/>
        </w:rPr>
        <w:t xml:space="preserve">, </w:t>
      </w:r>
      <w:r w:rsidRPr="005566B9">
        <w:rPr>
          <w:rFonts w:ascii="Times New Roman" w:hAnsi="Times New Roman"/>
          <w:lang w:val="sk-SK"/>
        </w:rPr>
        <w:fldChar w:fldCharType="begin"/>
      </w:r>
      <w:r w:rsidRPr="005566B9">
        <w:rPr>
          <w:rFonts w:ascii="Times New Roman" w:hAnsi="Times New Roman"/>
          <w:lang w:val="sk-SK"/>
        </w:rPr>
        <w:instrText xml:space="preserve"> REF _Ref415238969 \r \h </w:instrText>
      </w:r>
      <w:r w:rsidRPr="005566B9">
        <w:rPr>
          <w:rFonts w:ascii="Times New Roman" w:hAnsi="Times New Roman"/>
          <w:lang w:val="sk-SK"/>
        </w:rPr>
      </w:r>
      <w:r w:rsidRPr="005566B9">
        <w:rPr>
          <w:rFonts w:ascii="Times New Roman" w:hAnsi="Times New Roman"/>
          <w:lang w:val="sk-SK"/>
        </w:rPr>
        <w:fldChar w:fldCharType="separate"/>
      </w:r>
      <w:r w:rsidRPr="005566B9">
        <w:rPr>
          <w:rFonts w:ascii="Times New Roman" w:hAnsi="Times New Roman"/>
          <w:lang w:val="sk-SK"/>
        </w:rPr>
        <w:t>5.6.6</w:t>
      </w:r>
      <w:r w:rsidRPr="005566B9">
        <w:rPr>
          <w:rFonts w:ascii="Times New Roman" w:hAnsi="Times New Roman"/>
          <w:lang w:val="sk-SK"/>
        </w:rPr>
        <w:fldChar w:fldCharType="end"/>
      </w:r>
      <w:r w:rsidRPr="005566B9">
        <w:rPr>
          <w:rFonts w:ascii="Times New Roman" w:hAnsi="Times New Roman"/>
          <w:lang w:val="sk-SK"/>
        </w:rPr>
        <w:t xml:space="preserve">, </w:t>
      </w:r>
      <w:r w:rsidRPr="005566B9">
        <w:rPr>
          <w:rFonts w:ascii="Times New Roman" w:hAnsi="Times New Roman"/>
          <w:lang w:val="sk-SK"/>
        </w:rPr>
        <w:fldChar w:fldCharType="begin"/>
      </w:r>
      <w:r w:rsidRPr="005566B9">
        <w:rPr>
          <w:rFonts w:ascii="Times New Roman" w:hAnsi="Times New Roman"/>
          <w:lang w:val="sk-SK"/>
        </w:rPr>
        <w:instrText xml:space="preserve"> REF _Ref415238981 \r \h </w:instrText>
      </w:r>
      <w:r w:rsidRPr="005566B9">
        <w:rPr>
          <w:rFonts w:ascii="Times New Roman" w:hAnsi="Times New Roman"/>
          <w:lang w:val="sk-SK"/>
        </w:rPr>
      </w:r>
      <w:r w:rsidRPr="005566B9">
        <w:rPr>
          <w:rFonts w:ascii="Times New Roman" w:hAnsi="Times New Roman"/>
          <w:lang w:val="sk-SK"/>
        </w:rPr>
        <w:fldChar w:fldCharType="separate"/>
      </w:r>
      <w:r w:rsidRPr="005566B9">
        <w:rPr>
          <w:rFonts w:ascii="Times New Roman" w:hAnsi="Times New Roman"/>
          <w:lang w:val="sk-SK"/>
        </w:rPr>
        <w:t>5.7.4</w:t>
      </w:r>
      <w:r w:rsidRPr="005566B9">
        <w:rPr>
          <w:rFonts w:ascii="Times New Roman" w:hAnsi="Times New Roman"/>
          <w:lang w:val="sk-SK"/>
        </w:rPr>
        <w:fldChar w:fldCharType="end"/>
      </w:r>
      <w:r w:rsidRPr="005566B9">
        <w:rPr>
          <w:rFonts w:ascii="Times New Roman" w:hAnsi="Times New Roman"/>
          <w:lang w:val="sk-SK"/>
        </w:rPr>
        <w:t xml:space="preserve">, </w:t>
      </w:r>
      <w:r w:rsidRPr="005566B9">
        <w:rPr>
          <w:rFonts w:ascii="Times New Roman" w:hAnsi="Times New Roman"/>
          <w:lang w:val="sk-SK"/>
        </w:rPr>
        <w:fldChar w:fldCharType="begin"/>
      </w:r>
      <w:r w:rsidRPr="005566B9">
        <w:rPr>
          <w:rFonts w:ascii="Times New Roman" w:hAnsi="Times New Roman"/>
          <w:lang w:val="sk-SK"/>
        </w:rPr>
        <w:instrText xml:space="preserve"> REF _Ref415238991 \r \h </w:instrText>
      </w:r>
      <w:r w:rsidRPr="005566B9">
        <w:rPr>
          <w:rFonts w:ascii="Times New Roman" w:hAnsi="Times New Roman"/>
          <w:lang w:val="sk-SK"/>
        </w:rPr>
      </w:r>
      <w:r w:rsidRPr="005566B9">
        <w:rPr>
          <w:rFonts w:ascii="Times New Roman" w:hAnsi="Times New Roman"/>
          <w:lang w:val="sk-SK"/>
        </w:rPr>
        <w:fldChar w:fldCharType="separate"/>
      </w:r>
      <w:r w:rsidRPr="005566B9">
        <w:rPr>
          <w:rFonts w:ascii="Times New Roman" w:hAnsi="Times New Roman"/>
          <w:lang w:val="sk-SK"/>
        </w:rPr>
        <w:t>5.8.1</w:t>
      </w:r>
      <w:r w:rsidRPr="005566B9">
        <w:rPr>
          <w:rFonts w:ascii="Times New Roman" w:hAnsi="Times New Roman"/>
          <w:lang w:val="sk-SK"/>
        </w:rPr>
        <w:fldChar w:fldCharType="end"/>
      </w:r>
      <w:r w:rsidRPr="005566B9">
        <w:rPr>
          <w:rFonts w:ascii="Times New Roman" w:hAnsi="Times New Roman"/>
          <w:lang w:val="sk-SK"/>
        </w:rPr>
        <w:t>). Most of these mistakes were caused by the misuse of non-SI units (e.g., mg/L instead of mg/dl) or by the misuse of physical quantities (e.g., mass concentration instead of molar concentration). Other mistakes included the misuse of variable connections (exchanging variable names) or ignoring known facts (e.g., the charge of inorganic phosphates is dependent on pH). Additionally, some subsystems were designed very simply in order to describe the physiological functions that we wanted to examine (e.g., synergy of blood gas binding to hemoglobin).</w:t>
      </w:r>
    </w:p>
    <w:p w14:paraId="760D125D" w14:textId="77777777" w:rsidR="00E4370A" w:rsidRPr="005566B9" w:rsidRDefault="00E4370A" w:rsidP="00E4370A">
      <w:pPr>
        <w:shd w:val="clear" w:color="auto" w:fill="FFFFFF"/>
        <w:spacing w:line="274" w:lineRule="atLeast"/>
        <w:jc w:val="both"/>
        <w:rPr>
          <w:rFonts w:ascii="Times New Roman" w:hAnsi="Times New Roman"/>
          <w:lang w:val="sk-SK"/>
        </w:rPr>
      </w:pPr>
      <w:r w:rsidRPr="005566B9">
        <w:rPr>
          <w:rFonts w:ascii="Times New Roman" w:hAnsi="Times New Roman"/>
          <w:lang w:val="sk-SK"/>
        </w:rPr>
        <w:t xml:space="preserve">As has been shown in the section on physical and Modelica backgrounds (Section </w:t>
      </w:r>
      <w:r w:rsidRPr="005566B9">
        <w:rPr>
          <w:rFonts w:ascii="Times New Roman" w:hAnsi="Times New Roman"/>
          <w:lang w:val="sk-SK"/>
        </w:rPr>
        <w:fldChar w:fldCharType="begin"/>
      </w:r>
      <w:r w:rsidRPr="005566B9">
        <w:rPr>
          <w:rFonts w:ascii="Times New Roman" w:hAnsi="Times New Roman"/>
          <w:lang w:val="sk-SK"/>
        </w:rPr>
        <w:instrText xml:space="preserve"> REF _Ref420412397 \r \h </w:instrText>
      </w:r>
      <w:r w:rsidRPr="005566B9">
        <w:rPr>
          <w:rFonts w:ascii="Times New Roman" w:hAnsi="Times New Roman"/>
          <w:lang w:val="sk-SK"/>
        </w:rPr>
      </w:r>
      <w:r w:rsidRPr="005566B9">
        <w:rPr>
          <w:rFonts w:ascii="Times New Roman" w:hAnsi="Times New Roman"/>
          <w:lang w:val="sk-SK"/>
        </w:rPr>
        <w:fldChar w:fldCharType="separate"/>
      </w:r>
      <w:r w:rsidRPr="005566B9">
        <w:rPr>
          <w:rFonts w:ascii="Times New Roman" w:hAnsi="Times New Roman"/>
          <w:lang w:val="sk-SK"/>
        </w:rPr>
        <w:t>2</w:t>
      </w:r>
      <w:r w:rsidRPr="005566B9">
        <w:rPr>
          <w:rFonts w:ascii="Times New Roman" w:hAnsi="Times New Roman"/>
          <w:lang w:val="sk-SK"/>
        </w:rPr>
        <w:fldChar w:fldCharType="end"/>
      </w:r>
      <w:r w:rsidRPr="005566B9">
        <w:rPr>
          <w:rFonts w:ascii="Times New Roman" w:hAnsi="Times New Roman"/>
          <w:lang w:val="sk-SK"/>
        </w:rPr>
        <w:t xml:space="preserve">), the first principles and its integration can be implemented at a highly error-proof level. The correctly defined basis can generate errors or warnings almost every time when the user wishes to use a variable or class in a questionable way. In Modelica, the user can design predefined </w:t>
      </w:r>
      <w:r w:rsidRPr="005566B9">
        <w:rPr>
          <w:rFonts w:ascii="Times New Roman" w:hAnsi="Times New Roman"/>
          <w:lang w:val="sk-SK"/>
        </w:rPr>
        <w:lastRenderedPageBreak/>
        <w:t xml:space="preserve">submodules with well-defined inputs, outputs, parameters and connectors. For future usage of these components, it is almost impossible to confuse physical units or physical quantities. </w:t>
      </w:r>
    </w:p>
    <w:p w14:paraId="6E8676FD" w14:textId="77777777" w:rsidR="00E4370A" w:rsidRPr="005566B9" w:rsidRDefault="00E4370A" w:rsidP="00E4370A">
      <w:pPr>
        <w:shd w:val="clear" w:color="auto" w:fill="FFFFFF"/>
        <w:spacing w:line="274" w:lineRule="atLeast"/>
        <w:jc w:val="both"/>
        <w:rPr>
          <w:rFonts w:ascii="Times New Roman" w:hAnsi="Times New Roman"/>
          <w:lang w:val="sk-SK"/>
        </w:rPr>
      </w:pPr>
      <w:r w:rsidRPr="005566B9">
        <w:rPr>
          <w:rFonts w:ascii="Times New Roman" w:hAnsi="Times New Roman"/>
          <w:lang w:val="sk-SK"/>
        </w:rPr>
        <w:t xml:space="preserve">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ransports, water evaporation and diffusion), hydraulic (for cardiovascular systems), thermal (for thermoregulation) and population (for cell populations).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on Donnan’s electrolytes equilibrium and Nernst membrane potential in the field of physical chemistry, as described by first principles of chemical domain. </w:t>
      </w:r>
    </w:p>
    <w:p w14:paraId="752D1218" w14:textId="5C2BF330" w:rsidR="007F00D2" w:rsidRDefault="00E4370A" w:rsidP="00E4370A">
      <w:pPr>
        <w:rPr>
          <w:rFonts w:ascii="Times New Roman" w:hAnsi="Times New Roman"/>
          <w:lang w:val="sk-SK"/>
        </w:rPr>
      </w:pPr>
      <w:r w:rsidRPr="005566B9">
        <w:rPr>
          <w:rFonts w:ascii="Times New Roman" w:hAnsi="Times New Roman"/>
          <w:lang w:val="sk-SK"/>
        </w:rPr>
        <w:t>Having the formalized base principles for physiology the building of new integrative physiological theories is much suitable. Using graphical schemes of Modelica language the differences between theory and implementation almost disappear. And because these schemes automatically generates the computer code, the correctly defined physiological system can be directly simulated using computer.</w:t>
      </w:r>
    </w:p>
    <w:p w14:paraId="1D1D5B0C" w14:textId="77777777" w:rsidR="007F00D2" w:rsidRDefault="007F00D2">
      <w:pPr>
        <w:rPr>
          <w:rFonts w:ascii="Times New Roman" w:hAnsi="Times New Roman"/>
          <w:lang w:val="sk-SK"/>
        </w:rPr>
      </w:pPr>
      <w:r>
        <w:rPr>
          <w:rFonts w:ascii="Times New Roman" w:hAnsi="Times New Roman"/>
          <w:lang w:val="sk-SK"/>
        </w:rPr>
        <w:br w:type="page"/>
      </w:r>
    </w:p>
    <w:p w14:paraId="4666A715" w14:textId="5E814A7C" w:rsidR="0027635E" w:rsidRPr="004F2D59" w:rsidRDefault="0027635E" w:rsidP="0027635E">
      <w:pPr>
        <w:pStyle w:val="Nadpis1"/>
        <w:numPr>
          <w:ilvl w:val="0"/>
          <w:numId w:val="0"/>
        </w:numPr>
        <w:ind w:left="432"/>
        <w:jc w:val="both"/>
        <w:rPr>
          <w:rStyle w:val="Znaknadpisu1"/>
          <w:rFonts w:ascii="Times New Roman" w:hAnsi="Times New Roman" w:cs="Times New Roman"/>
        </w:rPr>
      </w:pPr>
      <w:bookmarkStart w:id="327" w:name="_Toc421578004"/>
      <w:r>
        <w:rPr>
          <w:rStyle w:val="Znaknadpisu1"/>
          <w:rFonts w:ascii="Times New Roman" w:hAnsi="Times New Roman" w:cs="Times New Roman"/>
        </w:rPr>
        <w:lastRenderedPageBreak/>
        <w:t>References</w:t>
      </w:r>
      <w:bookmarkEnd w:id="327"/>
    </w:p>
    <w:p w14:paraId="1B699874" w14:textId="77777777" w:rsidR="00371355" w:rsidRPr="00371355" w:rsidRDefault="00F71B55" w:rsidP="004F0385">
      <w:pPr>
        <w:pStyle w:val="EndNoteBibliography"/>
        <w:spacing w:before="240"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71355" w:rsidRPr="00371355">
        <w:t>Abram, S.R.</w:t>
      </w:r>
      <w:r w:rsidR="00371355" w:rsidRPr="00371355">
        <w:rPr>
          <w:i/>
        </w:rPr>
        <w:t>, et al.</w:t>
      </w:r>
      <w:r w:rsidR="00371355" w:rsidRPr="00371355">
        <w:t xml:space="preserve"> Quantitative circulatory physiology: an integrative mathematical model of human physiology for medical education. </w:t>
      </w:r>
      <w:r w:rsidR="00371355" w:rsidRPr="00371355">
        <w:rPr>
          <w:i/>
        </w:rPr>
        <w:t>Advances in physiology education</w:t>
      </w:r>
      <w:r w:rsidR="00371355" w:rsidRPr="00371355">
        <w:t xml:space="preserve"> 2007;31(2):202-210.</w:t>
      </w:r>
    </w:p>
    <w:p w14:paraId="47558B7A" w14:textId="77777777" w:rsidR="00371355" w:rsidRPr="00371355" w:rsidRDefault="00371355" w:rsidP="004F0385">
      <w:pPr>
        <w:pStyle w:val="EndNoteBibliography"/>
        <w:spacing w:before="240" w:after="0"/>
      </w:pPr>
      <w:r w:rsidRPr="00371355">
        <w:t xml:space="preserve">Ahlqvist, J. Plasma protein osmotic pressure equations for humans. </w:t>
      </w:r>
      <w:r w:rsidRPr="00371355">
        <w:rPr>
          <w:i/>
        </w:rPr>
        <w:t>Journal of Applied Physiology</w:t>
      </w:r>
      <w:r w:rsidRPr="00371355">
        <w:t xml:space="preserve"> 2003;94(3):1288-1289.</w:t>
      </w:r>
    </w:p>
    <w:p w14:paraId="74C9E175" w14:textId="77777777" w:rsidR="00371355" w:rsidRPr="00371355" w:rsidRDefault="00371355" w:rsidP="004F0385">
      <w:pPr>
        <w:pStyle w:val="EndNoteBibliography"/>
        <w:spacing w:before="240" w:after="0"/>
      </w:pPr>
      <w:r w:rsidRPr="00371355">
        <w:t xml:space="preserve">Almgård, L. and Ljungqvist, A. Effect of circulating norepinephrine on the renin release from the denervated kidney. </w:t>
      </w:r>
      <w:r w:rsidRPr="00371355">
        <w:rPr>
          <w:i/>
        </w:rPr>
        <w:t>Scandinavian journal of urology and nephrology</w:t>
      </w:r>
      <w:r w:rsidRPr="00371355">
        <w:t xml:space="preserve"> 1975;9(2):119-124.</w:t>
      </w:r>
    </w:p>
    <w:p w14:paraId="735C07C6" w14:textId="77777777" w:rsidR="00371355" w:rsidRPr="00371355" w:rsidRDefault="00371355" w:rsidP="004F0385">
      <w:pPr>
        <w:pStyle w:val="EndNoteBibliography"/>
        <w:spacing w:before="240" w:after="0"/>
      </w:pPr>
      <w:r w:rsidRPr="00371355">
        <w:t xml:space="preserve">Angielski, S. and Lukowicz, J. The role of the kidney in the removal of ketone bodies under different acid-base status of the rat. </w:t>
      </w:r>
      <w:r w:rsidRPr="00371355">
        <w:rPr>
          <w:i/>
        </w:rPr>
        <w:t>The American Journal of Clinical Nutrition</w:t>
      </w:r>
      <w:r w:rsidRPr="00371355">
        <w:t xml:space="preserve"> 1978;31(9):1635-1641.</w:t>
      </w:r>
    </w:p>
    <w:p w14:paraId="481CC593" w14:textId="77777777" w:rsidR="00371355" w:rsidRPr="00371355" w:rsidRDefault="00371355" w:rsidP="004F0385">
      <w:pPr>
        <w:pStyle w:val="EndNoteBibliography"/>
        <w:spacing w:before="240" w:after="0"/>
      </w:pPr>
      <w:r w:rsidRPr="00371355">
        <w:t>Archer, S. and Michelakis, E. The Mechanism(s) of Hypoxic Pulmonary Vasoconstriction: Potassium Channels, Redox O2 Sensors, and Controversies. 2002.</w:t>
      </w:r>
    </w:p>
    <w:p w14:paraId="7CD3334F" w14:textId="77777777" w:rsidR="00371355" w:rsidRPr="00371355" w:rsidRDefault="00371355" w:rsidP="004F0385">
      <w:pPr>
        <w:pStyle w:val="EndNoteBibliography"/>
        <w:spacing w:before="240" w:after="0"/>
      </w:pPr>
      <w:r w:rsidRPr="00371355">
        <w:t xml:space="preserve">Armstrong, R., Vandenakker, C. and Laughlin, M. Muscle blood flow patterns during exercise in partially curarized rats. </w:t>
      </w:r>
      <w:r w:rsidRPr="00371355">
        <w:rPr>
          <w:i/>
        </w:rPr>
        <w:t>Journal of Applied Physiology</w:t>
      </w:r>
      <w:r w:rsidRPr="00371355">
        <w:t xml:space="preserve"> 1985;58:698-701.</w:t>
      </w:r>
    </w:p>
    <w:p w14:paraId="783A390E" w14:textId="77777777" w:rsidR="00371355" w:rsidRPr="00371355" w:rsidRDefault="00371355" w:rsidP="004F0385">
      <w:pPr>
        <w:pStyle w:val="EndNoteBibliography"/>
        <w:spacing w:before="240" w:after="0"/>
      </w:pPr>
      <w:r w:rsidRPr="00371355">
        <w:t xml:space="preserve">Atherton, J., Green, R. and Thomas, S. Influence of lysine-vasopressin dosage on the time course of changes in renal tissue and urinary composition in the conscious rat. </w:t>
      </w:r>
      <w:r w:rsidRPr="00371355">
        <w:rPr>
          <w:i/>
        </w:rPr>
        <w:t>J. Physiol. (Lond.)</w:t>
      </w:r>
      <w:r w:rsidRPr="00371355">
        <w:t xml:space="preserve"> 1971;213(2):291-309.</w:t>
      </w:r>
    </w:p>
    <w:p w14:paraId="57330494" w14:textId="77777777" w:rsidR="00371355" w:rsidRPr="00371355" w:rsidRDefault="00371355" w:rsidP="004F0385">
      <w:pPr>
        <w:pStyle w:val="EndNoteBibliography"/>
        <w:spacing w:before="240" w:after="0"/>
      </w:pPr>
      <w:r w:rsidRPr="00371355">
        <w:t xml:space="preserve">Aukland, K. Myogenic mechanisms in the kidney. </w:t>
      </w:r>
      <w:r w:rsidRPr="00371355">
        <w:rPr>
          <w:i/>
        </w:rPr>
        <w:t>Journal of hypertension. Supplement: official journal of the International Society of Hypertension</w:t>
      </w:r>
      <w:r w:rsidRPr="00371355">
        <w:t xml:space="preserve"> 1989;7(4):S71-76; discussion S77.</w:t>
      </w:r>
    </w:p>
    <w:p w14:paraId="48DB049B" w14:textId="77777777" w:rsidR="00371355" w:rsidRPr="00371355" w:rsidRDefault="00371355" w:rsidP="004F0385">
      <w:pPr>
        <w:pStyle w:val="EndNoteBibliography"/>
        <w:spacing w:before="240" w:after="0"/>
      </w:pPr>
      <w:r w:rsidRPr="00371355">
        <w:t xml:space="preserve">Bassingthwaighte, J.B. Strategies for the physiome project. </w:t>
      </w:r>
      <w:r w:rsidRPr="00371355">
        <w:rPr>
          <w:i/>
        </w:rPr>
        <w:t>Annals of biomedical engineering</w:t>
      </w:r>
      <w:r w:rsidRPr="00371355">
        <w:t xml:space="preserve"> 2000;28(8):1043-1058.</w:t>
      </w:r>
    </w:p>
    <w:p w14:paraId="0CB92015" w14:textId="77777777" w:rsidR="00371355" w:rsidRPr="00371355" w:rsidRDefault="00371355" w:rsidP="004F0385">
      <w:pPr>
        <w:pStyle w:val="EndNoteBibliography"/>
        <w:spacing w:before="240" w:after="0"/>
      </w:pPr>
      <w:r w:rsidRPr="00371355">
        <w:t>BAUER, C. A WIDESPREAD OXYGEN SENSOR REVEALED. In.: C/O WILLIAMS &amp; WILKINS, PO BOX 1496, BALTIMORE, MD 21203; 1993.</w:t>
      </w:r>
    </w:p>
    <w:p w14:paraId="03B601D2" w14:textId="77777777" w:rsidR="00371355" w:rsidRPr="00371355" w:rsidRDefault="00371355" w:rsidP="004F0385">
      <w:pPr>
        <w:pStyle w:val="EndNoteBibliography"/>
        <w:spacing w:before="240" w:after="0"/>
      </w:pPr>
      <w:r w:rsidRPr="00371355">
        <w:t xml:space="preserve">Begg, T. and Hearns, J. Components in blood viscosity. The relative contribution of haematocrit, plasma fibrinogen and other proteins. </w:t>
      </w:r>
      <w:r w:rsidRPr="00371355">
        <w:rPr>
          <w:i/>
        </w:rPr>
        <w:t>Clinical science</w:t>
      </w:r>
      <w:r w:rsidRPr="00371355">
        <w:t xml:space="preserve"> 1966;31(1):87-93.</w:t>
      </w:r>
    </w:p>
    <w:p w14:paraId="11E7E59C" w14:textId="77777777" w:rsidR="00371355" w:rsidRPr="00371355" w:rsidRDefault="00371355" w:rsidP="004F0385">
      <w:pPr>
        <w:pStyle w:val="EndNoteBibliography"/>
        <w:spacing w:before="240" w:after="0"/>
      </w:pPr>
      <w:r w:rsidRPr="00371355">
        <w:t xml:space="preserve">Bevegärd, S. and Lodin, A. Postural Circulatory Changes at Rest and during Exercise in five Patients with Congenital Absence of Valves in the Deep Veins of the Legs. </w:t>
      </w:r>
      <w:r w:rsidRPr="00371355">
        <w:rPr>
          <w:i/>
        </w:rPr>
        <w:t>Acta Medica Scandinavica</w:t>
      </w:r>
      <w:r w:rsidRPr="00371355">
        <w:t xml:space="preserve"> 1962;172(1):21-29.</w:t>
      </w:r>
    </w:p>
    <w:p w14:paraId="5F9E9695" w14:textId="77777777" w:rsidR="00371355" w:rsidRPr="00371355" w:rsidRDefault="00371355" w:rsidP="004F0385">
      <w:pPr>
        <w:pStyle w:val="EndNoteBibliography"/>
        <w:spacing w:before="240" w:after="0"/>
      </w:pPr>
      <w:r w:rsidRPr="00371355">
        <w:t xml:space="preserve">Blackard, W.G. and Nelson, N.C. Portal and Peripheral Vein Immunoreactive Insulin Concentrations Before and After Glucose Infusion. </w:t>
      </w:r>
      <w:r w:rsidRPr="00371355">
        <w:rPr>
          <w:i/>
        </w:rPr>
        <w:t>Diabetes</w:t>
      </w:r>
      <w:r w:rsidRPr="00371355">
        <w:t xml:space="preserve"> 1970;19(5):302-306.</w:t>
      </w:r>
    </w:p>
    <w:p w14:paraId="222C33D3" w14:textId="77777777" w:rsidR="00371355" w:rsidRPr="00371355" w:rsidRDefault="00371355" w:rsidP="004F0385">
      <w:pPr>
        <w:pStyle w:val="EndNoteBibliography"/>
        <w:spacing w:before="240" w:after="0"/>
      </w:pPr>
      <w:r w:rsidRPr="00371355">
        <w:t xml:space="preserve">Bock, A.V., Dill, D.B. and Edwards, H.T. ON THE RELATION OF CHANGES IN BLOOD VELOCITY AND VOLUME FLOW OF BLOOD TO CHANGE OF POSTURE. </w:t>
      </w:r>
      <w:r w:rsidRPr="00371355">
        <w:rPr>
          <w:i/>
        </w:rPr>
        <w:t>The Journal of Clinical Investigation</w:t>
      </w:r>
      <w:r w:rsidRPr="00371355">
        <w:t xml:space="preserve"> 1930;8(4):533-544.</w:t>
      </w:r>
    </w:p>
    <w:p w14:paraId="16500383" w14:textId="77777777" w:rsidR="00371355" w:rsidRPr="00371355" w:rsidRDefault="00371355" w:rsidP="004F0385">
      <w:pPr>
        <w:pStyle w:val="EndNoteBibliography"/>
        <w:spacing w:before="240" w:after="0"/>
      </w:pPr>
      <w:r w:rsidRPr="00371355">
        <w:t>Bootsma, M.</w:t>
      </w:r>
      <w:r w:rsidRPr="00371355">
        <w:rPr>
          <w:i/>
        </w:rPr>
        <w:t>, et al.</w:t>
      </w:r>
      <w:r w:rsidRPr="00371355">
        <w:t xml:space="preserve"> Heart rate and heart rate variability as indexes of sympathovagal balance. </w:t>
      </w:r>
      <w:r w:rsidRPr="00371355">
        <w:rPr>
          <w:i/>
        </w:rPr>
        <w:t>American Journal of Physiology</w:t>
      </w:r>
      <w:r w:rsidRPr="00371355">
        <w:t xml:space="preserve"> 1994;266:H1565-H1565.</w:t>
      </w:r>
    </w:p>
    <w:p w14:paraId="77C79E4B" w14:textId="77777777" w:rsidR="00371355" w:rsidRPr="00371355" w:rsidRDefault="00371355" w:rsidP="004F0385">
      <w:pPr>
        <w:pStyle w:val="EndNoteBibliography"/>
        <w:spacing w:before="240" w:after="0"/>
      </w:pPr>
      <w:r w:rsidRPr="00371355">
        <w:lastRenderedPageBreak/>
        <w:t>Braam, B.</w:t>
      </w:r>
      <w:r w:rsidRPr="00371355">
        <w:rPr>
          <w:i/>
        </w:rPr>
        <w:t>, et al.</w:t>
      </w:r>
      <w:r w:rsidRPr="00371355">
        <w:t xml:space="preserve"> Relevance of the tubuloglomerular feedback mechanism in pathophysiology. </w:t>
      </w:r>
      <w:r w:rsidRPr="00371355">
        <w:rPr>
          <w:i/>
        </w:rPr>
        <w:t>Journal of the American Society of Nephrology</w:t>
      </w:r>
      <w:r w:rsidRPr="00371355">
        <w:t xml:space="preserve"> 1993;4(6):1257-1274.</w:t>
      </w:r>
    </w:p>
    <w:p w14:paraId="58B48C06" w14:textId="77777777" w:rsidR="00371355" w:rsidRPr="00371355" w:rsidRDefault="00371355" w:rsidP="004F0385">
      <w:pPr>
        <w:pStyle w:val="EndNoteBibliography"/>
        <w:spacing w:before="240" w:after="0"/>
      </w:pPr>
      <w:r w:rsidRPr="00371355">
        <w:t xml:space="preserve">BRADLEY, S.E., INGELFINGER, F.J. and BRADLEY, G.P. Hepatic Circulation in Cirrhosis of the Liver. </w:t>
      </w:r>
      <w:r w:rsidRPr="00371355">
        <w:rPr>
          <w:i/>
        </w:rPr>
        <w:t>Circulation</w:t>
      </w:r>
      <w:r w:rsidRPr="00371355">
        <w:t xml:space="preserve"> 1952;5(3):419-429.</w:t>
      </w:r>
    </w:p>
    <w:p w14:paraId="12688963" w14:textId="77777777" w:rsidR="00371355" w:rsidRPr="00371355" w:rsidRDefault="00371355" w:rsidP="004F0385">
      <w:pPr>
        <w:pStyle w:val="EndNoteBibliography"/>
        <w:spacing w:before="240" w:after="0"/>
      </w:pPr>
      <w:r w:rsidRPr="00371355">
        <w:t>Bradley, S.E.</w:t>
      </w:r>
      <w:r w:rsidRPr="00371355">
        <w:rPr>
          <w:i/>
        </w:rPr>
        <w:t>, et al.</w:t>
      </w:r>
      <w:r w:rsidRPr="00371355">
        <w:t xml:space="preserve"> The circulating splanchnic blood volume in dog and man. </w:t>
      </w:r>
      <w:r w:rsidRPr="00371355">
        <w:rPr>
          <w:i/>
        </w:rPr>
        <w:t>Transactions of the Association of American Physicians</w:t>
      </w:r>
      <w:r w:rsidRPr="00371355">
        <w:t xml:space="preserve"> 1953;66:294-302.</w:t>
      </w:r>
    </w:p>
    <w:p w14:paraId="5BC5A574" w14:textId="77777777" w:rsidR="00371355" w:rsidRPr="00371355" w:rsidRDefault="00371355" w:rsidP="004F0385">
      <w:pPr>
        <w:pStyle w:val="EndNoteBibliography"/>
        <w:spacing w:before="240" w:after="0"/>
      </w:pPr>
      <w:r w:rsidRPr="00371355">
        <w:t>Brebbia, D.R., Goldman, R.F. and Buskirk, E.R. Water Vapor Loss From the Respiratory Tract During Outdoor Exercise in the Cold. 1957.</w:t>
      </w:r>
    </w:p>
    <w:p w14:paraId="070BFE0E" w14:textId="77777777" w:rsidR="00371355" w:rsidRPr="00371355" w:rsidRDefault="00371355" w:rsidP="004F0385">
      <w:pPr>
        <w:pStyle w:val="EndNoteBibliography"/>
        <w:spacing w:before="240" w:after="0"/>
      </w:pPr>
      <w:r w:rsidRPr="00371355">
        <w:t>Carter, Y.M.</w:t>
      </w:r>
      <w:r w:rsidRPr="00371355">
        <w:rPr>
          <w:i/>
        </w:rPr>
        <w:t>, et al.</w:t>
      </w:r>
      <w:r w:rsidRPr="00371355">
        <w:t xml:space="preserve"> Diastolic properties, myocardial water content, and histologic condition of the rat left ventricle: effect of varied osmolarity of a coronary perfusate. </w:t>
      </w:r>
      <w:r w:rsidRPr="00371355">
        <w:rPr>
          <w:i/>
        </w:rPr>
        <w:t>J Heart Lung Transplant</w:t>
      </w:r>
      <w:r w:rsidRPr="00371355">
        <w:t xml:space="preserve"> 1998;17(2):140-149.</w:t>
      </w:r>
    </w:p>
    <w:p w14:paraId="445E4E39" w14:textId="77777777" w:rsidR="00371355" w:rsidRPr="00371355" w:rsidRDefault="00371355" w:rsidP="004F0385">
      <w:pPr>
        <w:pStyle w:val="EndNoteBibliography"/>
        <w:spacing w:before="240" w:after="0"/>
      </w:pPr>
      <w:r w:rsidRPr="00371355">
        <w:t>Claassen, K.</w:t>
      </w:r>
      <w:r w:rsidRPr="00371355">
        <w:rPr>
          <w:i/>
        </w:rPr>
        <w:t>, et al.</w:t>
      </w:r>
      <w:r w:rsidRPr="00371355">
        <w:t xml:space="preserve"> A detailed physiologically-based model to simulate the pharmacokinetics and hormonal pharmacodynamics of enalapril on the circulating endocrine renin-angiotensin-aldosterone system. </w:t>
      </w:r>
      <w:r w:rsidRPr="00371355">
        <w:rPr>
          <w:i/>
        </w:rPr>
        <w:t>Frontiers in Physiology</w:t>
      </w:r>
      <w:r w:rsidRPr="00371355">
        <w:t xml:space="preserve"> 2013;4.</w:t>
      </w:r>
    </w:p>
    <w:p w14:paraId="7A4E82A8" w14:textId="77777777" w:rsidR="00371355" w:rsidRPr="00371355" w:rsidRDefault="00371355" w:rsidP="004F0385">
      <w:pPr>
        <w:pStyle w:val="EndNoteBibliography"/>
        <w:spacing w:before="240" w:after="0"/>
      </w:pPr>
      <w:r w:rsidRPr="00371355">
        <w:t>Clutter, W.E.</w:t>
      </w:r>
      <w:r w:rsidRPr="00371355">
        <w:rPr>
          <w:i/>
        </w:rPr>
        <w:t>, et al.</w:t>
      </w:r>
      <w:r w:rsidRPr="00371355">
        <w:t xml:space="preserve"> Epinephrine plasma metabolic clearance rates and physiologic thresholds for metabolic and hemodynamic actions in man. </w:t>
      </w:r>
      <w:r w:rsidRPr="00371355">
        <w:rPr>
          <w:i/>
        </w:rPr>
        <w:t>The Journal of Clinical Investigation</w:t>
      </w:r>
      <w:r w:rsidRPr="00371355">
        <w:t xml:space="preserve"> 1980;66(1):94-101.</w:t>
      </w:r>
    </w:p>
    <w:p w14:paraId="2EBD7AC1" w14:textId="77777777" w:rsidR="00371355" w:rsidRPr="00371355" w:rsidRDefault="00371355" w:rsidP="004F0385">
      <w:pPr>
        <w:pStyle w:val="EndNoteBibliography"/>
        <w:spacing w:before="240" w:after="0"/>
      </w:pPr>
      <w:r w:rsidRPr="00371355">
        <w:t>Coleman, T.</w:t>
      </w:r>
      <w:r w:rsidRPr="00371355">
        <w:rPr>
          <w:i/>
        </w:rPr>
        <w:t>, et al.</w:t>
      </w:r>
      <w:r w:rsidRPr="00371355">
        <w:t xml:space="preserve"> Long-term regulation of the circulation. </w:t>
      </w:r>
      <w:r w:rsidRPr="00371355">
        <w:rPr>
          <w:i/>
        </w:rPr>
        <w:t>Interrelationships with body fluid volumes, Physical Bases of Circulatory Transport: Regulation and Exchange, WB Saunders Co, Philadelphia</w:t>
      </w:r>
      <w:r w:rsidRPr="00371355">
        <w:t xml:space="preserve"> 1967.</w:t>
      </w:r>
    </w:p>
    <w:p w14:paraId="4428AEB7" w14:textId="77777777" w:rsidR="00371355" w:rsidRPr="00371355" w:rsidRDefault="00371355" w:rsidP="004F0385">
      <w:pPr>
        <w:pStyle w:val="EndNoteBibliography"/>
        <w:spacing w:before="240" w:after="0"/>
      </w:pPr>
      <w:r w:rsidRPr="00371355">
        <w:t xml:space="preserve">Coleman, T.G. and Randall, J.E. A Comprehensive Physiological Model. </w:t>
      </w:r>
      <w:r w:rsidRPr="00371355">
        <w:rPr>
          <w:i/>
        </w:rPr>
        <w:t>The Physiologist</w:t>
      </w:r>
      <w:r w:rsidRPr="00371355">
        <w:t xml:space="preserve"> 1983;26(1).</w:t>
      </w:r>
    </w:p>
    <w:p w14:paraId="2794A9F2" w14:textId="77777777" w:rsidR="00371355" w:rsidRPr="00371355" w:rsidRDefault="00371355" w:rsidP="004F0385">
      <w:pPr>
        <w:pStyle w:val="EndNoteBibliography"/>
        <w:spacing w:before="240" w:after="0"/>
      </w:pPr>
      <w:r w:rsidRPr="00371355">
        <w:t>Conte, G.</w:t>
      </w:r>
      <w:r w:rsidRPr="00371355">
        <w:rPr>
          <w:i/>
        </w:rPr>
        <w:t>, et al.</w:t>
      </w:r>
      <w:r w:rsidRPr="00371355">
        <w:t xml:space="preserve"> Role of inhibition of atrial natriuretic factor release in the down-regulation of salt excretion. </w:t>
      </w:r>
      <w:r w:rsidRPr="00371355">
        <w:rPr>
          <w:i/>
        </w:rPr>
        <w:t>Kidney Int</w:t>
      </w:r>
      <w:r w:rsidRPr="00371355">
        <w:t xml:space="preserve"> 1992;42:673-680.</w:t>
      </w:r>
    </w:p>
    <w:p w14:paraId="30BBE413" w14:textId="77777777" w:rsidR="00371355" w:rsidRPr="00371355" w:rsidRDefault="00371355" w:rsidP="004F0385">
      <w:pPr>
        <w:pStyle w:val="EndNoteBibliography"/>
        <w:spacing w:before="240" w:after="0"/>
      </w:pPr>
      <w:r w:rsidRPr="00371355">
        <w:t xml:space="preserve">Cumin, F., Baum, H.P. and Levens, N. Leptin is cleared from the circulation primarily by the kidney. </w:t>
      </w:r>
      <w:r w:rsidRPr="00371355">
        <w:rPr>
          <w:i/>
        </w:rPr>
        <w:t>Int J Obes Relat Metab Disord</w:t>
      </w:r>
      <w:r w:rsidRPr="00371355">
        <w:t xml:space="preserve"> 1996;20(12):1120-1126.</w:t>
      </w:r>
    </w:p>
    <w:p w14:paraId="0012C937" w14:textId="77777777" w:rsidR="00371355" w:rsidRPr="00371355" w:rsidRDefault="00371355" w:rsidP="004F0385">
      <w:pPr>
        <w:pStyle w:val="EndNoteBibliography"/>
        <w:spacing w:before="240" w:after="0"/>
      </w:pPr>
      <w:r w:rsidRPr="00371355">
        <w:t xml:space="preserve">Debye, P. and Huckel, E. Theory of electrolytes, part 1. </w:t>
      </w:r>
      <w:r w:rsidRPr="00371355">
        <w:rPr>
          <w:i/>
        </w:rPr>
        <w:t>Freezing point depression and cognate phenomena Phys. Zeits</w:t>
      </w:r>
      <w:r w:rsidRPr="00371355">
        <w:t xml:space="preserve"> 1923;24:185-206.</w:t>
      </w:r>
    </w:p>
    <w:p w14:paraId="6FB64E6B" w14:textId="77777777" w:rsidR="00371355" w:rsidRPr="00371355" w:rsidRDefault="00371355" w:rsidP="004F0385">
      <w:pPr>
        <w:pStyle w:val="EndNoteBibliography"/>
        <w:spacing w:before="240" w:after="0"/>
      </w:pPr>
      <w:r w:rsidRPr="00371355">
        <w:t>Dobson, H.L.</w:t>
      </w:r>
      <w:r w:rsidRPr="00371355">
        <w:rPr>
          <w:i/>
        </w:rPr>
        <w:t>, et al.</w:t>
      </w:r>
      <w:r w:rsidRPr="00371355">
        <w:t xml:space="preserve"> Absorption of 131-I labeled modified insulin. </w:t>
      </w:r>
      <w:r w:rsidRPr="00371355">
        <w:rPr>
          <w:i/>
        </w:rPr>
        <w:t>Metabolism</w:t>
      </w:r>
      <w:r w:rsidRPr="00371355">
        <w:t xml:space="preserve"> 1967;16(8):723-732.</w:t>
      </w:r>
    </w:p>
    <w:p w14:paraId="5441DF80" w14:textId="77777777" w:rsidR="00371355" w:rsidRPr="00371355" w:rsidRDefault="00371355" w:rsidP="004F0385">
      <w:pPr>
        <w:pStyle w:val="EndNoteBibliography"/>
        <w:spacing w:before="240" w:after="0"/>
      </w:pPr>
      <w:r w:rsidRPr="00371355">
        <w:t xml:space="preserve">Dodt, E. and Zotterman, Y. Mode of action of warm receptors. </w:t>
      </w:r>
      <w:r w:rsidRPr="00371355">
        <w:rPr>
          <w:i/>
        </w:rPr>
        <w:t>Acta physiologica scandinavica</w:t>
      </w:r>
      <w:r w:rsidRPr="00371355">
        <w:t xml:space="preserve"> 1952;26(4):345-357.</w:t>
      </w:r>
    </w:p>
    <w:p w14:paraId="68AC3F88" w14:textId="77777777" w:rsidR="00371355" w:rsidRPr="00371355" w:rsidRDefault="00371355" w:rsidP="004F0385">
      <w:pPr>
        <w:pStyle w:val="EndNoteBibliography"/>
        <w:spacing w:before="240" w:after="0"/>
      </w:pPr>
      <w:r w:rsidRPr="00371355">
        <w:t xml:space="preserve">DOEDEN, B. and RIZZA, R. Use of a Variable Insulin Infusion to Assess Insulin Action in Obesity: Defects in Both the Kinetics and Amplitude of Response. </w:t>
      </w:r>
      <w:r w:rsidRPr="00371355">
        <w:rPr>
          <w:i/>
        </w:rPr>
        <w:t>The Journal of Clinical Endocrinology &amp; Metabolism</w:t>
      </w:r>
      <w:r w:rsidRPr="00371355">
        <w:t xml:space="preserve"> 1987;64(5):902-908.</w:t>
      </w:r>
    </w:p>
    <w:p w14:paraId="43349FD2" w14:textId="77777777" w:rsidR="00371355" w:rsidRPr="00371355" w:rsidRDefault="00371355" w:rsidP="004F0385">
      <w:pPr>
        <w:pStyle w:val="EndNoteBibliography"/>
        <w:spacing w:before="240" w:after="0"/>
      </w:pPr>
      <w:r w:rsidRPr="00371355">
        <w:t xml:space="preserve">Drummond, H.A., Grifoni, S.C. and Jernigan, N.L. A new trick for an old dogma: ENaC proteins as mechanotransducers in vascular smooth muscle. </w:t>
      </w:r>
      <w:r w:rsidRPr="00371355">
        <w:rPr>
          <w:i/>
        </w:rPr>
        <w:t>Physiology</w:t>
      </w:r>
      <w:r w:rsidRPr="00371355">
        <w:t xml:space="preserve"> 2008;23(1):23-31.</w:t>
      </w:r>
    </w:p>
    <w:p w14:paraId="744F5A5D" w14:textId="77777777" w:rsidR="00371355" w:rsidRPr="00371355" w:rsidRDefault="00371355" w:rsidP="004F0385">
      <w:pPr>
        <w:pStyle w:val="EndNoteBibliography"/>
        <w:spacing w:before="240" w:after="0"/>
      </w:pPr>
      <w:r w:rsidRPr="00371355">
        <w:lastRenderedPageBreak/>
        <w:t xml:space="preserve">Edelman, I.S. Thyroid Thermogenesis. </w:t>
      </w:r>
      <w:r w:rsidRPr="00371355">
        <w:rPr>
          <w:i/>
        </w:rPr>
        <w:t>New England Journal of Medicine</w:t>
      </w:r>
      <w:r w:rsidRPr="00371355">
        <w:t xml:space="preserve"> 1974;290(23):1303-1308.</w:t>
      </w:r>
    </w:p>
    <w:p w14:paraId="783AC038" w14:textId="77777777" w:rsidR="00371355" w:rsidRPr="00371355" w:rsidRDefault="00371355" w:rsidP="004F0385">
      <w:pPr>
        <w:pStyle w:val="EndNoteBibliography"/>
        <w:spacing w:before="240" w:after="0"/>
      </w:pPr>
      <w:r w:rsidRPr="00371355">
        <w:t>ECHT, M.</w:t>
      </w:r>
      <w:r w:rsidRPr="00371355">
        <w:rPr>
          <w:i/>
        </w:rPr>
        <w:t>, et al.</w:t>
      </w:r>
      <w:r w:rsidRPr="00371355">
        <w:t xml:space="preserve"> Effective Compliance of the Total Vascular Bed and the Intrathoracic Compartment Derived from Changes in Central Venous Pressure Induced by Volume Changes in Man. </w:t>
      </w:r>
      <w:r w:rsidRPr="00371355">
        <w:rPr>
          <w:i/>
        </w:rPr>
        <w:t>Circulation Research</w:t>
      </w:r>
      <w:r w:rsidRPr="00371355">
        <w:t xml:space="preserve"> 1974;34(1):61-68.</w:t>
      </w:r>
    </w:p>
    <w:p w14:paraId="23AE6B79" w14:textId="77777777" w:rsidR="00371355" w:rsidRPr="00371355" w:rsidRDefault="00371355" w:rsidP="004F0385">
      <w:pPr>
        <w:pStyle w:val="EndNoteBibliography"/>
        <w:spacing w:before="240" w:after="0"/>
      </w:pPr>
      <w:r w:rsidRPr="00371355">
        <w:t xml:space="preserve">Eisenhoffer, J., Lee, S. and Johnston, M. Pressure-flow relationships in isolated sheep prenodal lymphatic vessels. </w:t>
      </w:r>
      <w:r w:rsidRPr="00371355">
        <w:rPr>
          <w:i/>
        </w:rPr>
        <w:t>American Journal of Physiology-Heart and Circulatory Physiology</w:t>
      </w:r>
      <w:r w:rsidRPr="00371355">
        <w:t xml:space="preserve"> 1994;36(3):H938.</w:t>
      </w:r>
    </w:p>
    <w:p w14:paraId="1B625A77" w14:textId="77777777" w:rsidR="00371355" w:rsidRPr="00371355" w:rsidRDefault="00371355" w:rsidP="004F0385">
      <w:pPr>
        <w:pStyle w:val="EndNoteBibliography"/>
        <w:spacing w:before="240" w:after="0"/>
      </w:pPr>
      <w:r w:rsidRPr="00371355">
        <w:t>Engeset, A.</w:t>
      </w:r>
      <w:r w:rsidRPr="00371355">
        <w:rPr>
          <w:i/>
        </w:rPr>
        <w:t>, et al.</w:t>
      </w:r>
      <w:r w:rsidRPr="00371355">
        <w:t xml:space="preserve"> Studies on human peripheral lymph. I. Sampling method. </w:t>
      </w:r>
      <w:r w:rsidRPr="00371355">
        <w:rPr>
          <w:i/>
        </w:rPr>
        <w:t>Lymphology</w:t>
      </w:r>
      <w:r w:rsidRPr="00371355">
        <w:t xml:space="preserve"> 1973;6(1):1-5.</w:t>
      </w:r>
    </w:p>
    <w:p w14:paraId="42AC45CF" w14:textId="77777777" w:rsidR="00371355" w:rsidRPr="00371355" w:rsidRDefault="00371355" w:rsidP="004F0385">
      <w:pPr>
        <w:pStyle w:val="EndNoteBibliography"/>
        <w:spacing w:before="240" w:after="0"/>
      </w:pPr>
      <w:r w:rsidRPr="00371355">
        <w:t xml:space="preserve">Erwald, R. and Wiechel, K. Effect of vasopressin on central and splanchnic hemodynamics in awake man. </w:t>
      </w:r>
      <w:r w:rsidRPr="00371355">
        <w:rPr>
          <w:i/>
        </w:rPr>
        <w:t>Acta chirurgica Scandinavica</w:t>
      </w:r>
      <w:r w:rsidRPr="00371355">
        <w:t xml:space="preserve"> 1978;144(6):347.</w:t>
      </w:r>
    </w:p>
    <w:p w14:paraId="2468B6F8" w14:textId="77777777" w:rsidR="00371355" w:rsidRPr="00371355" w:rsidRDefault="00371355" w:rsidP="004F0385">
      <w:pPr>
        <w:pStyle w:val="EndNoteBibliography"/>
        <w:spacing w:before="240" w:after="0"/>
      </w:pPr>
      <w:r w:rsidRPr="00371355">
        <w:t>Fan, F.C.</w:t>
      </w:r>
      <w:r w:rsidRPr="00371355">
        <w:rPr>
          <w:i/>
        </w:rPr>
        <w:t>, et al.</w:t>
      </w:r>
      <w:r w:rsidRPr="00371355">
        <w:t xml:space="preserve"> Effects of hematocrit variations on regional hemodynamics and oxygen transport in the dog. 1980.</w:t>
      </w:r>
    </w:p>
    <w:p w14:paraId="7E6400F0" w14:textId="77777777" w:rsidR="00371355" w:rsidRPr="00371355" w:rsidRDefault="00371355" w:rsidP="004F0385">
      <w:pPr>
        <w:pStyle w:val="EndNoteBibliography"/>
        <w:spacing w:before="240" w:after="0"/>
      </w:pPr>
      <w:r w:rsidRPr="00371355">
        <w:t xml:space="preserve">Ferguson, D.W., Abboud, F.M. and Mark, A.L. Relative contribution of aortic and carotid baroreflexes to heart rate control in man during steady state and dynamic increases in arterial pressure. </w:t>
      </w:r>
      <w:r w:rsidRPr="00371355">
        <w:rPr>
          <w:i/>
        </w:rPr>
        <w:t>The Journal of Clinical Investigation</w:t>
      </w:r>
      <w:r w:rsidRPr="00371355">
        <w:t xml:space="preserve"> 1985;76(6):2265-2274.</w:t>
      </w:r>
    </w:p>
    <w:p w14:paraId="50A08E3F" w14:textId="77777777" w:rsidR="00371355" w:rsidRPr="00371355" w:rsidRDefault="00371355" w:rsidP="004F0385">
      <w:pPr>
        <w:pStyle w:val="EndNoteBibliography"/>
        <w:spacing w:before="240" w:after="0"/>
      </w:pPr>
      <w:r w:rsidRPr="00371355">
        <w:t xml:space="preserve">Florez-Duquet, M. and McDonald, R.B. Cold-induced thermoregulation and biological aging. </w:t>
      </w:r>
      <w:r w:rsidRPr="00371355">
        <w:rPr>
          <w:i/>
        </w:rPr>
        <w:t>Physiological reviews</w:t>
      </w:r>
      <w:r w:rsidRPr="00371355">
        <w:t xml:space="preserve"> 1998;78(2):339-358.</w:t>
      </w:r>
    </w:p>
    <w:p w14:paraId="72162CC7" w14:textId="77777777" w:rsidR="00371355" w:rsidRPr="00371355" w:rsidRDefault="00371355" w:rsidP="004F0385">
      <w:pPr>
        <w:pStyle w:val="EndNoteBibliography"/>
        <w:spacing w:before="240" w:after="0"/>
      </w:pPr>
      <w:r w:rsidRPr="00371355">
        <w:t xml:space="preserve">Frayn, K. Adipose tissue as a buffer for daily lipid flux. </w:t>
      </w:r>
      <w:r w:rsidRPr="00371355">
        <w:rPr>
          <w:i/>
        </w:rPr>
        <w:t>Diabetologia</w:t>
      </w:r>
      <w:r w:rsidRPr="00371355">
        <w:t xml:space="preserve"> 2002;45(9):1201-1210.</w:t>
      </w:r>
    </w:p>
    <w:p w14:paraId="1AECADD1" w14:textId="77777777" w:rsidR="00371355" w:rsidRPr="00371355" w:rsidRDefault="00371355" w:rsidP="004F0385">
      <w:pPr>
        <w:pStyle w:val="EndNoteBibliography"/>
        <w:spacing w:before="240" w:after="0"/>
      </w:pPr>
      <w:r w:rsidRPr="00371355">
        <w:t>Friedman-Einat, M.</w:t>
      </w:r>
      <w:r w:rsidRPr="00371355">
        <w:rPr>
          <w:i/>
        </w:rPr>
        <w:t>, et al.</w:t>
      </w:r>
      <w:r w:rsidRPr="00371355">
        <w:t xml:space="preserve"> Serum leptin activity in obese and lean patients. </w:t>
      </w:r>
      <w:r w:rsidRPr="00371355">
        <w:rPr>
          <w:i/>
        </w:rPr>
        <w:t>Regulatory peptides</w:t>
      </w:r>
      <w:r w:rsidRPr="00371355">
        <w:t xml:space="preserve"> 2003;111(1):77-82.</w:t>
      </w:r>
    </w:p>
    <w:p w14:paraId="3C8BC37D" w14:textId="77777777" w:rsidR="00371355" w:rsidRPr="00371355" w:rsidRDefault="00371355" w:rsidP="004F0385">
      <w:pPr>
        <w:pStyle w:val="EndNoteBibliography"/>
        <w:spacing w:before="240" w:after="0"/>
      </w:pPr>
      <w:r w:rsidRPr="00371355">
        <w:t>Gaasch, W.H.</w:t>
      </w:r>
      <w:r w:rsidRPr="00371355">
        <w:rPr>
          <w:i/>
        </w:rPr>
        <w:t>, et al.</w:t>
      </w:r>
      <w:r w:rsidRPr="00371355">
        <w:t xml:space="preserve"> Dynamic determinants of letf ventricular diastolic pressure-volume relations in man. </w:t>
      </w:r>
      <w:r w:rsidRPr="00371355">
        <w:rPr>
          <w:i/>
        </w:rPr>
        <w:t>Circulation</w:t>
      </w:r>
      <w:r w:rsidRPr="00371355">
        <w:t xml:space="preserve"> 1975;51(2):317-323.</w:t>
      </w:r>
    </w:p>
    <w:p w14:paraId="5B1BA806" w14:textId="77777777" w:rsidR="00371355" w:rsidRPr="00371355" w:rsidRDefault="00371355" w:rsidP="004F0385">
      <w:pPr>
        <w:pStyle w:val="EndNoteBibliography"/>
        <w:spacing w:before="240" w:after="0"/>
      </w:pPr>
      <w:r w:rsidRPr="00371355">
        <w:t xml:space="preserve">GAUER, O.H., HENRY, J.P. and SIEKER, H.O. Changes in Central Venous Pressure after Moderate Hemorrhage and Transfusion in Man. </w:t>
      </w:r>
      <w:r w:rsidRPr="00371355">
        <w:rPr>
          <w:i/>
        </w:rPr>
        <w:t>Circulation Research</w:t>
      </w:r>
      <w:r w:rsidRPr="00371355">
        <w:t xml:space="preserve"> 1956;4(1):79-84.</w:t>
      </w:r>
    </w:p>
    <w:p w14:paraId="5DAD3E17" w14:textId="77777777" w:rsidR="00371355" w:rsidRPr="00371355" w:rsidRDefault="00371355" w:rsidP="004F0385">
      <w:pPr>
        <w:pStyle w:val="EndNoteBibliography"/>
        <w:spacing w:before="240" w:after="0"/>
      </w:pPr>
      <w:r w:rsidRPr="00371355">
        <w:t xml:space="preserve">Gedde, M.M. and Huestis, W.H. Membrane potential and human erythrocyte shape. </w:t>
      </w:r>
      <w:r w:rsidRPr="00371355">
        <w:rPr>
          <w:i/>
        </w:rPr>
        <w:t>Biophys. J.</w:t>
      </w:r>
      <w:r w:rsidRPr="00371355">
        <w:t xml:space="preserve"> 1997;72(3):1220.</w:t>
      </w:r>
    </w:p>
    <w:p w14:paraId="141E96CB" w14:textId="77777777" w:rsidR="00371355" w:rsidRPr="00371355" w:rsidRDefault="00371355" w:rsidP="004F0385">
      <w:pPr>
        <w:pStyle w:val="EndNoteBibliography"/>
        <w:spacing w:before="240" w:after="0"/>
      </w:pPr>
      <w:r w:rsidRPr="00371355">
        <w:t>George, S.</w:t>
      </w:r>
      <w:r w:rsidRPr="00371355">
        <w:rPr>
          <w:i/>
        </w:rPr>
        <w:t>, et al.</w:t>
      </w:r>
      <w:r w:rsidRPr="00371355">
        <w:t xml:space="preserve"> A family with severe insulin resistance and diabetes due to a mutation in AKT2. </w:t>
      </w:r>
      <w:r w:rsidRPr="00371355">
        <w:rPr>
          <w:i/>
        </w:rPr>
        <w:t>Science</w:t>
      </w:r>
      <w:r w:rsidRPr="00371355">
        <w:t xml:space="preserve"> 2004;304(5675):1325-1328.</w:t>
      </w:r>
    </w:p>
    <w:p w14:paraId="31B90498" w14:textId="77777777" w:rsidR="00371355" w:rsidRPr="00371355" w:rsidRDefault="00371355" w:rsidP="004F0385">
      <w:pPr>
        <w:pStyle w:val="EndNoteBibliography"/>
        <w:spacing w:before="240" w:after="0"/>
      </w:pPr>
      <w:r w:rsidRPr="00371355">
        <w:t>GINSBERG, S.</w:t>
      </w:r>
      <w:r w:rsidRPr="00371355">
        <w:rPr>
          <w:i/>
        </w:rPr>
        <w:t>, et al.</w:t>
      </w:r>
      <w:r w:rsidRPr="00371355">
        <w:t xml:space="preserve"> Serum Insulin Levels Following Administration of Exogenous Insulin. </w:t>
      </w:r>
      <w:r w:rsidRPr="00371355">
        <w:rPr>
          <w:i/>
        </w:rPr>
        <w:t>The Journal of Clinical Endocrinology &amp; Metabolism</w:t>
      </w:r>
      <w:r w:rsidRPr="00371355">
        <w:t xml:space="preserve"> 1973;36(6):1175-1179.</w:t>
      </w:r>
    </w:p>
    <w:p w14:paraId="51F237DF" w14:textId="77777777" w:rsidR="00371355" w:rsidRPr="00371355" w:rsidRDefault="00371355" w:rsidP="004F0385">
      <w:pPr>
        <w:pStyle w:val="EndNoteBibliography"/>
        <w:spacing w:before="240" w:after="0"/>
      </w:pPr>
      <w:r w:rsidRPr="00371355">
        <w:t xml:space="preserve">Goldberg, M.A. and Schneider, T.J. Similarities between the oxygen-sensing mechanisms regulating the expression of vascular endothelial growth factor and erythropoietin. </w:t>
      </w:r>
      <w:r w:rsidRPr="00371355">
        <w:rPr>
          <w:i/>
        </w:rPr>
        <w:t>Journal of Biological Chemistry</w:t>
      </w:r>
      <w:r w:rsidRPr="00371355">
        <w:t xml:space="preserve"> 1994;269(6):4355-4359.</w:t>
      </w:r>
    </w:p>
    <w:p w14:paraId="0BF35ED6" w14:textId="77777777" w:rsidR="00371355" w:rsidRPr="00371355" w:rsidRDefault="00371355" w:rsidP="004F0385">
      <w:pPr>
        <w:pStyle w:val="EndNoteBibliography"/>
        <w:spacing w:before="240" w:after="0"/>
      </w:pPr>
      <w:r w:rsidRPr="00371355">
        <w:lastRenderedPageBreak/>
        <w:t>Goldblatt, H., Lamfrom, H. and Haas, E. Physiological Properties of Renin and Hypertensin. 1953.</w:t>
      </w:r>
    </w:p>
    <w:p w14:paraId="3BB5E0A0" w14:textId="77777777" w:rsidR="00371355" w:rsidRPr="00371355" w:rsidRDefault="00371355" w:rsidP="004F0385">
      <w:pPr>
        <w:pStyle w:val="EndNoteBibliography"/>
        <w:spacing w:before="240" w:after="0"/>
      </w:pPr>
      <w:r w:rsidRPr="00371355">
        <w:t xml:space="preserve">Gottschalk, C.W. and Mylle, M. Micropuncture study of the mammalian urinary concentrating mechanism: evidence for the countercurrent hypothesis. </w:t>
      </w:r>
      <w:r w:rsidRPr="00371355">
        <w:rPr>
          <w:i/>
        </w:rPr>
        <w:t>American Journal of Physiology--Legacy Content</w:t>
      </w:r>
      <w:r w:rsidRPr="00371355">
        <w:t xml:space="preserve"> 1959;196(4):927-936.</w:t>
      </w:r>
    </w:p>
    <w:p w14:paraId="123517AD" w14:textId="77777777" w:rsidR="00371355" w:rsidRPr="00371355" w:rsidRDefault="00371355" w:rsidP="004F0385">
      <w:pPr>
        <w:pStyle w:val="EndNoteBibliography"/>
        <w:spacing w:before="240" w:after="0"/>
      </w:pPr>
      <w:r w:rsidRPr="00371355">
        <w:t xml:space="preserve">Greenway, C.V. and Lister, G.E. Capacitance effects and blood reservoir function in the splanchnic vascular bed during non-hypotensive haemorrhage and blood volume expansion in anaesthetized cats. </w:t>
      </w:r>
      <w:r w:rsidRPr="00371355">
        <w:rPr>
          <w:i/>
        </w:rPr>
        <w:t>J. Physiol. (Lond.)</w:t>
      </w:r>
      <w:r w:rsidRPr="00371355">
        <w:t xml:space="preserve"> 1974;237(2):279-294.</w:t>
      </w:r>
    </w:p>
    <w:p w14:paraId="5CE155EC" w14:textId="77777777" w:rsidR="00371355" w:rsidRPr="00371355" w:rsidRDefault="00371355" w:rsidP="004F0385">
      <w:pPr>
        <w:pStyle w:val="EndNoteBibliography"/>
        <w:spacing w:before="240" w:after="0"/>
      </w:pPr>
      <w:r w:rsidRPr="00371355">
        <w:t>Grodins, F.S., Buell, J. and Bart, A.J. Mathematical analysis and digital simulation of the respiratory control system. In.: DTIC Document; 1967.</w:t>
      </w:r>
    </w:p>
    <w:p w14:paraId="2DF7DF36" w14:textId="77777777" w:rsidR="00371355" w:rsidRPr="00371355" w:rsidRDefault="00371355" w:rsidP="004F0385">
      <w:pPr>
        <w:pStyle w:val="EndNoteBibliography"/>
        <w:spacing w:before="240" w:after="0"/>
      </w:pPr>
      <w:r w:rsidRPr="00371355">
        <w:t>Grodins, F.S.</w:t>
      </w:r>
      <w:r w:rsidRPr="00371355">
        <w:rPr>
          <w:i/>
        </w:rPr>
        <w:t>, et al.</w:t>
      </w:r>
      <w:r w:rsidRPr="00371355">
        <w:t xml:space="preserve"> Respiratory responses to CO2 inhalation. A theoretical study of a nonlinear biological regulator. </w:t>
      </w:r>
      <w:r w:rsidRPr="00371355">
        <w:rPr>
          <w:i/>
        </w:rPr>
        <w:t>Journal of applied physiology</w:t>
      </w:r>
      <w:r w:rsidRPr="00371355">
        <w:t xml:space="preserve"> 1954;7(3):283-308.</w:t>
      </w:r>
    </w:p>
    <w:p w14:paraId="2E9CE839" w14:textId="77777777" w:rsidR="00371355" w:rsidRPr="00371355" w:rsidRDefault="00371355" w:rsidP="004F0385">
      <w:pPr>
        <w:pStyle w:val="EndNoteBibliography"/>
        <w:spacing w:before="240" w:after="0"/>
      </w:pPr>
      <w:r w:rsidRPr="00371355">
        <w:t xml:space="preserve">Gross, J. and Pitt-Rivers, R. 3: 5: 3′-Triiodothyronine. 2. Physiological activity. </w:t>
      </w:r>
      <w:r w:rsidRPr="00371355">
        <w:rPr>
          <w:i/>
        </w:rPr>
        <w:t>Biochemical Journal</w:t>
      </w:r>
      <w:r w:rsidRPr="00371355">
        <w:t xml:space="preserve"> 1953;53(4):652.</w:t>
      </w:r>
    </w:p>
    <w:p w14:paraId="232E7717" w14:textId="77777777" w:rsidR="00371355" w:rsidRPr="00371355" w:rsidRDefault="00371355" w:rsidP="004F0385">
      <w:pPr>
        <w:pStyle w:val="EndNoteBibliography"/>
        <w:spacing w:before="240" w:after="0"/>
      </w:pPr>
      <w:r w:rsidRPr="00371355">
        <w:t xml:space="preserve">Guyton, A.C. Interstitial fluid pressure: II. Pressure-volume curves of interstitial space. </w:t>
      </w:r>
      <w:r w:rsidRPr="00371355">
        <w:rPr>
          <w:i/>
        </w:rPr>
        <w:t>Circulation research</w:t>
      </w:r>
      <w:r w:rsidRPr="00371355">
        <w:t xml:space="preserve"> 1965;16(5):452-460.</w:t>
      </w:r>
    </w:p>
    <w:p w14:paraId="0F33A429" w14:textId="77777777" w:rsidR="00371355" w:rsidRPr="00371355" w:rsidRDefault="00371355" w:rsidP="004F0385">
      <w:pPr>
        <w:pStyle w:val="EndNoteBibliography"/>
        <w:spacing w:before="240" w:after="0"/>
      </w:pPr>
      <w:r w:rsidRPr="00371355">
        <w:t xml:space="preserve">Guyton, A.C. The relationship of cardiac output and arterial pressure control. </w:t>
      </w:r>
      <w:r w:rsidRPr="00371355">
        <w:rPr>
          <w:i/>
        </w:rPr>
        <w:t>Circulation</w:t>
      </w:r>
      <w:r w:rsidRPr="00371355">
        <w:t xml:space="preserve"> 1981;64(6):1079-1088.</w:t>
      </w:r>
    </w:p>
    <w:p w14:paraId="28A06A51" w14:textId="77777777" w:rsidR="00371355" w:rsidRPr="00371355" w:rsidRDefault="00371355" w:rsidP="004F0385">
      <w:pPr>
        <w:pStyle w:val="EndNoteBibliography"/>
        <w:spacing w:before="240" w:after="0"/>
      </w:pPr>
      <w:r w:rsidRPr="00371355">
        <w:t xml:space="preserve">Guyton, A.C. Blood pressure control--special role of the kidneys and body fluids. </w:t>
      </w:r>
      <w:r w:rsidRPr="00371355">
        <w:rPr>
          <w:i/>
        </w:rPr>
        <w:t>Science</w:t>
      </w:r>
      <w:r w:rsidRPr="00371355">
        <w:t xml:space="preserve"> 1991;252(5014):1813-1816.</w:t>
      </w:r>
    </w:p>
    <w:p w14:paraId="0DBB4142" w14:textId="77777777" w:rsidR="00371355" w:rsidRPr="00371355" w:rsidRDefault="00371355" w:rsidP="004F0385">
      <w:pPr>
        <w:pStyle w:val="EndNoteBibliography"/>
        <w:spacing w:before="240" w:after="0"/>
      </w:pPr>
      <w:r w:rsidRPr="00371355">
        <w:t>Guyton, A.C. and CE Coleman, T. Circulatory physiology: cardiac output and its regulation. 1973.</w:t>
      </w:r>
    </w:p>
    <w:p w14:paraId="71960D5E" w14:textId="77777777" w:rsidR="00371355" w:rsidRPr="00371355" w:rsidRDefault="00371355" w:rsidP="004F0385">
      <w:pPr>
        <w:pStyle w:val="EndNoteBibliography"/>
        <w:spacing w:before="240" w:after="0"/>
      </w:pPr>
      <w:r w:rsidRPr="00371355">
        <w:t xml:space="preserve">Guyton, A.C., Coleman, T.G. and Granger, H.J. Circulation: overall regulation. </w:t>
      </w:r>
      <w:r w:rsidRPr="00371355">
        <w:rPr>
          <w:i/>
        </w:rPr>
        <w:t>Annual review of physiology</w:t>
      </w:r>
      <w:r w:rsidRPr="00371355">
        <w:t xml:space="preserve"> 1972;34(1):13-44.</w:t>
      </w:r>
    </w:p>
    <w:p w14:paraId="4E20BA75" w14:textId="77777777" w:rsidR="00371355" w:rsidRPr="00371355" w:rsidRDefault="00371355" w:rsidP="004F0385">
      <w:pPr>
        <w:pStyle w:val="EndNoteBibliography"/>
        <w:spacing w:before="240" w:after="0"/>
      </w:pPr>
      <w:r w:rsidRPr="00371355">
        <w:t xml:space="preserve">Guyton, A.C. and Sagawa, K. Compensations of cardiac output and other circulatory functions in areflex dogs with large AV fistulas. </w:t>
      </w:r>
      <w:r w:rsidRPr="00371355">
        <w:rPr>
          <w:i/>
        </w:rPr>
        <w:t>Am. J. Physiol</w:t>
      </w:r>
      <w:r w:rsidRPr="00371355">
        <w:t xml:space="preserve"> 1961;200:1157.</w:t>
      </w:r>
    </w:p>
    <w:p w14:paraId="3FCD58F8" w14:textId="77777777" w:rsidR="00371355" w:rsidRPr="00371355" w:rsidRDefault="00371355" w:rsidP="004F0385">
      <w:pPr>
        <w:pStyle w:val="EndNoteBibliography"/>
        <w:spacing w:before="240" w:after="0"/>
      </w:pPr>
      <w:r w:rsidRPr="00371355">
        <w:t>Guyton, A.C., Taylor, A.E. and Granger, H.J. Dynamics and control of the body fluids. Saunders; 1975.</w:t>
      </w:r>
    </w:p>
    <w:p w14:paraId="072AA4B5" w14:textId="77777777" w:rsidR="00371355" w:rsidRPr="00371355" w:rsidRDefault="00371355" w:rsidP="004F0385">
      <w:pPr>
        <w:pStyle w:val="EndNoteBibliography"/>
        <w:spacing w:before="240" w:after="0"/>
      </w:pPr>
      <w:r w:rsidRPr="00371355">
        <w:t>Guyton, J.R.</w:t>
      </w:r>
      <w:r w:rsidRPr="00371355">
        <w:rPr>
          <w:i/>
        </w:rPr>
        <w:t>, et al.</w:t>
      </w:r>
      <w:r w:rsidRPr="00371355">
        <w:t xml:space="preserve"> A Model of Glucose-insulin Homeostasis in Man that Incorporates the Heterogeneous Fast Pool Theory of Pancreatic Insulin Release. </w:t>
      </w:r>
      <w:r w:rsidRPr="00371355">
        <w:rPr>
          <w:i/>
        </w:rPr>
        <w:t>Diabetes</w:t>
      </w:r>
      <w:r w:rsidRPr="00371355">
        <w:t xml:space="preserve"> 1978;27(10):1027-1042.</w:t>
      </w:r>
    </w:p>
    <w:p w14:paraId="5970F3FA" w14:textId="77777777" w:rsidR="00371355" w:rsidRPr="00371355" w:rsidRDefault="00371355" w:rsidP="004F0385">
      <w:pPr>
        <w:pStyle w:val="EndNoteBibliography"/>
        <w:spacing w:before="240" w:after="0"/>
      </w:pPr>
      <w:r w:rsidRPr="00371355">
        <w:t>Hall, J.E. Guyton and Hall textbook of medical physiology. Elsevier Health Sciences; 2010.</w:t>
      </w:r>
    </w:p>
    <w:p w14:paraId="5DB3A7F4" w14:textId="77777777" w:rsidR="00371355" w:rsidRPr="00371355" w:rsidRDefault="00371355" w:rsidP="004F0385">
      <w:pPr>
        <w:pStyle w:val="EndNoteBibliography"/>
        <w:spacing w:before="240" w:after="0"/>
      </w:pPr>
      <w:r w:rsidRPr="00371355">
        <w:t>Hannaford, M.C.</w:t>
      </w:r>
      <w:r w:rsidRPr="00371355">
        <w:rPr>
          <w:i/>
        </w:rPr>
        <w:t>, et al.</w:t>
      </w:r>
      <w:r w:rsidRPr="00371355">
        <w:t xml:space="preserve"> Protein wasting due to acidosis of prolonged fasting. 1982.</w:t>
      </w:r>
    </w:p>
    <w:p w14:paraId="2A2DCD2A" w14:textId="77777777" w:rsidR="00371355" w:rsidRPr="00371355" w:rsidRDefault="00371355" w:rsidP="004F0385">
      <w:pPr>
        <w:pStyle w:val="EndNoteBibliography"/>
        <w:spacing w:before="240" w:after="0"/>
      </w:pPr>
      <w:r w:rsidRPr="00371355">
        <w:t xml:space="preserve">Hardy, J.D. and Soderstrom, G.F. Heat Loss from the Nude Body and Peripheral Blood Flow at Temperatures of 22°C. to 35°C.: Two Figures. </w:t>
      </w:r>
      <w:r w:rsidRPr="00371355">
        <w:rPr>
          <w:i/>
        </w:rPr>
        <w:t>The Journal of Nutrition</w:t>
      </w:r>
      <w:r w:rsidRPr="00371355">
        <w:t xml:space="preserve"> 1938;16(5):493-510.</w:t>
      </w:r>
    </w:p>
    <w:p w14:paraId="26625E54" w14:textId="77777777" w:rsidR="00371355" w:rsidRPr="00371355" w:rsidRDefault="00371355" w:rsidP="004F0385">
      <w:pPr>
        <w:pStyle w:val="EndNoteBibliography"/>
        <w:spacing w:before="240" w:after="0"/>
      </w:pPr>
      <w:r w:rsidRPr="00371355">
        <w:lastRenderedPageBreak/>
        <w:t xml:space="preserve">HAYS, M.T. Colonic excretion of iodide in normal human subjects. </w:t>
      </w:r>
      <w:r w:rsidRPr="00371355">
        <w:rPr>
          <w:i/>
        </w:rPr>
        <w:t>Thyroid</w:t>
      </w:r>
      <w:r w:rsidRPr="00371355">
        <w:t xml:space="preserve"> 1993;3(1):31-35.</w:t>
      </w:r>
    </w:p>
    <w:p w14:paraId="0F340133" w14:textId="77777777" w:rsidR="00371355" w:rsidRPr="00371355" w:rsidRDefault="00371355" w:rsidP="004F0385">
      <w:pPr>
        <w:pStyle w:val="EndNoteBibliography"/>
        <w:spacing w:before="240" w:after="0"/>
      </w:pPr>
      <w:r w:rsidRPr="00371355">
        <w:t xml:space="preserve">Henriksen, J.H. Estimation of lymphatic conductance: A model based on protein-kinetic studies and haemodynamic measurements in patients with cirrhosis of the liver and in pigs. </w:t>
      </w:r>
      <w:r w:rsidRPr="00371355">
        <w:rPr>
          <w:i/>
        </w:rPr>
        <w:t>Scandinavian journal of clinical &amp; laboratory investigation</w:t>
      </w:r>
      <w:r w:rsidRPr="00371355">
        <w:t xml:space="preserve"> 1985;45(2):123-130.</w:t>
      </w:r>
    </w:p>
    <w:p w14:paraId="407E29FD" w14:textId="77777777" w:rsidR="00371355" w:rsidRPr="00371355" w:rsidRDefault="00371355" w:rsidP="004F0385">
      <w:pPr>
        <w:pStyle w:val="EndNoteBibliography"/>
        <w:spacing w:before="240" w:after="0"/>
      </w:pPr>
      <w:r w:rsidRPr="00371355">
        <w:t xml:space="preserve">Henry, J.P. and Gauer, O.H. THE INFLUENCE OF TEMPERATURE UPON VENOUS PRESSURE IN THE FOOT. </w:t>
      </w:r>
      <w:r w:rsidRPr="00371355">
        <w:rPr>
          <w:i/>
        </w:rPr>
        <w:t>The Journal of Clinical Investigation</w:t>
      </w:r>
      <w:r w:rsidRPr="00371355">
        <w:t xml:space="preserve"> 1950;29(7):855-861.</w:t>
      </w:r>
    </w:p>
    <w:p w14:paraId="61F6F568" w14:textId="77777777" w:rsidR="00371355" w:rsidRPr="00371355" w:rsidRDefault="00371355" w:rsidP="004F0385">
      <w:pPr>
        <w:pStyle w:val="EndNoteBibliography"/>
        <w:spacing w:before="240" w:after="0"/>
      </w:pPr>
      <w:r w:rsidRPr="00371355">
        <w:t xml:space="preserve">HENSEL, H. The time factor in thermoreceptor excitation. </w:t>
      </w:r>
      <w:r w:rsidRPr="00371355">
        <w:rPr>
          <w:i/>
        </w:rPr>
        <w:t>Acta Physiologica Scandinavica</w:t>
      </w:r>
      <w:r w:rsidRPr="00371355">
        <w:t xml:space="preserve"> 1953;29(1):109-116.</w:t>
      </w:r>
    </w:p>
    <w:p w14:paraId="6BA14EB7" w14:textId="77777777" w:rsidR="00371355" w:rsidRPr="00371355" w:rsidRDefault="00371355" w:rsidP="004F0385">
      <w:pPr>
        <w:pStyle w:val="EndNoteBibliography"/>
        <w:spacing w:before="240" w:after="0"/>
      </w:pPr>
      <w:r w:rsidRPr="00371355">
        <w:t>Hesslink, R.L.</w:t>
      </w:r>
      <w:r w:rsidRPr="00371355">
        <w:rPr>
          <w:i/>
        </w:rPr>
        <w:t>, et al.</w:t>
      </w:r>
      <w:r w:rsidRPr="00371355">
        <w:t xml:space="preserve"> Human cold air habituation is independent of thyroxine and thyrotropin. 1992.</w:t>
      </w:r>
    </w:p>
    <w:p w14:paraId="42CCE8BD"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HumMod: A Modeling Environment for the Simulation of Integrative Human Physiology. </w:t>
      </w:r>
      <w:r w:rsidRPr="00371355">
        <w:rPr>
          <w:i/>
        </w:rPr>
        <w:t>Frontiers in physiology</w:t>
      </w:r>
      <w:r w:rsidRPr="00371355">
        <w:t xml:space="preserve"> 2011;2:12.</w:t>
      </w:r>
    </w:p>
    <w:p w14:paraId="5015F19B" w14:textId="77777777" w:rsidR="00371355" w:rsidRPr="00371355" w:rsidRDefault="00371355" w:rsidP="004F0385">
      <w:pPr>
        <w:pStyle w:val="EndNoteBibliography"/>
        <w:spacing w:before="240" w:after="0"/>
      </w:pPr>
      <w:r w:rsidRPr="00371355">
        <w:t xml:space="preserve">Hester, R.L., Coleman, T. and Summers, R. A multilevel open source integrative model of human physiology. </w:t>
      </w:r>
      <w:r w:rsidRPr="00371355">
        <w:rPr>
          <w:i/>
        </w:rPr>
        <w:t>The FASEB Journal</w:t>
      </w:r>
      <w:r w:rsidRPr="00371355">
        <w:t xml:space="preserve"> 2008;22(1_MeetingAbstracts):756.758.</w:t>
      </w:r>
    </w:p>
    <w:p w14:paraId="361BF72A"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Systems biology and integrative physiological modelling. </w:t>
      </w:r>
      <w:r w:rsidRPr="00371355">
        <w:rPr>
          <w:i/>
        </w:rPr>
        <w:t>The Journal of physiology</w:t>
      </w:r>
      <w:r w:rsidRPr="00371355">
        <w:t xml:space="preserve"> 2011;589(5):1053-1060.</w:t>
      </w:r>
    </w:p>
    <w:p w14:paraId="3DB98F12" w14:textId="77777777" w:rsidR="00371355" w:rsidRPr="00371355" w:rsidRDefault="00371355" w:rsidP="004F0385">
      <w:pPr>
        <w:pStyle w:val="EndNoteBibliography"/>
        <w:spacing w:before="240" w:after="0"/>
      </w:pPr>
      <w:r w:rsidRPr="00371355">
        <w:t xml:space="preserve">Heyeraas, K.J. and Aukland, K. Interlobular arterial resistance: Influence of renal arterial pressure and angiotensin II. </w:t>
      </w:r>
      <w:r w:rsidRPr="00371355">
        <w:rPr>
          <w:i/>
        </w:rPr>
        <w:t>Kidney Int</w:t>
      </w:r>
      <w:r w:rsidRPr="00371355">
        <w:t xml:space="preserve"> 1987;31(6):1291-1298.</w:t>
      </w:r>
    </w:p>
    <w:p w14:paraId="367747CD" w14:textId="77777777" w:rsidR="00371355" w:rsidRPr="00371355" w:rsidRDefault="00371355" w:rsidP="004F0385">
      <w:pPr>
        <w:pStyle w:val="EndNoteBibliography"/>
        <w:spacing w:before="240" w:after="0"/>
      </w:pPr>
      <w:r w:rsidRPr="00371355">
        <w:t xml:space="preserve">Hodgkin, A.L. and Huxley, A.F. A quantitative description of membrane current and its application to conduction and excitation in nerve. </w:t>
      </w:r>
      <w:r w:rsidRPr="00371355">
        <w:rPr>
          <w:i/>
        </w:rPr>
        <w:t>The Journal of physiology</w:t>
      </w:r>
      <w:r w:rsidRPr="00371355">
        <w:t xml:space="preserve"> 1952;117(4):500-544.</w:t>
      </w:r>
    </w:p>
    <w:p w14:paraId="3B88704F" w14:textId="77777777" w:rsidR="00371355" w:rsidRPr="00371355" w:rsidRDefault="00371355" w:rsidP="004F0385">
      <w:pPr>
        <w:pStyle w:val="EndNoteBibliography"/>
        <w:spacing w:before="240" w:after="0"/>
      </w:pPr>
      <w:r w:rsidRPr="00371355">
        <w:t>Hsieh, A.C.L., Nagasaka, T. and Carlson, L.D. Effects of immersion of the hand in cold water on digital blood flow. 1965.</w:t>
      </w:r>
    </w:p>
    <w:p w14:paraId="23F5D50E" w14:textId="77777777" w:rsidR="00371355" w:rsidRPr="00371355" w:rsidRDefault="00371355" w:rsidP="004F0385">
      <w:pPr>
        <w:pStyle w:val="EndNoteBibliography"/>
        <w:spacing w:before="240" w:after="0"/>
      </w:pPr>
      <w:r w:rsidRPr="00371355">
        <w:t>Chiasson, J.</w:t>
      </w:r>
      <w:r w:rsidRPr="00371355">
        <w:rPr>
          <w:i/>
        </w:rPr>
        <w:t>, et al.</w:t>
      </w:r>
      <w:r w:rsidRPr="00371355">
        <w:t xml:space="preserve"> Differential sensitivity of glycogenolysis and gluconeogenesis to insulin infusions in dogs. </w:t>
      </w:r>
      <w:r w:rsidRPr="00371355">
        <w:rPr>
          <w:i/>
        </w:rPr>
        <w:t>Diabetes</w:t>
      </w:r>
      <w:r w:rsidRPr="00371355">
        <w:t xml:space="preserve"> 1976;25(4):283-291.</w:t>
      </w:r>
    </w:p>
    <w:p w14:paraId="638BCDFB" w14:textId="77777777" w:rsidR="00371355" w:rsidRPr="00371355" w:rsidRDefault="00371355" w:rsidP="004F0385">
      <w:pPr>
        <w:pStyle w:val="EndNoteBibliography"/>
        <w:spacing w:before="240" w:after="0"/>
      </w:pPr>
      <w:r w:rsidRPr="00371355">
        <w:t xml:space="preserve">Chopra, I.J. An assessment of daily production and significance of thyroidal secretion of 3, 3', 5'-triiodothyronine (reverse T3) in man. </w:t>
      </w:r>
      <w:r w:rsidRPr="00371355">
        <w:rPr>
          <w:i/>
        </w:rPr>
        <w:t>The Journal of Clinical Investigation</w:t>
      </w:r>
      <w:r w:rsidRPr="00371355">
        <w:t xml:space="preserve"> 1976;58(1):32-40.</w:t>
      </w:r>
    </w:p>
    <w:p w14:paraId="51B02839" w14:textId="77777777" w:rsidR="00371355" w:rsidRPr="00371355" w:rsidRDefault="00371355" w:rsidP="004F0385">
      <w:pPr>
        <w:pStyle w:val="EndNoteBibliography"/>
        <w:spacing w:before="240" w:after="0"/>
      </w:pPr>
      <w:r w:rsidRPr="00371355">
        <w:t xml:space="preserve">CHOPRA, I.J., HERSHMAN, J.M. and HORNABROOK, R.W. Serum Thyroid Hormone and Thyrotropin Levels in Subjects from Endemic Goiter Regions of New Guinea. </w:t>
      </w:r>
      <w:r w:rsidRPr="00371355">
        <w:rPr>
          <w:i/>
        </w:rPr>
        <w:t>The Journal of Clinical Endocrinology &amp; Metabolism</w:t>
      </w:r>
      <w:r w:rsidRPr="00371355">
        <w:t xml:space="preserve"> 1975;40(2):326-333.</w:t>
      </w:r>
    </w:p>
    <w:p w14:paraId="7C419724" w14:textId="77777777" w:rsidR="00371355" w:rsidRPr="00371355" w:rsidRDefault="00371355" w:rsidP="004F0385">
      <w:pPr>
        <w:pStyle w:val="EndNoteBibliography"/>
        <w:spacing w:before="240" w:after="0"/>
      </w:pPr>
      <w:r w:rsidRPr="00371355">
        <w:t>Christlieb, A.R.</w:t>
      </w:r>
      <w:r w:rsidRPr="00371355">
        <w:rPr>
          <w:i/>
        </w:rPr>
        <w:t>, et al.</w:t>
      </w:r>
      <w:r w:rsidRPr="00371355">
        <w:t xml:space="preserve"> Renin extraction by the human liver. </w:t>
      </w:r>
      <w:r w:rsidRPr="00371355">
        <w:rPr>
          <w:i/>
        </w:rPr>
        <w:t>Experimental Biology and Medicine</w:t>
      </w:r>
      <w:r w:rsidRPr="00371355">
        <w:t xml:space="preserve"> 1968;128(3):821-823.</w:t>
      </w:r>
    </w:p>
    <w:p w14:paraId="4D2FA4F9" w14:textId="77777777" w:rsidR="00371355" w:rsidRPr="00371355" w:rsidRDefault="00371355" w:rsidP="004F0385">
      <w:pPr>
        <w:pStyle w:val="EndNoteBibliography"/>
        <w:spacing w:before="240" w:after="0"/>
      </w:pPr>
      <w:r w:rsidRPr="00371355">
        <w:t>Ikeda, N.</w:t>
      </w:r>
      <w:r w:rsidRPr="00371355">
        <w:rPr>
          <w:i/>
        </w:rPr>
        <w:t>, et al.</w:t>
      </w:r>
      <w:r w:rsidRPr="00371355">
        <w:t xml:space="preserve"> A model of overall regulation of body fluids. </w:t>
      </w:r>
      <w:r w:rsidRPr="00371355">
        <w:rPr>
          <w:i/>
        </w:rPr>
        <w:t>Annals of biomedical engineering</w:t>
      </w:r>
      <w:r w:rsidRPr="00371355">
        <w:t xml:space="preserve"> 1979;7(2):135-166.</w:t>
      </w:r>
    </w:p>
    <w:p w14:paraId="436A1BCE" w14:textId="77777777" w:rsidR="00371355" w:rsidRPr="00371355" w:rsidRDefault="00371355" w:rsidP="004F0385">
      <w:pPr>
        <w:pStyle w:val="EndNoteBibliography"/>
        <w:spacing w:before="240" w:after="0"/>
      </w:pPr>
      <w:r w:rsidRPr="00371355">
        <w:t>Imai, J.</w:t>
      </w:r>
      <w:r w:rsidRPr="00371355">
        <w:rPr>
          <w:i/>
        </w:rPr>
        <w:t>, et al.</w:t>
      </w:r>
      <w:r w:rsidRPr="00371355">
        <w:t xml:space="preserve"> Regulation of Pancreatic β Cell Mass by Neuronal Signals from the Liver. </w:t>
      </w:r>
      <w:r w:rsidRPr="00371355">
        <w:rPr>
          <w:i/>
        </w:rPr>
        <w:t>Science</w:t>
      </w:r>
      <w:r w:rsidRPr="00371355">
        <w:t xml:space="preserve"> 2008;322(5905):1250-1254.</w:t>
      </w:r>
    </w:p>
    <w:p w14:paraId="5F073B7F" w14:textId="77777777" w:rsidR="00371355" w:rsidRPr="00371355" w:rsidRDefault="00371355" w:rsidP="004F0385">
      <w:pPr>
        <w:pStyle w:val="EndNoteBibliography"/>
        <w:spacing w:before="240" w:after="0"/>
      </w:pPr>
      <w:r w:rsidRPr="00371355">
        <w:lastRenderedPageBreak/>
        <w:t xml:space="preserve">Ito, S. and Carretero, O.A. An in vitro approach to the study of macula densa-mediated glomerular hemodynamics. </w:t>
      </w:r>
      <w:r w:rsidRPr="00371355">
        <w:rPr>
          <w:i/>
        </w:rPr>
        <w:t>Kidney Int</w:t>
      </w:r>
      <w:r w:rsidRPr="00371355">
        <w:t xml:space="preserve"> 1990;38(6):1206-1210.</w:t>
      </w:r>
    </w:p>
    <w:p w14:paraId="202DBDA6" w14:textId="77777777" w:rsidR="00371355" w:rsidRPr="00371355" w:rsidRDefault="00371355" w:rsidP="004F0385">
      <w:pPr>
        <w:pStyle w:val="EndNoteBibliography"/>
        <w:spacing w:before="240" w:after="0"/>
      </w:pPr>
      <w:r w:rsidRPr="00371355">
        <w:t xml:space="preserve">Iwanishi, M., Czech, M.P. and Cherniack, A.D. The Protein-tyrosine Kinase Fer Associates with Signaling Complexes Containing Insulin Receptor Substrate-1 and Phosphatidylinositol 3-Kinase. </w:t>
      </w:r>
      <w:r w:rsidRPr="00371355">
        <w:rPr>
          <w:i/>
        </w:rPr>
        <w:t>Journal of Biological Chemistry</w:t>
      </w:r>
      <w:r w:rsidRPr="00371355">
        <w:t xml:space="preserve"> 2000;275(50):38995-39000.</w:t>
      </w:r>
    </w:p>
    <w:p w14:paraId="2C03CD4A" w14:textId="77777777" w:rsidR="00371355" w:rsidRPr="00371355" w:rsidRDefault="00371355" w:rsidP="004F0385">
      <w:pPr>
        <w:pStyle w:val="EndNoteBibliography"/>
        <w:spacing w:before="240" w:after="0"/>
      </w:pPr>
      <w:r w:rsidRPr="00371355">
        <w:t xml:space="preserve">Jackson, I.M.D. Thyrotropin-Releasing Hormone. </w:t>
      </w:r>
      <w:r w:rsidRPr="00371355">
        <w:rPr>
          <w:i/>
        </w:rPr>
        <w:t>New England Journal of Medicine</w:t>
      </w:r>
      <w:r w:rsidRPr="00371355">
        <w:t xml:space="preserve"> 1982;306(3):145-155.</w:t>
      </w:r>
    </w:p>
    <w:p w14:paraId="4C1B4611" w14:textId="77777777" w:rsidR="00371355" w:rsidRPr="00371355" w:rsidRDefault="00371355" w:rsidP="004F0385">
      <w:pPr>
        <w:pStyle w:val="EndNoteBibliography"/>
        <w:spacing w:before="240" w:after="0"/>
      </w:pPr>
      <w:r w:rsidRPr="00371355">
        <w:t>Jacobson, L.O.</w:t>
      </w:r>
      <w:r w:rsidRPr="00371355">
        <w:rPr>
          <w:i/>
        </w:rPr>
        <w:t>, et al.</w:t>
      </w:r>
      <w:r w:rsidRPr="00371355">
        <w:t xml:space="preserve"> Role of the Kidney in Erythropoiesis. </w:t>
      </w:r>
      <w:r w:rsidRPr="00371355">
        <w:rPr>
          <w:i/>
        </w:rPr>
        <w:t>Nature</w:t>
      </w:r>
      <w:r w:rsidRPr="00371355">
        <w:t xml:space="preserve"> 1957;179(4560):633-634.</w:t>
      </w:r>
    </w:p>
    <w:p w14:paraId="332A8E20" w14:textId="77777777" w:rsidR="00371355" w:rsidRPr="00371355" w:rsidRDefault="00371355" w:rsidP="004F0385">
      <w:pPr>
        <w:pStyle w:val="EndNoteBibliography"/>
        <w:spacing w:before="240" w:after="0"/>
      </w:pPr>
      <w:r w:rsidRPr="00371355">
        <w:t xml:space="preserve">Jamison, R. and Lacy, F.B. Evidence for urinary dilution by the collecting tubule. </w:t>
      </w:r>
      <w:r w:rsidRPr="00371355">
        <w:rPr>
          <w:i/>
        </w:rPr>
        <w:t>Am. J. Physiol</w:t>
      </w:r>
      <w:r w:rsidRPr="00371355">
        <w:t xml:space="preserve"> 1972;223:898-902.</w:t>
      </w:r>
    </w:p>
    <w:p w14:paraId="16792A99" w14:textId="77777777" w:rsidR="00371355" w:rsidRPr="00371355" w:rsidRDefault="00371355" w:rsidP="004F0385">
      <w:pPr>
        <w:pStyle w:val="EndNoteBibliography"/>
        <w:spacing w:before="240" w:after="0"/>
      </w:pPr>
      <w:r w:rsidRPr="00371355">
        <w:t>Jamison, R.L.</w:t>
      </w:r>
      <w:r w:rsidRPr="00371355">
        <w:rPr>
          <w:i/>
        </w:rPr>
        <w:t>, et al.</w:t>
      </w:r>
      <w:r w:rsidRPr="00371355">
        <w:t xml:space="preserve"> A micropuncture study of collecting tubule function in rats with hereditary diabetes insipidus. </w:t>
      </w:r>
      <w:r w:rsidRPr="00371355">
        <w:rPr>
          <w:i/>
        </w:rPr>
        <w:t>Journal of Clinical Investigation</w:t>
      </w:r>
      <w:r w:rsidRPr="00371355">
        <w:t xml:space="preserve"> 1971;50(11):2444.</w:t>
      </w:r>
    </w:p>
    <w:p w14:paraId="6748991B" w14:textId="77777777" w:rsidR="00371355" w:rsidRPr="00371355" w:rsidRDefault="00371355" w:rsidP="004F0385">
      <w:pPr>
        <w:pStyle w:val="EndNoteBibliography"/>
        <w:spacing w:before="240" w:after="0"/>
      </w:pPr>
      <w:r w:rsidRPr="00371355">
        <w:t>Jan, K.M. and Chien, S. Effect of hematocrit variations on coronary hemodynamics and oxygen utilization. 1977.</w:t>
      </w:r>
    </w:p>
    <w:p w14:paraId="4DAB9C67" w14:textId="77777777" w:rsidR="00371355" w:rsidRPr="00371355" w:rsidRDefault="00371355" w:rsidP="004F0385">
      <w:pPr>
        <w:pStyle w:val="EndNoteBibliography"/>
        <w:spacing w:before="240" w:after="0"/>
      </w:pPr>
      <w:r w:rsidRPr="00371355">
        <w:t xml:space="preserve">JÉQuier, E. Leptin Signaling, Adiposity, and Energy Balance. </w:t>
      </w:r>
      <w:r w:rsidRPr="00371355">
        <w:rPr>
          <w:i/>
        </w:rPr>
        <w:t>Annals of the New York Academy of Sciences</w:t>
      </w:r>
      <w:r w:rsidRPr="00371355">
        <w:t xml:space="preserve"> 2002;967(1):379-388.</w:t>
      </w:r>
    </w:p>
    <w:p w14:paraId="7618A922" w14:textId="77777777" w:rsidR="00371355" w:rsidRPr="00371355" w:rsidRDefault="00371355" w:rsidP="004F0385">
      <w:pPr>
        <w:pStyle w:val="EndNoteBibliography"/>
        <w:spacing w:before="240" w:after="0"/>
      </w:pPr>
      <w:r w:rsidRPr="00371355">
        <w:t>Kamon, E. and Belding, H.S. Heat uptake and dermal conductance in forearm and hand when heated. 1968.</w:t>
      </w:r>
    </w:p>
    <w:p w14:paraId="214791B9" w14:textId="77777777" w:rsidR="00371355" w:rsidRPr="00371355" w:rsidRDefault="00371355" w:rsidP="004F0385">
      <w:pPr>
        <w:pStyle w:val="EndNoteBibliography"/>
        <w:spacing w:before="240" w:after="0"/>
      </w:pPr>
      <w:r w:rsidRPr="00371355">
        <w:t xml:space="preserve">Katschinski, D.M. On heat and cells and proteins. </w:t>
      </w:r>
      <w:r w:rsidRPr="00371355">
        <w:rPr>
          <w:i/>
        </w:rPr>
        <w:t>Physiology</w:t>
      </w:r>
      <w:r w:rsidRPr="00371355">
        <w:t xml:space="preserve"> 2004;19(1):11-15.</w:t>
      </w:r>
    </w:p>
    <w:p w14:paraId="79173134" w14:textId="77777777" w:rsidR="00371355" w:rsidRPr="00371355" w:rsidRDefault="00371355" w:rsidP="004F0385">
      <w:pPr>
        <w:pStyle w:val="EndNoteBibliography"/>
        <w:spacing w:before="240" w:after="0"/>
      </w:pPr>
      <w:r w:rsidRPr="00371355">
        <w:t xml:space="preserve">Kety, S.S. and Schmidt, C.F. THE EFFECTS OF ALTERED ARTERIAL TENSIONS OF CARBON DIOXIDE AND OXYGEN ON CEREBRAL BLOOD FLOW AND CEREBRAL OXYGEN CONSUMPTION OF NORMAL YOUNG MEN 1. </w:t>
      </w:r>
      <w:r w:rsidRPr="00371355">
        <w:rPr>
          <w:i/>
        </w:rPr>
        <w:t>The Journal of Clinical Investigation</w:t>
      </w:r>
      <w:r w:rsidRPr="00371355">
        <w:t xml:space="preserve"> 1948;27(4):484-492.</w:t>
      </w:r>
    </w:p>
    <w:p w14:paraId="47BE3280" w14:textId="77777777" w:rsidR="00371355" w:rsidRPr="00371355" w:rsidRDefault="00371355" w:rsidP="004F0385">
      <w:pPr>
        <w:pStyle w:val="EndNoteBibliography"/>
        <w:spacing w:before="240" w:after="0"/>
      </w:pPr>
      <w:r w:rsidRPr="00371355">
        <w:t>Khokhar, A.</w:t>
      </w:r>
      <w:r w:rsidRPr="00371355">
        <w:rPr>
          <w:i/>
        </w:rPr>
        <w:t>, et al.</w:t>
      </w:r>
      <w:r w:rsidRPr="00371355">
        <w:t xml:space="preserve"> Effect of vasopressin on plasma volume and renin release in man. </w:t>
      </w:r>
      <w:r w:rsidRPr="00371355">
        <w:rPr>
          <w:i/>
        </w:rPr>
        <w:t>Clinical Science</w:t>
      </w:r>
      <w:r w:rsidRPr="00371355">
        <w:t xml:space="preserve"> 1976;50(Pt 5):415-424.</w:t>
      </w:r>
    </w:p>
    <w:p w14:paraId="06DD20BE" w14:textId="77777777" w:rsidR="00371355" w:rsidRPr="00371355" w:rsidRDefault="00371355" w:rsidP="004F0385">
      <w:pPr>
        <w:pStyle w:val="EndNoteBibliography"/>
        <w:spacing w:before="240" w:after="0"/>
      </w:pPr>
      <w:r w:rsidRPr="00371355">
        <w:t>Kintner, D.</w:t>
      </w:r>
      <w:r w:rsidRPr="00371355">
        <w:rPr>
          <w:i/>
        </w:rPr>
        <w:t>, et al.</w:t>
      </w:r>
      <w:r w:rsidRPr="00371355">
        <w:t xml:space="preserve"> 31P-MRS-based determination of brain intracellular and interstitial pH: its application to in vivo H+ compartmentation and cellular regulation during hypoxic/ischemic conditions. </w:t>
      </w:r>
      <w:r w:rsidRPr="00371355">
        <w:rPr>
          <w:i/>
        </w:rPr>
        <w:t>Neurochemical research</w:t>
      </w:r>
      <w:r w:rsidRPr="00371355">
        <w:t xml:space="preserve"> 2000;25(9-10):1385-1396.</w:t>
      </w:r>
    </w:p>
    <w:p w14:paraId="42BC0D37" w14:textId="77777777" w:rsidR="00371355" w:rsidRPr="00371355" w:rsidRDefault="00371355" w:rsidP="004F0385">
      <w:pPr>
        <w:pStyle w:val="EndNoteBibliography"/>
        <w:spacing w:before="240" w:after="0"/>
      </w:pPr>
      <w:r w:rsidRPr="00371355">
        <w:t>Kittnar, O. and Mlček, M. Atlas fyziologických regulací. Grada Publishing as; 2009.</w:t>
      </w:r>
    </w:p>
    <w:p w14:paraId="005C8707" w14:textId="77777777" w:rsidR="00371355" w:rsidRPr="00371355" w:rsidRDefault="00371355" w:rsidP="004F0385">
      <w:pPr>
        <w:pStyle w:val="EndNoteBibliography"/>
        <w:spacing w:before="240" w:after="0"/>
      </w:pPr>
      <w:r w:rsidRPr="00371355">
        <w:t xml:space="preserve">Kofránek, J. Complex model of blood acid-base balance. In: Ziethamlová, M., editor, </w:t>
      </w:r>
      <w:r w:rsidRPr="00371355">
        <w:rPr>
          <w:i/>
        </w:rPr>
        <w:t>MEDSOFT 2009</w:t>
      </w:r>
      <w:r w:rsidRPr="00371355">
        <w:t>. Creative Connections; 2009. p. 23-60.</w:t>
      </w:r>
    </w:p>
    <w:p w14:paraId="66915E55" w14:textId="77777777" w:rsidR="00371355" w:rsidRPr="00371355" w:rsidRDefault="00371355" w:rsidP="004F0385">
      <w:pPr>
        <w:pStyle w:val="EndNoteBibliography"/>
        <w:spacing w:before="240" w:after="0"/>
      </w:pPr>
      <w:r w:rsidRPr="00371355">
        <w:t xml:space="preserve">Kofránek, J., Mateják, M. and Privitzer, P. Leaving toil to machines - building simulation kernel of educational software in modern software environments. In, </w:t>
      </w:r>
      <w:r w:rsidRPr="00371355">
        <w:rPr>
          <w:i/>
        </w:rPr>
        <w:t>Mefanet 2009</w:t>
      </w:r>
      <w:r w:rsidRPr="00371355">
        <w:t>. Masaryk University, Brno; 2009.</w:t>
      </w:r>
    </w:p>
    <w:p w14:paraId="279A5A9C" w14:textId="77777777" w:rsidR="00371355" w:rsidRPr="00371355" w:rsidRDefault="00371355" w:rsidP="004F0385">
      <w:pPr>
        <w:pStyle w:val="EndNoteBibliography"/>
        <w:spacing w:before="240" w:after="0"/>
      </w:pPr>
      <w:r w:rsidRPr="00371355">
        <w:t xml:space="preserve">Kofranek, J., Matousek, S. and Andrlik, M. Border flux balance approach towards modelling acid-base chemistry and blood gases transport. In, </w:t>
      </w:r>
      <w:r w:rsidRPr="00371355">
        <w:rPr>
          <w:i/>
        </w:rPr>
        <w:t>In: Proceedings of the 6th EUROSIM congress on modelling and simulation. Ljubljana: University of Ljubljana</w:t>
      </w:r>
      <w:r w:rsidRPr="00371355">
        <w:t>. 2007. p. 1-9.</w:t>
      </w:r>
    </w:p>
    <w:p w14:paraId="7A9A575C" w14:textId="77777777" w:rsidR="00371355" w:rsidRPr="00371355" w:rsidRDefault="00371355" w:rsidP="004F0385">
      <w:pPr>
        <w:pStyle w:val="EndNoteBibliography"/>
        <w:spacing w:before="240" w:after="0"/>
      </w:pPr>
      <w:r w:rsidRPr="00371355">
        <w:lastRenderedPageBreak/>
        <w:t>Kotani, K.</w:t>
      </w:r>
      <w:r w:rsidRPr="00371355">
        <w:rPr>
          <w:i/>
        </w:rPr>
        <w:t>, et al.</w:t>
      </w:r>
      <w:r w:rsidRPr="00371355">
        <w:t xml:space="preserve"> GLUT4 glucose transporter deficiency increases hepatic lipid production and peripheral lipid utilization. </w:t>
      </w:r>
      <w:r w:rsidRPr="00371355">
        <w:rPr>
          <w:i/>
        </w:rPr>
        <w:t>The Journal of clinical investigation</w:t>
      </w:r>
      <w:r w:rsidRPr="00371355">
        <w:t xml:space="preserve"> 2004;114(11):1666-1675.</w:t>
      </w:r>
    </w:p>
    <w:p w14:paraId="1F6DE486" w14:textId="77777777" w:rsidR="00371355" w:rsidRPr="00371355" w:rsidRDefault="00371355" w:rsidP="004F0385">
      <w:pPr>
        <w:pStyle w:val="EndNoteBibliography"/>
        <w:spacing w:before="240" w:after="0"/>
      </w:pPr>
      <w:r w:rsidRPr="00371355">
        <w:t xml:space="preserve">Kulhánek, T., Kofránek, J. and Mateják, M. Modeling of short-term mechanism of arterial pressure control in the cardiovascular system: Object-oriented and acausal approach. </w:t>
      </w:r>
      <w:r w:rsidRPr="00371355">
        <w:rPr>
          <w:i/>
        </w:rPr>
        <w:t>Computers in Biology and Medicine</w:t>
      </w:r>
      <w:r w:rsidRPr="00371355">
        <w:t xml:space="preserve"> 2014;54(0):137-144.</w:t>
      </w:r>
    </w:p>
    <w:p w14:paraId="3E197E46" w14:textId="77777777" w:rsidR="00371355" w:rsidRPr="00371355" w:rsidRDefault="00371355" w:rsidP="004F0385">
      <w:pPr>
        <w:pStyle w:val="EndNoteBibliography"/>
        <w:spacing w:before="240" w:after="0"/>
      </w:pPr>
      <w:r w:rsidRPr="00371355">
        <w:t>Kulhánek, T.</w:t>
      </w:r>
      <w:r w:rsidRPr="00371355">
        <w:rPr>
          <w:i/>
        </w:rPr>
        <w:t>, et al.</w:t>
      </w:r>
      <w:r w:rsidRPr="00371355">
        <w:t xml:space="preserve"> Simple models of the cardiovascular system for educational and research purposes. </w:t>
      </w:r>
      <w:r w:rsidRPr="00371355">
        <w:rPr>
          <w:i/>
        </w:rPr>
        <w:t>MEFANET Journal</w:t>
      </w:r>
      <w:r w:rsidRPr="00371355">
        <w:t xml:space="preserve"> 2014.</w:t>
      </w:r>
    </w:p>
    <w:p w14:paraId="29BE6D74" w14:textId="77777777" w:rsidR="00371355" w:rsidRPr="00371355" w:rsidRDefault="00371355" w:rsidP="004F0385">
      <w:pPr>
        <w:pStyle w:val="EndNoteBibliography"/>
        <w:spacing w:before="240" w:after="0"/>
      </w:pPr>
      <w:r w:rsidRPr="00371355">
        <w:t>Lankford, S.P.</w:t>
      </w:r>
      <w:r w:rsidRPr="00371355">
        <w:rPr>
          <w:i/>
        </w:rPr>
        <w:t>, et al.</w:t>
      </w:r>
      <w:r w:rsidRPr="00371355">
        <w:t xml:space="preserve"> Regulation of collecting duct water permeability independent of cAMP-mediated AVP response. </w:t>
      </w:r>
      <w:r w:rsidRPr="00371355">
        <w:rPr>
          <w:i/>
        </w:rPr>
        <w:t>American Journal of Physiology-Renal Physiology</w:t>
      </w:r>
      <w:r w:rsidRPr="00371355">
        <w:t xml:space="preserve"> 1991;261(3):F554-F566.</w:t>
      </w:r>
    </w:p>
    <w:p w14:paraId="1D85A58E" w14:textId="77777777" w:rsidR="00371355" w:rsidRPr="00371355" w:rsidRDefault="00371355" w:rsidP="004F0385">
      <w:pPr>
        <w:pStyle w:val="EndNoteBibliography"/>
        <w:spacing w:before="240" w:after="0"/>
      </w:pPr>
      <w:r w:rsidRPr="00371355">
        <w:t xml:space="preserve">Larsen, P.R. Direct immunoassay of triiodothyronine in human serum. </w:t>
      </w:r>
      <w:r w:rsidRPr="00371355">
        <w:rPr>
          <w:i/>
        </w:rPr>
        <w:t>The Journal of Clinical Investigation</w:t>
      </w:r>
      <w:r w:rsidRPr="00371355">
        <w:t xml:space="preserve"> 1972;51(8):1939-1949.</w:t>
      </w:r>
    </w:p>
    <w:p w14:paraId="601263F8" w14:textId="77777777" w:rsidR="00371355" w:rsidRPr="00371355" w:rsidRDefault="00371355" w:rsidP="004F0385">
      <w:pPr>
        <w:pStyle w:val="EndNoteBibliography"/>
        <w:spacing w:before="240" w:after="0"/>
      </w:pPr>
      <w:r w:rsidRPr="00371355">
        <w:t xml:space="preserve">LAUGHLIN, M.H. Skeletal muscle blood flow capacity: role of muscle pump in exercise hyperemia. </w:t>
      </w:r>
      <w:r w:rsidRPr="00371355">
        <w:rPr>
          <w:i/>
        </w:rPr>
        <w:t>Am J Physiol</w:t>
      </w:r>
      <w:r w:rsidRPr="00371355">
        <w:t xml:space="preserve"> 1987;253:1004.</w:t>
      </w:r>
    </w:p>
    <w:p w14:paraId="686DBB07" w14:textId="77777777" w:rsidR="00371355" w:rsidRPr="00371355" w:rsidRDefault="00371355" w:rsidP="004F0385">
      <w:pPr>
        <w:pStyle w:val="EndNoteBibliography"/>
        <w:spacing w:before="240" w:after="0"/>
      </w:pPr>
      <w:r w:rsidRPr="00371355">
        <w:t xml:space="preserve">Laughlin, M.H. and Armstrong, R. Rat muscle blood flows as a function of time during prolonged slow treadmill exercise. </w:t>
      </w:r>
      <w:r w:rsidRPr="00371355">
        <w:rPr>
          <w:i/>
        </w:rPr>
        <w:t>Am J Physiol Heart Circ Physiol</w:t>
      </w:r>
      <w:r w:rsidRPr="00371355">
        <w:t xml:space="preserve"> 1983;244:H814-H824.</w:t>
      </w:r>
    </w:p>
    <w:p w14:paraId="0929183F" w14:textId="77777777" w:rsidR="00371355" w:rsidRPr="00371355" w:rsidRDefault="00371355" w:rsidP="004F0385">
      <w:pPr>
        <w:pStyle w:val="EndNoteBibliography"/>
        <w:spacing w:before="240" w:after="0"/>
      </w:pPr>
      <w:r w:rsidRPr="00371355">
        <w:t xml:space="preserve">Levitin, H., Branscome, W. and Epstein, F.H. The pathogenesis of hypochloremia in respiratory acidosis. </w:t>
      </w:r>
      <w:r w:rsidRPr="00371355">
        <w:rPr>
          <w:i/>
        </w:rPr>
        <w:t>Journal of Clinical Investigation</w:t>
      </w:r>
      <w:r w:rsidRPr="00371355">
        <w:t xml:space="preserve"> 1958;37(12):1667.</w:t>
      </w:r>
    </w:p>
    <w:p w14:paraId="42BA5CA1" w14:textId="77777777" w:rsidR="00371355" w:rsidRPr="00371355" w:rsidRDefault="00371355" w:rsidP="004F0385">
      <w:pPr>
        <w:pStyle w:val="EndNoteBibliography"/>
        <w:spacing w:before="240" w:after="0"/>
      </w:pPr>
      <w:r w:rsidRPr="00371355">
        <w:t xml:space="preserve">Little, W.C. and Cheng, C.P. Effect of exercise on left ventricular-arterial coupling assessed in the pressure-volume plane. </w:t>
      </w:r>
      <w:r w:rsidRPr="00371355">
        <w:rPr>
          <w:i/>
        </w:rPr>
        <w:t>AMERICAN JOURNAL OF PHYSIOLOGY</w:t>
      </w:r>
      <w:r w:rsidRPr="00371355">
        <w:t xml:space="preserve"> 1993;264:H1629-H1629.</w:t>
      </w:r>
    </w:p>
    <w:p w14:paraId="13557104" w14:textId="77777777" w:rsidR="00371355" w:rsidRPr="00371355" w:rsidRDefault="00371355" w:rsidP="004F0385">
      <w:pPr>
        <w:pStyle w:val="EndNoteBibliography"/>
        <w:spacing w:before="240" w:after="0"/>
      </w:pPr>
      <w:r w:rsidRPr="00371355">
        <w:t xml:space="preserve">Maass-Moreno, R. and Rothe, C.F. Contribution of the large hepatic veins to postsinusoidal vascular resistance. </w:t>
      </w:r>
      <w:r w:rsidRPr="00371355">
        <w:rPr>
          <w:i/>
        </w:rPr>
        <w:t>Am J Physiol Gastrointest Liver Physiol</w:t>
      </w:r>
      <w:r w:rsidRPr="00371355">
        <w:t xml:space="preserve"> 1992;262:G14-G22.</w:t>
      </w:r>
    </w:p>
    <w:p w14:paraId="7DC97A5A" w14:textId="77777777" w:rsidR="00371355" w:rsidRPr="00371355" w:rsidRDefault="00371355" w:rsidP="004F0385">
      <w:pPr>
        <w:pStyle w:val="EndNoteBibliography"/>
        <w:spacing w:before="240" w:after="0"/>
      </w:pPr>
      <w:r w:rsidRPr="00371355">
        <w:t>Manning, R.D. Renal hemodynamic, fluid volume, and arterial pressure changes during hyperproteinemia. 1987.</w:t>
      </w:r>
    </w:p>
    <w:p w14:paraId="68E3D19C" w14:textId="77777777" w:rsidR="00371355" w:rsidRPr="00371355" w:rsidRDefault="00371355" w:rsidP="004F0385">
      <w:pPr>
        <w:pStyle w:val="EndNoteBibliography"/>
        <w:spacing w:before="240" w:after="0"/>
      </w:pPr>
      <w:r w:rsidRPr="00371355">
        <w:t>Manning, R.D. Effects of hypoproteinemia on blood volume and arterial pressure of volume-loaded dogs. 1990.</w:t>
      </w:r>
    </w:p>
    <w:p w14:paraId="3E14C3D9" w14:textId="77777777" w:rsidR="00371355" w:rsidRPr="00371355" w:rsidRDefault="00371355" w:rsidP="004F0385">
      <w:pPr>
        <w:pStyle w:val="EndNoteBibliography"/>
        <w:spacing w:before="240" w:after="0"/>
      </w:pPr>
      <w:r w:rsidRPr="00371355">
        <w:t>Mantzoros, C.S.</w:t>
      </w:r>
      <w:r w:rsidRPr="00371355">
        <w:rPr>
          <w:i/>
        </w:rPr>
        <w:t>, et al.</w:t>
      </w:r>
      <w:r w:rsidRPr="00371355">
        <w:t xml:space="preserve"> Leptin in human physiology and pathophysiology. 2011.</w:t>
      </w:r>
    </w:p>
    <w:p w14:paraId="46EDCCBE" w14:textId="77777777" w:rsidR="00371355" w:rsidRPr="00371355" w:rsidRDefault="00371355" w:rsidP="004F0385">
      <w:pPr>
        <w:pStyle w:val="EndNoteBibliography"/>
        <w:spacing w:before="240" w:after="0"/>
      </w:pPr>
      <w:r w:rsidRPr="00371355">
        <w:t xml:space="preserve">Mateják, M. Simulovanie ketoacidózy. </w:t>
      </w:r>
      <w:r w:rsidRPr="00371355">
        <w:rPr>
          <w:i/>
        </w:rPr>
        <w:t>Medsoft</w:t>
      </w:r>
      <w:r w:rsidRPr="00371355">
        <w:t xml:space="preserve"> 2013:140-150.</w:t>
      </w:r>
    </w:p>
    <w:p w14:paraId="0DD0BB6E" w14:textId="77777777" w:rsidR="00371355" w:rsidRPr="00371355" w:rsidRDefault="00371355" w:rsidP="004F0385">
      <w:pPr>
        <w:pStyle w:val="EndNoteBibliography"/>
        <w:spacing w:before="240" w:after="0"/>
      </w:pPr>
      <w:r w:rsidRPr="00371355">
        <w:t xml:space="preserve">Mateják, M. Simulovanie ketoacidózy. In, </w:t>
      </w:r>
      <w:r w:rsidRPr="00371355">
        <w:rPr>
          <w:i/>
        </w:rPr>
        <w:t>Medsoft 2013</w:t>
      </w:r>
      <w:r w:rsidRPr="00371355">
        <w:t>. 2013. p. 140-150.</w:t>
      </w:r>
    </w:p>
    <w:p w14:paraId="173214E0" w14:textId="77777777" w:rsidR="00371355" w:rsidRPr="00371355" w:rsidRDefault="00371355" w:rsidP="004F0385">
      <w:pPr>
        <w:pStyle w:val="EndNoteBibliography"/>
        <w:spacing w:before="240" w:after="0"/>
      </w:pPr>
      <w:r w:rsidRPr="00371355">
        <w:t xml:space="preserve">Mateják, M. Adairove viazanie O2, CO2 a H+ na hemoglobín In, </w:t>
      </w:r>
      <w:r w:rsidRPr="00371355">
        <w:rPr>
          <w:i/>
        </w:rPr>
        <w:t>Medsoft 2015</w:t>
      </w:r>
      <w:r w:rsidRPr="00371355">
        <w:t>. 2015. p. 140-149.</w:t>
      </w:r>
    </w:p>
    <w:p w14:paraId="7301D22F" w14:textId="77777777" w:rsidR="00371355" w:rsidRPr="00371355" w:rsidRDefault="00371355" w:rsidP="004F0385">
      <w:pPr>
        <w:pStyle w:val="EndNoteBibliography"/>
        <w:spacing w:before="240" w:after="0"/>
      </w:pPr>
      <w:r w:rsidRPr="00371355">
        <w:t xml:space="preserve">Mateják, M. and Kofránek, J. Rozsáhlý model fyziologických regulací v Modelice. In, </w:t>
      </w:r>
      <w:r w:rsidRPr="00371355">
        <w:rPr>
          <w:i/>
        </w:rPr>
        <w:t>Medsoft 2010</w:t>
      </w:r>
      <w:r w:rsidRPr="00371355">
        <w:t>. 2010. p. 126-146.</w:t>
      </w:r>
    </w:p>
    <w:p w14:paraId="3DC9D2EB" w14:textId="77777777" w:rsidR="00371355" w:rsidRPr="00371355" w:rsidRDefault="00371355" w:rsidP="004F0385">
      <w:pPr>
        <w:pStyle w:val="EndNoteBibliography"/>
        <w:spacing w:before="240" w:after="0"/>
      </w:pPr>
      <w:r w:rsidRPr="00371355">
        <w:t xml:space="preserve">Mateják, M. and Kofránek, J. HumMod–Golem Edition–Rozsáhlý model fyziologických systémů. In, </w:t>
      </w:r>
      <w:r w:rsidRPr="00371355">
        <w:rPr>
          <w:i/>
        </w:rPr>
        <w:t>Medsoft 2011</w:t>
      </w:r>
      <w:r w:rsidRPr="00371355">
        <w:t>. 2011. p. 182-196.</w:t>
      </w:r>
    </w:p>
    <w:p w14:paraId="48665D33" w14:textId="77777777" w:rsidR="00371355" w:rsidRPr="00371355" w:rsidRDefault="00371355" w:rsidP="004F0385">
      <w:pPr>
        <w:pStyle w:val="EndNoteBibliography"/>
        <w:spacing w:before="240" w:after="0"/>
      </w:pPr>
      <w:r w:rsidRPr="00371355">
        <w:lastRenderedPageBreak/>
        <w:t xml:space="preserve">Mateják, M., Kofránek, J. and Rusz, J. Akauzální" vzkříšení" Guytonova diagramu. In, </w:t>
      </w:r>
      <w:r w:rsidRPr="00371355">
        <w:rPr>
          <w:i/>
        </w:rPr>
        <w:t>Medsoft 2009</w:t>
      </w:r>
      <w:r w:rsidRPr="00371355">
        <w:t>. 2009. p. 105.</w:t>
      </w:r>
    </w:p>
    <w:p w14:paraId="1321BBAB" w14:textId="77777777" w:rsidR="00371355" w:rsidRPr="00371355" w:rsidRDefault="00371355" w:rsidP="004F0385">
      <w:pPr>
        <w:pStyle w:val="EndNoteBibliography"/>
        <w:spacing w:before="240" w:after="0"/>
      </w:pPr>
      <w:r w:rsidRPr="00371355">
        <w:t xml:space="preserve">Mateják, M., Kulhánek, T. and Matoušek, S. Adair-based hemoglobin equilibrium with oxygen, carbon dioxide and hydrogen ion activity. </w:t>
      </w:r>
      <w:r w:rsidRPr="00371355">
        <w:rPr>
          <w:i/>
        </w:rPr>
        <w:t>Scandinavian Journal of Clinical &amp; Laboratory Investigation</w:t>
      </w:r>
      <w:r w:rsidRPr="00371355">
        <w:t xml:space="preserve"> 2015:1-8.</w:t>
      </w:r>
    </w:p>
    <w:p w14:paraId="1B45A9BD"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Physiolibrary - Modelica library for Physiology. In, </w:t>
      </w:r>
      <w:r w:rsidRPr="00371355">
        <w:rPr>
          <w:i/>
        </w:rPr>
        <w:t>10th International Modelica Conference</w:t>
      </w:r>
      <w:r w:rsidRPr="00371355">
        <w:t>. Lund, Sweden; 2014.</w:t>
      </w:r>
    </w:p>
    <w:p w14:paraId="7ED430E2"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Model ECMO oxygenátoru. </w:t>
      </w:r>
      <w:r w:rsidRPr="00371355">
        <w:rPr>
          <w:i/>
        </w:rPr>
        <w:t>Medsoft</w:t>
      </w:r>
      <w:r w:rsidRPr="00371355">
        <w:t xml:space="preserve"> 2012:205-2014.</w:t>
      </w:r>
    </w:p>
    <w:p w14:paraId="7D30CBAA" w14:textId="77777777" w:rsidR="00371355" w:rsidRPr="00371355" w:rsidRDefault="00371355" w:rsidP="004F0385">
      <w:pPr>
        <w:pStyle w:val="EndNoteBibliography"/>
        <w:spacing w:before="240" w:after="0"/>
      </w:pPr>
      <w:r w:rsidRPr="00371355">
        <w:t xml:space="preserve">Mateják, M., Privitzer, P. and Kofránek, J. Modelica vs. blokovo-orientované jazyky matematického modelovania. In: Janech, J., editor, </w:t>
      </w:r>
      <w:r w:rsidRPr="00371355">
        <w:rPr>
          <w:i/>
        </w:rPr>
        <w:t>OBJEKTY 2008</w:t>
      </w:r>
      <w:r w:rsidRPr="00371355">
        <w:t>. Žilina, SR: Edis Žilina; 2008. p. 79-94.</w:t>
      </w:r>
    </w:p>
    <w:p w14:paraId="4B1C71BF" w14:textId="77777777" w:rsidR="00371355" w:rsidRPr="00371355" w:rsidRDefault="00371355" w:rsidP="004F0385">
      <w:pPr>
        <w:pStyle w:val="EndNoteBibliography"/>
        <w:spacing w:before="240" w:after="0"/>
      </w:pPr>
      <w:r w:rsidRPr="00371355">
        <w:t>Mayerson, H.S., Sweeney, H.M. and Toth, L.A. THE INFLUENCE OF POSTURE ON CIRCULATION TIME. 1939.</w:t>
      </w:r>
    </w:p>
    <w:p w14:paraId="6790BFBE" w14:textId="77777777" w:rsidR="00371355" w:rsidRPr="00371355" w:rsidRDefault="00371355" w:rsidP="004F0385">
      <w:pPr>
        <w:pStyle w:val="EndNoteBibliography"/>
        <w:spacing w:before="240" w:after="0"/>
      </w:pPr>
      <w:r w:rsidRPr="00371355">
        <w:t>Mayerson, H.S.</w:t>
      </w:r>
      <w:r w:rsidRPr="00371355">
        <w:rPr>
          <w:i/>
        </w:rPr>
        <w:t>, et al.</w:t>
      </w:r>
      <w:r w:rsidRPr="00371355">
        <w:t xml:space="preserve"> Regional differences in capillary permeability. 1960.</w:t>
      </w:r>
    </w:p>
    <w:p w14:paraId="6AA5A33E" w14:textId="77777777" w:rsidR="00371355" w:rsidRPr="00371355" w:rsidRDefault="00371355" w:rsidP="004F0385">
      <w:pPr>
        <w:pStyle w:val="EndNoteBibliography"/>
        <w:spacing w:before="240" w:after="0"/>
      </w:pPr>
      <w:r w:rsidRPr="00371355">
        <w:t xml:space="preserve">McCulloch, W.S. and Pitts, W. A logical calculus of the ideas immanent in nervous activity. </w:t>
      </w:r>
      <w:r w:rsidRPr="00371355">
        <w:rPr>
          <w:i/>
        </w:rPr>
        <w:t>The bulletin of mathematical biophysics</w:t>
      </w:r>
      <w:r w:rsidRPr="00371355">
        <w:t xml:space="preserve"> 1943;5(4):115-133.</w:t>
      </w:r>
    </w:p>
    <w:p w14:paraId="634E31FE"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The American Journal of Medicine</w:t>
      </w:r>
      <w:r w:rsidRPr="00371355">
        <w:t xml:space="preserve"> 1976;61(1):9-13.</w:t>
      </w:r>
    </w:p>
    <w:p w14:paraId="4D78DE39"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Am J Med</w:t>
      </w:r>
      <w:r w:rsidRPr="00371355">
        <w:t xml:space="preserve"> 1976;61(1):9-13.</w:t>
      </w:r>
    </w:p>
    <w:p w14:paraId="6A83E64C" w14:textId="77777777" w:rsidR="00371355" w:rsidRPr="00371355" w:rsidRDefault="00371355" w:rsidP="004F0385">
      <w:pPr>
        <w:pStyle w:val="EndNoteBibliography"/>
        <w:spacing w:before="240" w:after="0"/>
      </w:pPr>
      <w:r w:rsidRPr="00371355">
        <w:t>Mellander, S. and Bjornberg, J. Regulation of Vascular Smooth Muscle Tone and Capillary Pressure. 1992.</w:t>
      </w:r>
    </w:p>
    <w:p w14:paraId="2BFE026B" w14:textId="77777777" w:rsidR="00371355" w:rsidRPr="00371355" w:rsidRDefault="00371355" w:rsidP="004F0385">
      <w:pPr>
        <w:pStyle w:val="EndNoteBibliography"/>
        <w:spacing w:before="240" w:after="0"/>
      </w:pPr>
      <w:r w:rsidRPr="00371355">
        <w:t>METZLER, C.H.</w:t>
      </w:r>
      <w:r w:rsidRPr="00371355">
        <w:rPr>
          <w:i/>
        </w:rPr>
        <w:t>, et al.</w:t>
      </w:r>
      <w:r w:rsidRPr="00371355">
        <w:t xml:space="preserve"> Increased right or left atrial pressure stimulates release of atrial natriuretic peptides in conscious dogs. </w:t>
      </w:r>
      <w:r w:rsidRPr="00371355">
        <w:rPr>
          <w:i/>
        </w:rPr>
        <w:t>Endocrinology</w:t>
      </w:r>
      <w:r w:rsidRPr="00371355">
        <w:t xml:space="preserve"> 1986;119(5):2396-2398.</w:t>
      </w:r>
    </w:p>
    <w:p w14:paraId="66ED1782" w14:textId="77777777" w:rsidR="00371355" w:rsidRPr="00371355" w:rsidRDefault="00371355" w:rsidP="004F0385">
      <w:pPr>
        <w:pStyle w:val="EndNoteBibliography"/>
        <w:spacing w:before="240" w:after="0"/>
      </w:pPr>
      <w:r w:rsidRPr="00371355">
        <w:t>Miles, P.D.</w:t>
      </w:r>
      <w:r w:rsidRPr="00371355">
        <w:rPr>
          <w:i/>
        </w:rPr>
        <w:t>, et al.</w:t>
      </w:r>
      <w:r w:rsidRPr="00371355">
        <w:t xml:space="preserve"> Kinetics of insulin action in vivo: identification of rate-limiting steps. </w:t>
      </w:r>
      <w:r w:rsidRPr="00371355">
        <w:rPr>
          <w:i/>
        </w:rPr>
        <w:t>Diabetes</w:t>
      </w:r>
      <w:r w:rsidRPr="00371355">
        <w:t xml:space="preserve"> 1995;44(8):947-953.</w:t>
      </w:r>
    </w:p>
    <w:p w14:paraId="3A4DE2D9" w14:textId="77777777" w:rsidR="00371355" w:rsidRPr="00371355" w:rsidRDefault="00371355" w:rsidP="004F0385">
      <w:pPr>
        <w:pStyle w:val="EndNoteBibliography"/>
        <w:spacing w:before="240" w:after="0"/>
      </w:pPr>
      <w:r w:rsidRPr="00371355">
        <w:t xml:space="preserve">Miller, M.E., Cronkite, E.P. and Garcia, J.F. Plasma levels of immunoreactive erythropoietin after acute blood loss in man. </w:t>
      </w:r>
      <w:r w:rsidRPr="00371355">
        <w:rPr>
          <w:i/>
        </w:rPr>
        <w:t>British journal of haematology</w:t>
      </w:r>
      <w:r w:rsidRPr="00371355">
        <w:t xml:space="preserve"> 1982;52(4):545-549.</w:t>
      </w:r>
    </w:p>
    <w:p w14:paraId="1C178A57" w14:textId="77777777" w:rsidR="00371355" w:rsidRPr="00371355" w:rsidRDefault="00371355" w:rsidP="004F0385">
      <w:pPr>
        <w:pStyle w:val="EndNoteBibliography"/>
        <w:spacing w:before="240" w:after="0"/>
      </w:pPr>
      <w:r w:rsidRPr="00371355">
        <w:t>Mizelle, H.L.</w:t>
      </w:r>
      <w:r w:rsidRPr="00371355">
        <w:rPr>
          <w:i/>
        </w:rPr>
        <w:t>, et al.</w:t>
      </w:r>
      <w:r w:rsidRPr="00371355">
        <w:t xml:space="preserve"> Atrial natriuretic peptide induces sustained natriuresis in conscious dogs. </w:t>
      </w:r>
      <w:r w:rsidRPr="00371355">
        <w:rPr>
          <w:i/>
        </w:rPr>
        <w:t>American Journal of Physiology-Regulatory, Integrative and Comparative Physiology</w:t>
      </w:r>
      <w:r w:rsidRPr="00371355">
        <w:t xml:space="preserve"> 1990;258(6):R1445-R1452.</w:t>
      </w:r>
    </w:p>
    <w:p w14:paraId="4F4DE2B9" w14:textId="77777777" w:rsidR="00371355" w:rsidRPr="00371355" w:rsidRDefault="00371355" w:rsidP="004F0385">
      <w:pPr>
        <w:pStyle w:val="EndNoteBibliography"/>
        <w:spacing w:before="240" w:after="0"/>
      </w:pPr>
      <w:r w:rsidRPr="00371355">
        <w:t xml:space="preserve">Moore, L.C. and Casellas, D. Tubuloglomerular feedback dependence of autoregulation in rat juxtamedullary afferent arterioles. </w:t>
      </w:r>
      <w:r w:rsidRPr="00371355">
        <w:rPr>
          <w:i/>
        </w:rPr>
        <w:t>Kidney Int</w:t>
      </w:r>
      <w:r w:rsidRPr="00371355">
        <w:t xml:space="preserve"> 1990;37(6):1402-1408.</w:t>
      </w:r>
    </w:p>
    <w:p w14:paraId="1C4C8D35" w14:textId="77777777" w:rsidR="00371355" w:rsidRPr="00371355" w:rsidRDefault="00371355" w:rsidP="004F0385">
      <w:pPr>
        <w:pStyle w:val="EndNoteBibliography"/>
        <w:spacing w:before="240" w:after="0"/>
      </w:pPr>
      <w:r w:rsidRPr="00371355">
        <w:t xml:space="preserve">Mortimer, R.G. 8 - The Thermodynamics of Electrical Systems. In: Mortimer, R.G., editor, </w:t>
      </w:r>
      <w:r w:rsidRPr="00371355">
        <w:rPr>
          <w:i/>
        </w:rPr>
        <w:t>Physical Chemistry (Third Edition)</w:t>
      </w:r>
      <w:r w:rsidRPr="00371355">
        <w:t>. Burlington: Academic Press; 2008. p. 297.</w:t>
      </w:r>
    </w:p>
    <w:p w14:paraId="738725D5" w14:textId="77777777" w:rsidR="00371355" w:rsidRPr="00371355" w:rsidRDefault="00371355" w:rsidP="004F0385">
      <w:pPr>
        <w:pStyle w:val="EndNoteBibliography"/>
        <w:spacing w:before="240" w:after="0"/>
      </w:pPr>
      <w:r w:rsidRPr="00371355">
        <w:lastRenderedPageBreak/>
        <w:t>Mortimer, R.G. Physical Chemistry (Third Edition). In: Mortimer, R.G., editor. Burlington: Academic Press; 2008. p. 1-1385.</w:t>
      </w:r>
    </w:p>
    <w:p w14:paraId="23CEB6C0" w14:textId="77777777" w:rsidR="00371355" w:rsidRPr="00371355" w:rsidRDefault="00371355" w:rsidP="004F0385">
      <w:pPr>
        <w:pStyle w:val="EndNoteBibliography"/>
        <w:spacing w:before="240" w:after="0"/>
      </w:pPr>
      <w:r w:rsidRPr="00371355">
        <w:t>Myers Jr, M.G.</w:t>
      </w:r>
      <w:r w:rsidRPr="00371355">
        <w:rPr>
          <w:i/>
        </w:rPr>
        <w:t>, et al.</w:t>
      </w:r>
      <w:r w:rsidRPr="00371355">
        <w:t xml:space="preserve"> Obesity and leptin resistance: distinguishing cause from effect. </w:t>
      </w:r>
      <w:r w:rsidRPr="00371355">
        <w:rPr>
          <w:i/>
        </w:rPr>
        <w:t>Trends in Endocrinology &amp; Metabolism</w:t>
      </w:r>
      <w:r w:rsidRPr="00371355">
        <w:t xml:space="preserve"> 2010;21(11):643-651.</w:t>
      </w:r>
    </w:p>
    <w:p w14:paraId="2767FF7B" w14:textId="77777777" w:rsidR="00371355" w:rsidRPr="00371355" w:rsidRDefault="00371355" w:rsidP="004F0385">
      <w:pPr>
        <w:pStyle w:val="EndNoteBibliography"/>
        <w:spacing w:before="240" w:after="0"/>
      </w:pPr>
      <w:r w:rsidRPr="00371355">
        <w:t>Nicoloff, J.T.</w:t>
      </w:r>
      <w:r w:rsidRPr="00371355">
        <w:rPr>
          <w:i/>
        </w:rPr>
        <w:t>, et al.</w:t>
      </w:r>
      <w:r w:rsidRPr="00371355">
        <w:t xml:space="preserve"> Simultaneous Measurement of Thyroxine and Triiodothyronine Peripheral Turnover Kinetics in Man. </w:t>
      </w:r>
      <w:r w:rsidRPr="00371355">
        <w:rPr>
          <w:i/>
        </w:rPr>
        <w:t>The Journal of Clinical Investigation</w:t>
      </w:r>
      <w:r w:rsidRPr="00371355">
        <w:t xml:space="preserve"> 1972;51(3):473-483.</w:t>
      </w:r>
    </w:p>
    <w:p w14:paraId="6841F764" w14:textId="77777777" w:rsidR="00371355" w:rsidRPr="00371355" w:rsidRDefault="00371355" w:rsidP="004F0385">
      <w:pPr>
        <w:pStyle w:val="EndNoteBibliography"/>
        <w:spacing w:before="240" w:after="0"/>
      </w:pPr>
      <w:r w:rsidRPr="00371355">
        <w:t>Nielsen, S.</w:t>
      </w:r>
      <w:r w:rsidRPr="00371355">
        <w:rPr>
          <w:i/>
        </w:rPr>
        <w:t>, et al.</w:t>
      </w:r>
      <w:r w:rsidRPr="00371355">
        <w:t xml:space="preserve"> Key roles of renal aquaporins in water balance and water-balance disorders. </w:t>
      </w:r>
      <w:r w:rsidRPr="00371355">
        <w:rPr>
          <w:i/>
        </w:rPr>
        <w:t>Physiology</w:t>
      </w:r>
      <w:r w:rsidRPr="00371355">
        <w:t xml:space="preserve"> 2000;15(3):136-143.</w:t>
      </w:r>
    </w:p>
    <w:p w14:paraId="7397910D" w14:textId="77777777" w:rsidR="00371355" w:rsidRPr="00371355" w:rsidRDefault="00371355" w:rsidP="004F0385">
      <w:pPr>
        <w:pStyle w:val="EndNoteBibliography"/>
        <w:spacing w:before="240" w:after="0"/>
      </w:pPr>
      <w:r w:rsidRPr="00371355">
        <w:t xml:space="preserve">Nicholls, M. and Richards, A. Human studies with atrial natriuretic factor. </w:t>
      </w:r>
      <w:r w:rsidRPr="00371355">
        <w:rPr>
          <w:i/>
        </w:rPr>
        <w:t>Endocrinology and metabolism clinics of North America</w:t>
      </w:r>
      <w:r w:rsidRPr="00371355">
        <w:t xml:space="preserve"> 1987;16(1):199-223.</w:t>
      </w:r>
    </w:p>
    <w:p w14:paraId="59D042FB" w14:textId="77777777" w:rsidR="00371355" w:rsidRPr="00371355" w:rsidRDefault="00371355" w:rsidP="004F0385">
      <w:pPr>
        <w:pStyle w:val="EndNoteBibliography"/>
        <w:spacing w:before="240" w:after="0"/>
      </w:pPr>
      <w:r w:rsidRPr="00371355">
        <w:t>NODA, T.</w:t>
      </w:r>
      <w:r w:rsidRPr="00371355">
        <w:rPr>
          <w:i/>
        </w:rPr>
        <w:t>, et al.</w:t>
      </w:r>
      <w:r w:rsidRPr="00371355">
        <w:t xml:space="preserve"> Curvilinearity of LV end-systolic pressure-volume and dP/dt,-end-diastolic volume relations. 1993.</w:t>
      </w:r>
    </w:p>
    <w:p w14:paraId="06742CDB" w14:textId="77777777" w:rsidR="00371355" w:rsidRPr="00371355" w:rsidRDefault="00371355" w:rsidP="004F0385">
      <w:pPr>
        <w:pStyle w:val="EndNoteBibliography"/>
        <w:spacing w:before="240" w:after="0"/>
      </w:pPr>
      <w:r w:rsidRPr="00371355">
        <w:t xml:space="preserve">OCHSNER, A., COLP, R. and BURCH, G.E. Normal Blood Pressure in the Superficial Venous System of Man at Rest in the Supine Position. </w:t>
      </w:r>
      <w:r w:rsidRPr="00371355">
        <w:rPr>
          <w:i/>
        </w:rPr>
        <w:t>Circulation</w:t>
      </w:r>
      <w:r w:rsidRPr="00371355">
        <w:t xml:space="preserve"> 1951;3(5):674-680.</w:t>
      </w:r>
    </w:p>
    <w:p w14:paraId="63C09930" w14:textId="77777777" w:rsidR="00371355" w:rsidRPr="00371355" w:rsidRDefault="00371355" w:rsidP="004F0385">
      <w:pPr>
        <w:pStyle w:val="EndNoteBibliography"/>
        <w:spacing w:before="240" w:after="0"/>
      </w:pPr>
      <w:r w:rsidRPr="00371355">
        <w:t xml:space="preserve">Osiba, S. THE SEASONAL VARIATION OF BASAL METABOLISM AND ACTIVITY OF THYROID GLAND IN MAN. </w:t>
      </w:r>
      <w:r w:rsidRPr="00371355">
        <w:rPr>
          <w:i/>
        </w:rPr>
        <w:t>The Japanese Journal of Physiology</w:t>
      </w:r>
      <w:r w:rsidRPr="00371355">
        <w:t xml:space="preserve"> 1957;7:355-365.</w:t>
      </w:r>
    </w:p>
    <w:p w14:paraId="40D87FD0" w14:textId="77777777" w:rsidR="00371355" w:rsidRPr="00371355" w:rsidRDefault="00371355" w:rsidP="004F0385">
      <w:pPr>
        <w:pStyle w:val="EndNoteBibliography"/>
        <w:spacing w:before="240" w:after="0"/>
      </w:pPr>
      <w:r w:rsidRPr="00371355">
        <w:t>Owen, O.E.</w:t>
      </w:r>
      <w:r w:rsidRPr="00371355">
        <w:rPr>
          <w:i/>
        </w:rPr>
        <w:t>, et al.</w:t>
      </w:r>
      <w:r w:rsidRPr="00371355">
        <w:t xml:space="preserve"> Brain Metabolism during Fasting*. </w:t>
      </w:r>
      <w:r w:rsidRPr="00371355">
        <w:rPr>
          <w:i/>
        </w:rPr>
        <w:t>The Journal of Clinical Investigation</w:t>
      </w:r>
      <w:r w:rsidRPr="00371355">
        <w:t xml:space="preserve"> 1967;46(10):1589-1595.</w:t>
      </w:r>
    </w:p>
    <w:p w14:paraId="0600CD4A" w14:textId="77777777" w:rsidR="00371355" w:rsidRPr="00371355" w:rsidRDefault="00371355" w:rsidP="004F0385">
      <w:pPr>
        <w:pStyle w:val="EndNoteBibliography"/>
        <w:spacing w:before="240" w:after="0"/>
      </w:pPr>
      <w:r w:rsidRPr="00371355">
        <w:t xml:space="preserve">Pagel, H., Jelkmann, W. and Weiss, C. A comparison of the effects of renal artery constriction and anemia on the production of erythropoietin. </w:t>
      </w:r>
      <w:r w:rsidRPr="00371355">
        <w:rPr>
          <w:i/>
        </w:rPr>
        <w:t>Pflugers Arch.</w:t>
      </w:r>
      <w:r w:rsidRPr="00371355">
        <w:t xml:space="preserve"> 1988;413(1):62-66.</w:t>
      </w:r>
    </w:p>
    <w:p w14:paraId="76979C1E" w14:textId="77777777" w:rsidR="00371355" w:rsidRPr="00371355" w:rsidRDefault="00371355" w:rsidP="004F0385">
      <w:pPr>
        <w:pStyle w:val="EndNoteBibliography"/>
        <w:spacing w:before="240" w:after="0"/>
      </w:pPr>
      <w:r w:rsidRPr="00371355">
        <w:t>Piwonka, R.W. and Robinson, S. Acclimatization of highly trained men to work in severe heat. 1967.</w:t>
      </w:r>
    </w:p>
    <w:p w14:paraId="79670B96" w14:textId="77777777" w:rsidR="00371355" w:rsidRPr="00371355" w:rsidRDefault="00371355" w:rsidP="004F0385">
      <w:pPr>
        <w:pStyle w:val="EndNoteBibliography"/>
        <w:spacing w:before="240" w:after="0"/>
      </w:pPr>
      <w:r w:rsidRPr="00371355">
        <w:t>Pollack, A.A. and Wood, E.H. Venous Pressure in the Saphenous Vein at the Ankle in Man during Exercise and Changes in Posture. 1949.</w:t>
      </w:r>
    </w:p>
    <w:p w14:paraId="6FBD4162" w14:textId="77777777" w:rsidR="00371355" w:rsidRPr="00371355" w:rsidRDefault="00371355" w:rsidP="004F0385">
      <w:pPr>
        <w:pStyle w:val="EndNoteBibliography"/>
        <w:spacing w:before="240" w:after="0"/>
      </w:pPr>
      <w:r w:rsidRPr="00371355">
        <w:t xml:space="preserve">Porter, D. and Goldberg, M. Regulation of erythropoietin production. </w:t>
      </w:r>
      <w:r w:rsidRPr="00371355">
        <w:rPr>
          <w:i/>
        </w:rPr>
        <w:t>Experimental hematology</w:t>
      </w:r>
      <w:r w:rsidRPr="00371355">
        <w:t xml:space="preserve"> 1993;21(3):399-404.</w:t>
      </w:r>
    </w:p>
    <w:p w14:paraId="02A6F9B9" w14:textId="77777777" w:rsidR="00371355" w:rsidRPr="00371355" w:rsidRDefault="00371355" w:rsidP="004F0385">
      <w:pPr>
        <w:pStyle w:val="EndNoteBibliography"/>
        <w:spacing w:before="240" w:after="0"/>
      </w:pPr>
      <w:r w:rsidRPr="00371355">
        <w:t xml:space="preserve">Prager, R., Wallace, P. and Olefsky, J.M. In vivo kinetics of insulin action on peripheral glucose disposal and hepatic glucose output in normal and obese subjects. </w:t>
      </w:r>
      <w:r w:rsidRPr="00371355">
        <w:rPr>
          <w:i/>
        </w:rPr>
        <w:t>The Journal of Clinical Investigation</w:t>
      </w:r>
      <w:r w:rsidRPr="00371355">
        <w:t xml:space="preserve"> 1986;78(2):472-481.</w:t>
      </w:r>
    </w:p>
    <w:p w14:paraId="1BF4DAEE" w14:textId="77777777" w:rsidR="00371355" w:rsidRPr="00371355" w:rsidRDefault="00371355" w:rsidP="004F0385">
      <w:pPr>
        <w:pStyle w:val="EndNoteBibliography"/>
        <w:spacing w:before="240" w:after="0"/>
      </w:pPr>
      <w:r w:rsidRPr="00371355">
        <w:t xml:space="preserve">Prager, R., Wallace, P. and Olefsky, J.M. Hyperinsulinemia Does Not Compensate for Peripheral Insulin Resistance in Obesity. </w:t>
      </w:r>
      <w:r w:rsidRPr="00371355">
        <w:rPr>
          <w:i/>
        </w:rPr>
        <w:t>Diabetes</w:t>
      </w:r>
      <w:r w:rsidRPr="00371355">
        <w:t xml:space="preserve"> 1987;36(3):327-334.</w:t>
      </w:r>
    </w:p>
    <w:p w14:paraId="20079B03" w14:textId="77777777" w:rsidR="00371355" w:rsidRPr="00371355" w:rsidRDefault="00371355" w:rsidP="004F0385">
      <w:pPr>
        <w:pStyle w:val="EndNoteBibliography"/>
        <w:spacing w:before="240" w:after="0"/>
      </w:pPr>
      <w:r w:rsidRPr="00371355">
        <w:t>Previs, S.F.</w:t>
      </w:r>
      <w:r w:rsidRPr="00371355">
        <w:rPr>
          <w:i/>
        </w:rPr>
        <w:t>, et al.</w:t>
      </w:r>
      <w:r w:rsidRPr="00371355">
        <w:t xml:space="preserve"> Contrasting effects of IRS-1 versus IRS-2 gene disruption on carbohydrate and lipid metabolism in vivo. </w:t>
      </w:r>
      <w:r w:rsidRPr="00371355">
        <w:rPr>
          <w:i/>
        </w:rPr>
        <w:t>J Biol Chem</w:t>
      </w:r>
      <w:r w:rsidRPr="00371355">
        <w:t xml:space="preserve"> 2000;275(50):38990-38994.</w:t>
      </w:r>
    </w:p>
    <w:p w14:paraId="1056811F" w14:textId="77777777" w:rsidR="00371355" w:rsidRPr="00371355" w:rsidRDefault="00371355" w:rsidP="004F0385">
      <w:pPr>
        <w:pStyle w:val="EndNoteBibliography"/>
        <w:spacing w:before="240" w:after="0"/>
      </w:pPr>
      <w:r w:rsidRPr="00371355">
        <w:t xml:space="preserve">Raftos, J.E., Bulliman, B.T. and Kuchel, P.W. Evaluation of an electrochemical model of erythrocyte pH buffering using 31P nuclear magnetic resonance data. </w:t>
      </w:r>
      <w:r w:rsidRPr="00371355">
        <w:rPr>
          <w:i/>
        </w:rPr>
        <w:t>The Journal of general physiology</w:t>
      </w:r>
      <w:r w:rsidRPr="00371355">
        <w:t xml:space="preserve"> 1990;95(6):1183-1204.</w:t>
      </w:r>
    </w:p>
    <w:p w14:paraId="753B137B" w14:textId="77777777" w:rsidR="00371355" w:rsidRPr="00371355" w:rsidRDefault="00371355" w:rsidP="004F0385">
      <w:pPr>
        <w:pStyle w:val="EndNoteBibliography"/>
        <w:spacing w:before="240" w:after="0"/>
      </w:pPr>
      <w:r w:rsidRPr="00371355">
        <w:lastRenderedPageBreak/>
        <w:t xml:space="preserve">Randle, P.J. Fuel selection in animals. </w:t>
      </w:r>
      <w:r w:rsidRPr="00371355">
        <w:rPr>
          <w:i/>
        </w:rPr>
        <w:t>Biochemical Society Transactions</w:t>
      </w:r>
      <w:r w:rsidRPr="00371355">
        <w:t xml:space="preserve"> 1986;14(5):799.</w:t>
      </w:r>
    </w:p>
    <w:p w14:paraId="49DA31DE" w14:textId="77777777" w:rsidR="00371355" w:rsidRPr="00371355" w:rsidRDefault="00371355" w:rsidP="004F0385">
      <w:pPr>
        <w:pStyle w:val="EndNoteBibliography"/>
        <w:spacing w:before="240" w:after="0"/>
      </w:pPr>
      <w:r w:rsidRPr="00371355">
        <w:t>Reissmann, K.R.</w:t>
      </w:r>
      <w:r w:rsidRPr="00371355">
        <w:rPr>
          <w:i/>
        </w:rPr>
        <w:t>, et al.</w:t>
      </w:r>
      <w:r w:rsidRPr="00371355">
        <w:t xml:space="preserve"> Influence of disappearance rate and distribution space on plasma concentration of erythropoietin in normal rats. </w:t>
      </w:r>
      <w:r w:rsidRPr="00371355">
        <w:rPr>
          <w:i/>
        </w:rPr>
        <w:t>J Lab Clin Med</w:t>
      </w:r>
      <w:r w:rsidRPr="00371355">
        <w:t xml:space="preserve"> 1965;65:967-975.</w:t>
      </w:r>
    </w:p>
    <w:p w14:paraId="727C06FB" w14:textId="77777777" w:rsidR="00371355" w:rsidRPr="00371355" w:rsidRDefault="00371355" w:rsidP="004F0385">
      <w:pPr>
        <w:pStyle w:val="EndNoteBibliography"/>
        <w:spacing w:before="240" w:after="0"/>
      </w:pPr>
      <w:r w:rsidRPr="00371355">
        <w:t xml:space="preserve">Renkin, E. and Tucker, V. Atrial Natriuretic Peptide as a Regulator of Transvascular Fluid Balance. </w:t>
      </w:r>
      <w:r w:rsidRPr="00371355">
        <w:rPr>
          <w:i/>
        </w:rPr>
        <w:t>Physiology</w:t>
      </w:r>
      <w:r w:rsidRPr="00371355">
        <w:t xml:space="preserve"> 1996;11(3):138-143.</w:t>
      </w:r>
    </w:p>
    <w:p w14:paraId="2BAEBDDF" w14:textId="77777777" w:rsidR="00371355" w:rsidRPr="00371355" w:rsidRDefault="00371355" w:rsidP="004F0385">
      <w:pPr>
        <w:pStyle w:val="EndNoteBibliography"/>
        <w:spacing w:before="240" w:after="0"/>
      </w:pPr>
      <w:r w:rsidRPr="00371355">
        <w:t xml:space="preserve">Ridgway, E.C., Weintraub, B.D. and Maloof, F. Metabolic Clearance and Production Rates of Human Thyrotropin. </w:t>
      </w:r>
      <w:r w:rsidRPr="00371355">
        <w:rPr>
          <w:i/>
        </w:rPr>
        <w:t>The Journal of Clinical Investigation</w:t>
      </w:r>
      <w:r w:rsidRPr="00371355">
        <w:t xml:space="preserve"> 1974;53(3):895-903.</w:t>
      </w:r>
    </w:p>
    <w:p w14:paraId="257FC788" w14:textId="77777777" w:rsidR="00371355" w:rsidRPr="00371355" w:rsidRDefault="00371355" w:rsidP="004F0385">
      <w:pPr>
        <w:pStyle w:val="EndNoteBibliography"/>
        <w:spacing w:before="240" w:after="0"/>
      </w:pPr>
      <w:r w:rsidRPr="00371355">
        <w:t xml:space="preserve">Roach, M.R. and Burton, A.C. THE REASON FOR THE SHAPE OF THE DISTENSIBILITY CURVES OF ARTERIES. </w:t>
      </w:r>
      <w:r w:rsidRPr="00371355">
        <w:rPr>
          <w:i/>
        </w:rPr>
        <w:t>Canadian Journal of Biochemistry and Physiology</w:t>
      </w:r>
      <w:r w:rsidRPr="00371355">
        <w:t xml:space="preserve"> 1957;35(8):681-690.</w:t>
      </w:r>
    </w:p>
    <w:p w14:paraId="2F5C25FB" w14:textId="77777777" w:rsidR="00371355" w:rsidRPr="00371355" w:rsidRDefault="00371355" w:rsidP="004F0385">
      <w:pPr>
        <w:pStyle w:val="EndNoteBibliography"/>
        <w:spacing w:before="240" w:after="0"/>
      </w:pPr>
      <w:r w:rsidRPr="00371355">
        <w:t>Rother, K.I.</w:t>
      </w:r>
      <w:r w:rsidRPr="00371355">
        <w:rPr>
          <w:i/>
        </w:rPr>
        <w:t>, et al.</w:t>
      </w:r>
      <w:r w:rsidRPr="00371355">
        <w:t xml:space="preserve"> Evidence That IRS-2 Phosphorylation Is Required for Insulin Action in Hepatocytes. </w:t>
      </w:r>
      <w:r w:rsidRPr="00371355">
        <w:rPr>
          <w:i/>
        </w:rPr>
        <w:t>Journal of Biological Chemistry</w:t>
      </w:r>
      <w:r w:rsidRPr="00371355">
        <w:t xml:space="preserve"> 1998;273(28):17491-17497.</w:t>
      </w:r>
    </w:p>
    <w:p w14:paraId="4B132739" w14:textId="77777777" w:rsidR="00371355" w:rsidRPr="00371355" w:rsidRDefault="00371355" w:rsidP="004F0385">
      <w:pPr>
        <w:pStyle w:val="EndNoteBibliography"/>
        <w:spacing w:before="240" w:after="0"/>
      </w:pPr>
      <w:r w:rsidRPr="00371355">
        <w:t xml:space="preserve">Roush, W. An "off switch" for red blood cells. </w:t>
      </w:r>
      <w:r w:rsidRPr="00371355">
        <w:rPr>
          <w:i/>
        </w:rPr>
        <w:t>Science</w:t>
      </w:r>
      <w:r w:rsidRPr="00371355">
        <w:t xml:space="preserve"> 1995;268(5207):27-28.</w:t>
      </w:r>
    </w:p>
    <w:p w14:paraId="341B9B75" w14:textId="77777777" w:rsidR="00371355" w:rsidRPr="00371355" w:rsidRDefault="00371355" w:rsidP="004F0385">
      <w:pPr>
        <w:pStyle w:val="EndNoteBibliography"/>
        <w:spacing w:before="240" w:after="0"/>
      </w:pPr>
      <w:r w:rsidRPr="00371355">
        <w:t>Rutter, G.A. and Hill, E.V. Insulin Vesicle Release: Walk, Kiss, Pause … Then Run. 2006.</w:t>
      </w:r>
    </w:p>
    <w:p w14:paraId="638F9F65" w14:textId="77777777" w:rsidR="00371355" w:rsidRPr="00371355" w:rsidRDefault="00371355" w:rsidP="004F0385">
      <w:pPr>
        <w:pStyle w:val="EndNoteBibliography"/>
        <w:spacing w:before="240" w:after="0"/>
      </w:pPr>
      <w:r w:rsidRPr="00371355">
        <w:t>Sagawa, K.</w:t>
      </w:r>
      <w:r w:rsidRPr="00371355">
        <w:rPr>
          <w:i/>
        </w:rPr>
        <w:t>, et al.</w:t>
      </w:r>
      <w:r w:rsidRPr="00371355">
        <w:t xml:space="preserve"> Cardiac contraction and the pressure-volume relationship. Oxford University Press New York; 1988.</w:t>
      </w:r>
    </w:p>
    <w:p w14:paraId="4F39556E" w14:textId="77777777" w:rsidR="00371355" w:rsidRPr="00371355" w:rsidRDefault="00371355" w:rsidP="004F0385">
      <w:pPr>
        <w:pStyle w:val="EndNoteBibliography"/>
        <w:spacing w:before="240" w:after="0"/>
      </w:pPr>
      <w:r w:rsidRPr="00371355">
        <w:t>Saltin, B. and Hermansen, L. Esophageal, rectal, and muscle temperature during exercise. 1966.</w:t>
      </w:r>
    </w:p>
    <w:p w14:paraId="42F99F5A" w14:textId="77777777" w:rsidR="00371355" w:rsidRPr="00371355" w:rsidRDefault="00371355" w:rsidP="004F0385">
      <w:pPr>
        <w:pStyle w:val="EndNoteBibliography"/>
        <w:spacing w:before="240" w:after="0"/>
      </w:pPr>
      <w:r w:rsidRPr="00371355">
        <w:t>Sands, J.M. Urea Transport: It’s Not Just “Freely Diffusible” Anymore. 1999.</w:t>
      </w:r>
    </w:p>
    <w:p w14:paraId="6425BC27" w14:textId="77777777" w:rsidR="00371355" w:rsidRPr="00371355" w:rsidRDefault="00371355" w:rsidP="004F0385">
      <w:pPr>
        <w:pStyle w:val="EndNoteBibliography"/>
        <w:spacing w:before="240" w:after="0"/>
      </w:pPr>
      <w:r w:rsidRPr="00371355">
        <w:t xml:space="preserve">Sato, K. The physiology, pharmacology, and biochemistry of the eccrine sweat gland. In, </w:t>
      </w:r>
      <w:r w:rsidRPr="00371355">
        <w:rPr>
          <w:i/>
        </w:rPr>
        <w:t>Reviews of Physiology, Biochemistry and Pharmacology, Volume 79</w:t>
      </w:r>
      <w:r w:rsidRPr="00371355">
        <w:t>. Springer; 1977. p. 51-131.</w:t>
      </w:r>
    </w:p>
    <w:p w14:paraId="7959FCC4" w14:textId="77777777" w:rsidR="00371355" w:rsidRPr="00371355" w:rsidRDefault="00371355" w:rsidP="004F0385">
      <w:pPr>
        <w:pStyle w:val="EndNoteBibliography"/>
        <w:spacing w:before="240" w:after="0"/>
      </w:pPr>
      <w:r w:rsidRPr="00371355">
        <w:t>Seeliger, E.</w:t>
      </w:r>
      <w:r w:rsidRPr="00371355">
        <w:rPr>
          <w:i/>
        </w:rPr>
        <w:t>, et al.</w:t>
      </w:r>
      <w:r w:rsidRPr="00371355">
        <w:t xml:space="preserve"> Pressure-dependent renin release: effects of sodium intake and changes of total body sodium. </w:t>
      </w:r>
      <w:r w:rsidRPr="00371355">
        <w:rPr>
          <w:i/>
        </w:rPr>
        <w:t>American Journal of Physiology-Regulatory, Integrative and Comparative Physiology</w:t>
      </w:r>
      <w:r w:rsidRPr="00371355">
        <w:t xml:space="preserve"> 1999;277(2):R548-R555.</w:t>
      </w:r>
    </w:p>
    <w:p w14:paraId="6D871F19" w14:textId="77777777" w:rsidR="00371355" w:rsidRPr="00371355" w:rsidRDefault="00371355" w:rsidP="004F0385">
      <w:pPr>
        <w:pStyle w:val="EndNoteBibliography"/>
        <w:spacing w:before="240" w:after="0"/>
      </w:pPr>
      <w:r w:rsidRPr="00371355">
        <w:t xml:space="preserve">Sheppard, C. The Theory of the Study of Transfers within a Multi‐Compartment System Using Isotopic Tracers. </w:t>
      </w:r>
      <w:r w:rsidRPr="00371355">
        <w:rPr>
          <w:i/>
        </w:rPr>
        <w:t>Journal of Applied Physics</w:t>
      </w:r>
      <w:r w:rsidRPr="00371355">
        <w:t xml:space="preserve"> 1948;19(1):70-76.</w:t>
      </w:r>
    </w:p>
    <w:p w14:paraId="01EF2FC4" w14:textId="77777777" w:rsidR="00371355" w:rsidRPr="00371355" w:rsidRDefault="00371355" w:rsidP="004F0385">
      <w:pPr>
        <w:pStyle w:val="EndNoteBibliography"/>
        <w:spacing w:before="240" w:after="0"/>
      </w:pPr>
      <w:r w:rsidRPr="00371355">
        <w:t xml:space="preserve">Shigemi, K., Brunner, M.J. and Shoukas, A.A. -and -Adrenergic mechanisms in the control of vascular capacitance by the carotid sinus baroreflex system. </w:t>
      </w:r>
      <w:r w:rsidRPr="00371355">
        <w:rPr>
          <w:i/>
        </w:rPr>
        <w:t>AMERICAN JOURNAL OF PHYSIOLOGY</w:t>
      </w:r>
      <w:r w:rsidRPr="00371355">
        <w:t xml:space="preserve"> 1994;267:H201-H201.</w:t>
      </w:r>
    </w:p>
    <w:p w14:paraId="60F11489" w14:textId="77777777" w:rsidR="00371355" w:rsidRPr="00371355" w:rsidRDefault="00371355" w:rsidP="004F0385">
      <w:pPr>
        <w:pStyle w:val="EndNoteBibliography"/>
        <w:spacing w:before="240" w:after="0"/>
      </w:pPr>
      <w:r w:rsidRPr="00371355">
        <w:t>Schrier, R.W.</w:t>
      </w:r>
      <w:r w:rsidRPr="00371355">
        <w:rPr>
          <w:i/>
        </w:rPr>
        <w:t>, et al.</w:t>
      </w:r>
      <w:r w:rsidRPr="00371355">
        <w:t xml:space="preserve"> Influence of hematocrit and colloid on whole blood viscosity during volume expansion. </w:t>
      </w:r>
      <w:r w:rsidRPr="00371355">
        <w:rPr>
          <w:i/>
        </w:rPr>
        <w:t>Am. J. Physiol</w:t>
      </w:r>
      <w:r w:rsidRPr="00371355">
        <w:t xml:space="preserve"> 1970;218(346):77.</w:t>
      </w:r>
    </w:p>
    <w:p w14:paraId="366DADBC" w14:textId="77777777" w:rsidR="00371355" w:rsidRPr="00371355" w:rsidRDefault="00371355" w:rsidP="004F0385">
      <w:pPr>
        <w:pStyle w:val="EndNoteBibliography"/>
        <w:spacing w:before="240" w:after="0"/>
      </w:pPr>
      <w:r w:rsidRPr="00371355">
        <w:t xml:space="preserve">Siggaard-Andersen, O. Acid-base balance. </w:t>
      </w:r>
      <w:r w:rsidRPr="00371355">
        <w:rPr>
          <w:i/>
        </w:rPr>
        <w:t>Encyclopedia of respiratory medicine</w:t>
      </w:r>
      <w:r w:rsidRPr="00371355">
        <w:t xml:space="preserve"> 2005:1-6.</w:t>
      </w:r>
    </w:p>
    <w:p w14:paraId="575157C8" w14:textId="77777777" w:rsidR="00371355" w:rsidRPr="00371355" w:rsidRDefault="00371355" w:rsidP="004F0385">
      <w:pPr>
        <w:pStyle w:val="EndNoteBibliography"/>
        <w:spacing w:before="240" w:after="0"/>
      </w:pPr>
      <w:r w:rsidRPr="00371355">
        <w:t xml:space="preserve">Siggaard-Andersen, O. and Siggaard-Andersen, M. The oxygen status algorithm: a computer program for calculating and displaying pH and blood gas data. </w:t>
      </w:r>
      <w:r w:rsidRPr="00371355">
        <w:rPr>
          <w:i/>
        </w:rPr>
        <w:t>Scand. J. Clin. Lab. Invest.</w:t>
      </w:r>
      <w:r w:rsidRPr="00371355">
        <w:t xml:space="preserve"> 1990;50(S203):29-45.</w:t>
      </w:r>
    </w:p>
    <w:p w14:paraId="0F62F4BB" w14:textId="77777777" w:rsidR="00371355" w:rsidRPr="00371355" w:rsidRDefault="00371355" w:rsidP="004F0385">
      <w:pPr>
        <w:pStyle w:val="EndNoteBibliography"/>
        <w:spacing w:before="240" w:after="0"/>
      </w:pPr>
      <w:r w:rsidRPr="00371355">
        <w:lastRenderedPageBreak/>
        <w:t>Skarlatos, S.</w:t>
      </w:r>
      <w:r w:rsidRPr="00371355">
        <w:rPr>
          <w:i/>
        </w:rPr>
        <w:t>, et al.</w:t>
      </w:r>
      <w:r w:rsidRPr="00371355">
        <w:t xml:space="preserve"> Spontaneous pressure-flow relationships in renal circulation of conscious dogs. </w:t>
      </w:r>
      <w:r w:rsidRPr="00371355">
        <w:rPr>
          <w:i/>
        </w:rPr>
        <w:t>Am J Physiol</w:t>
      </w:r>
      <w:r w:rsidRPr="00371355">
        <w:t xml:space="preserve"> 1993;264(5 Pt 2):H1517-1527.</w:t>
      </w:r>
    </w:p>
    <w:p w14:paraId="5B8F50E4" w14:textId="77777777" w:rsidR="00371355" w:rsidRPr="00371355" w:rsidRDefault="00371355" w:rsidP="004F0385">
      <w:pPr>
        <w:pStyle w:val="EndNoteBibliography"/>
        <w:spacing w:before="240" w:after="0"/>
      </w:pPr>
      <w:r w:rsidRPr="00371355">
        <w:t>Sonna, L.A.</w:t>
      </w:r>
      <w:r w:rsidRPr="00371355">
        <w:rPr>
          <w:i/>
        </w:rPr>
        <w:t>, et al.</w:t>
      </w:r>
      <w:r w:rsidRPr="00371355">
        <w:t xml:space="preserve"> Invited review: effects of heat and cold stress on mammalian gene expression. </w:t>
      </w:r>
      <w:r w:rsidRPr="00371355">
        <w:rPr>
          <w:i/>
        </w:rPr>
        <w:t>Journal of Applied Physiology</w:t>
      </w:r>
      <w:r w:rsidRPr="00371355">
        <w:t xml:space="preserve"> 2002;92(4):1725-1742.</w:t>
      </w:r>
    </w:p>
    <w:p w14:paraId="588DE89A" w14:textId="77777777" w:rsidR="00371355" w:rsidRPr="00371355" w:rsidRDefault="00371355" w:rsidP="004F0385">
      <w:pPr>
        <w:pStyle w:val="EndNoteBibliography"/>
        <w:spacing w:before="240" w:after="0"/>
      </w:pPr>
      <w:r w:rsidRPr="00371355">
        <w:t>Standardization, W.E.C.o.B. and Organization, W.H. WHO Expert Committee on Biological Standardization [meeting held in Geneva from 22 to 27 September 1958]: Twelfth report. 1958:10.</w:t>
      </w:r>
    </w:p>
    <w:p w14:paraId="35FACAF1" w14:textId="77777777" w:rsidR="00371355" w:rsidRPr="00371355" w:rsidRDefault="00371355" w:rsidP="004F0385">
      <w:pPr>
        <w:pStyle w:val="EndNoteBibliography"/>
        <w:spacing w:before="240" w:after="0"/>
      </w:pPr>
      <w:r w:rsidRPr="00371355">
        <w:t>Standardization, W.E.C.o.B. and Organization, W.H. WHO Expert Committee on Biological Standardization: Thirty-seventh Report. 1987:26.</w:t>
      </w:r>
    </w:p>
    <w:p w14:paraId="7EC28CB2" w14:textId="77777777" w:rsidR="00371355" w:rsidRPr="00371355" w:rsidRDefault="00371355" w:rsidP="004F0385">
      <w:pPr>
        <w:pStyle w:val="EndNoteBibliography"/>
        <w:spacing w:before="240" w:after="0"/>
      </w:pPr>
      <w:r w:rsidRPr="00371355">
        <w:t>Stewart, P.A. How to understand acid-base: a quantitative acid-base primer for biology and medicine. Edward Arnold London; 1981.</w:t>
      </w:r>
    </w:p>
    <w:p w14:paraId="7406B66C" w14:textId="77777777" w:rsidR="00371355" w:rsidRPr="00371355" w:rsidRDefault="00371355" w:rsidP="004F0385">
      <w:pPr>
        <w:pStyle w:val="EndNoteBibliography"/>
        <w:spacing w:before="240" w:after="0"/>
      </w:pPr>
      <w:r w:rsidRPr="00371355">
        <w:t xml:space="preserve">Stokes, R.H. and Robinson, R.A. Ionic Hydration and Activity in Electrolyte Solutions. </w:t>
      </w:r>
      <w:r w:rsidRPr="00371355">
        <w:rPr>
          <w:i/>
        </w:rPr>
        <w:t>J. Am. Chem. Soc.</w:t>
      </w:r>
      <w:r w:rsidRPr="00371355">
        <w:t xml:space="preserve"> 1948;70(5):1870-1878.</w:t>
      </w:r>
    </w:p>
    <w:p w14:paraId="20579ED1" w14:textId="77777777" w:rsidR="00371355" w:rsidRPr="00371355" w:rsidRDefault="00371355" w:rsidP="004F0385">
      <w:pPr>
        <w:pStyle w:val="EndNoteBibliography"/>
        <w:spacing w:before="240" w:after="0"/>
      </w:pPr>
      <w:r w:rsidRPr="00371355">
        <w:t>Stone, H., Thompson HK and Schmidt-Nielsen, K. Influence of erythrocytes on blood viscosity. 1968.</w:t>
      </w:r>
    </w:p>
    <w:p w14:paraId="6F1EDEDD" w14:textId="77777777" w:rsidR="00371355" w:rsidRPr="00371355" w:rsidRDefault="00371355" w:rsidP="004F0385">
      <w:pPr>
        <w:pStyle w:val="EndNoteBibliography"/>
        <w:spacing w:before="240" w:after="0"/>
      </w:pPr>
      <w:r w:rsidRPr="00371355">
        <w:t xml:space="preserve">SUGA, H. and SAGAWA, K. Instantaneous Pressure-Volume Relationships and Their Ratio in the Excised, Supported Canine Left Ventricle. </w:t>
      </w:r>
      <w:r w:rsidRPr="00371355">
        <w:rPr>
          <w:i/>
        </w:rPr>
        <w:t>Circulation Research</w:t>
      </w:r>
      <w:r w:rsidRPr="00371355">
        <w:t xml:space="preserve"> 1974;35(1):117-126.</w:t>
      </w:r>
    </w:p>
    <w:p w14:paraId="52754662" w14:textId="77777777" w:rsidR="00371355" w:rsidRPr="00371355" w:rsidRDefault="00371355" w:rsidP="004F0385">
      <w:pPr>
        <w:pStyle w:val="EndNoteBibliography"/>
        <w:spacing w:before="240" w:after="0"/>
      </w:pPr>
      <w:r w:rsidRPr="00371355">
        <w:t xml:space="preserve">SUGA, H., SAGAWA, K. and KOSTIUK, D.P. Controls of ventricular contractility assessed by pressure-volume ratio, Emax. </w:t>
      </w:r>
      <w:r w:rsidRPr="00371355">
        <w:rPr>
          <w:i/>
        </w:rPr>
        <w:t>Cardiovascular Research</w:t>
      </w:r>
      <w:r w:rsidRPr="00371355">
        <w:t xml:space="preserve"> 1976;10(5):582-592.</w:t>
      </w:r>
    </w:p>
    <w:p w14:paraId="1AFC5046" w14:textId="77777777" w:rsidR="00371355" w:rsidRPr="00371355" w:rsidRDefault="00371355" w:rsidP="004F0385">
      <w:pPr>
        <w:pStyle w:val="EndNoteBibliography"/>
        <w:spacing w:before="240" w:after="0"/>
      </w:pPr>
      <w:r w:rsidRPr="00371355">
        <w:t xml:space="preserve">Summers, R. and Coleman, T. Computer systems analysis of the cardiovascular mechanisms of reentry orthostasis in astronauts. In, </w:t>
      </w:r>
      <w:r w:rsidRPr="00371355">
        <w:rPr>
          <w:i/>
        </w:rPr>
        <w:t>Computers in Cardiology, 2002</w:t>
      </w:r>
      <w:r w:rsidRPr="00371355">
        <w:t>. IEEE; 2002. p. 521-524.</w:t>
      </w:r>
    </w:p>
    <w:p w14:paraId="6E5D48B7" w14:textId="77777777" w:rsidR="00371355" w:rsidRPr="00371355" w:rsidRDefault="00371355" w:rsidP="004F0385">
      <w:pPr>
        <w:pStyle w:val="EndNoteBibliography"/>
        <w:spacing w:before="240" w:after="0"/>
      </w:pPr>
      <w:r w:rsidRPr="00371355">
        <w:t>Summers, R.L.</w:t>
      </w:r>
      <w:r w:rsidRPr="00371355">
        <w:rPr>
          <w:i/>
        </w:rPr>
        <w:t>, et al.</w:t>
      </w:r>
      <w:r w:rsidRPr="00371355">
        <w:t xml:space="preserve"> Theoretical analysis of the mechanisms of chronic hyperinsulinemia. </w:t>
      </w:r>
      <w:r w:rsidRPr="00371355">
        <w:rPr>
          <w:i/>
        </w:rPr>
        <w:t>Computers in Biology and Medicine</w:t>
      </w:r>
      <w:r w:rsidRPr="00371355">
        <w:t xml:space="preserve"> 1997;27(3):249-256.</w:t>
      </w:r>
    </w:p>
    <w:p w14:paraId="319AE4EB" w14:textId="77777777" w:rsidR="00371355" w:rsidRPr="00371355" w:rsidRDefault="00371355" w:rsidP="004F0385">
      <w:pPr>
        <w:pStyle w:val="EndNoteBibliography"/>
        <w:spacing w:before="240" w:after="0"/>
      </w:pPr>
      <w:r w:rsidRPr="00371355">
        <w:t xml:space="preserve">SURKS, M.I. and LIFSCHITZ, B.M. Biphasic Thyrotropin Suppression in Euthyroid and Hypothyroid Rats. </w:t>
      </w:r>
      <w:r w:rsidRPr="00371355">
        <w:rPr>
          <w:i/>
        </w:rPr>
        <w:t>Endocrinology</w:t>
      </w:r>
      <w:r w:rsidRPr="00371355">
        <w:t xml:space="preserve"> 1977;101(3):769-775.</w:t>
      </w:r>
    </w:p>
    <w:p w14:paraId="43EDF870" w14:textId="77777777" w:rsidR="00371355" w:rsidRPr="00371355" w:rsidRDefault="00371355" w:rsidP="004F0385">
      <w:pPr>
        <w:pStyle w:val="EndNoteBibliography"/>
        <w:spacing w:before="240" w:after="0"/>
      </w:pPr>
      <w:r w:rsidRPr="00371355">
        <w:t xml:space="preserve">SURKS, M.I. and OPPENHEIMER, J.H. Incomplete Suppression of Thyrotropin Secretion after Single Injection of Large L-Triiodothyronine Doses into Hypothyroid Rats. </w:t>
      </w:r>
      <w:r w:rsidRPr="00371355">
        <w:rPr>
          <w:i/>
        </w:rPr>
        <w:t>Endocrinology</w:t>
      </w:r>
      <w:r w:rsidRPr="00371355">
        <w:t xml:space="preserve"> 1976;99(6):1432-1441.</w:t>
      </w:r>
    </w:p>
    <w:p w14:paraId="634C0DAC" w14:textId="77777777" w:rsidR="00371355" w:rsidRPr="00371355" w:rsidRDefault="00371355" w:rsidP="004F0385">
      <w:pPr>
        <w:pStyle w:val="EndNoteBibliography"/>
        <w:spacing w:before="240" w:after="0"/>
      </w:pPr>
      <w:r w:rsidRPr="00371355">
        <w:t>Takeshita, A.</w:t>
      </w:r>
      <w:r w:rsidRPr="00371355">
        <w:rPr>
          <w:i/>
        </w:rPr>
        <w:t>, et al.</w:t>
      </w:r>
      <w:r w:rsidRPr="00371355">
        <w:t xml:space="preserve"> Effect of central venous pressure on arterial baroreflex control of heart rate. 1979.</w:t>
      </w:r>
    </w:p>
    <w:p w14:paraId="05725CD5" w14:textId="77777777" w:rsidR="00371355" w:rsidRPr="00371355" w:rsidRDefault="00371355" w:rsidP="004F0385">
      <w:pPr>
        <w:pStyle w:val="EndNoteBibliography"/>
        <w:spacing w:before="240" w:after="0"/>
      </w:pPr>
      <w:r w:rsidRPr="00371355">
        <w:t xml:space="preserve">Thompson, W.O., Thompson, P.K. and Dailey, M.E. THE EFFECT OF POSTURE UPON THE COMPOSITION AND VOLUME OF THE BLOOD IN MAN 1. </w:t>
      </w:r>
      <w:r w:rsidRPr="00371355">
        <w:rPr>
          <w:i/>
        </w:rPr>
        <w:t>The Journal of Clinical Investigation</w:t>
      </w:r>
      <w:r w:rsidRPr="00371355">
        <w:t xml:space="preserve"> 1928;5(4):573-604.</w:t>
      </w:r>
    </w:p>
    <w:p w14:paraId="10C22386" w14:textId="77777777" w:rsidR="00371355" w:rsidRPr="00371355" w:rsidRDefault="00371355" w:rsidP="004F0385">
      <w:pPr>
        <w:pStyle w:val="EndNoteBibliography"/>
        <w:spacing w:before="240" w:after="0"/>
      </w:pPr>
      <w:r w:rsidRPr="00371355">
        <w:t xml:space="preserve">Wahren, J. and Ekberg, K. Splanchnic regulation of glucose production. </w:t>
      </w:r>
      <w:r w:rsidRPr="00371355">
        <w:rPr>
          <w:i/>
        </w:rPr>
        <w:t>Annu. Rev. Nutr.</w:t>
      </w:r>
      <w:r w:rsidRPr="00371355">
        <w:t xml:space="preserve"> 2007;27:329-345.</w:t>
      </w:r>
    </w:p>
    <w:p w14:paraId="6B29C7A2" w14:textId="77777777" w:rsidR="00371355" w:rsidRPr="00371355" w:rsidRDefault="00371355" w:rsidP="004F0385">
      <w:pPr>
        <w:pStyle w:val="EndNoteBibliography"/>
        <w:spacing w:before="240" w:after="0"/>
      </w:pPr>
      <w:r w:rsidRPr="00371355">
        <w:lastRenderedPageBreak/>
        <w:t>Warner, H.R. and Cox, A. A mathematical model of heart rate control by sympathetic and vagus efferent information. 1962.</w:t>
      </w:r>
    </w:p>
    <w:p w14:paraId="1B3BC25A" w14:textId="77777777" w:rsidR="00371355" w:rsidRPr="00371355" w:rsidRDefault="00371355" w:rsidP="004F0385">
      <w:pPr>
        <w:pStyle w:val="EndNoteBibliography"/>
        <w:spacing w:before="240" w:after="0"/>
      </w:pPr>
      <w:r w:rsidRPr="00371355">
        <w:t>Weidmann, P.</w:t>
      </w:r>
      <w:r w:rsidRPr="00371355">
        <w:rPr>
          <w:i/>
        </w:rPr>
        <w:t>, et al.</w:t>
      </w:r>
      <w:r w:rsidRPr="00371355">
        <w:t xml:space="preserve"> Blood levels and renal effects of atrial natriuretic peptide in normal man. </w:t>
      </w:r>
      <w:r w:rsidRPr="00371355">
        <w:rPr>
          <w:i/>
        </w:rPr>
        <w:t>Journal of Clinical Investigation</w:t>
      </w:r>
      <w:r w:rsidRPr="00371355">
        <w:t xml:space="preserve"> 1986;77(3):734.</w:t>
      </w:r>
    </w:p>
    <w:p w14:paraId="4F3A801E" w14:textId="77777777" w:rsidR="00371355" w:rsidRPr="00371355" w:rsidRDefault="00371355" w:rsidP="004F0385">
      <w:pPr>
        <w:pStyle w:val="EndNoteBibliography"/>
        <w:spacing w:before="240" w:after="0"/>
      </w:pPr>
      <w:r w:rsidRPr="00371355">
        <w:t xml:space="preserve">Whittaker, S.R.F. and Winton, F.R. The apparent viscosity of blood flowing in the isolated hindlimb of the dog, and its variation with corpuscular concentration. </w:t>
      </w:r>
      <w:r w:rsidRPr="00371355">
        <w:rPr>
          <w:i/>
        </w:rPr>
        <w:t>J. Physiol. (Lond.)</w:t>
      </w:r>
      <w:r w:rsidRPr="00371355">
        <w:t xml:space="preserve"> 1933;78(4):339-369.</w:t>
      </w:r>
    </w:p>
    <w:p w14:paraId="6AC36782" w14:textId="77777777" w:rsidR="00371355" w:rsidRPr="00371355" w:rsidRDefault="00371355" w:rsidP="004F0385">
      <w:pPr>
        <w:pStyle w:val="EndNoteBibliography"/>
        <w:spacing w:before="240" w:after="0"/>
      </w:pPr>
      <w:r w:rsidRPr="00371355">
        <w:t>Winearls, C.</w:t>
      </w:r>
      <w:r w:rsidRPr="00371355">
        <w:rPr>
          <w:i/>
        </w:rPr>
        <w:t>, et al.</w:t>
      </w:r>
      <w:r w:rsidRPr="00371355">
        <w:t xml:space="preserve"> EFFECT OF HUMAN ERYTHROPOIETIN DERIVED FROM RECOMBINANT DNA ON THE ANAEMIA OF PATIENTS MAINTAINED BY CHRONIC HAEMODIALYSIS. </w:t>
      </w:r>
      <w:r w:rsidRPr="00371355">
        <w:rPr>
          <w:i/>
        </w:rPr>
        <w:t>The Lancet</w:t>
      </w:r>
      <w:r w:rsidRPr="00371355">
        <w:t xml:space="preserve"> 1986;328(8517):1175-1178.</w:t>
      </w:r>
    </w:p>
    <w:p w14:paraId="5CA1BE68" w14:textId="77777777" w:rsidR="00371355" w:rsidRPr="00371355" w:rsidRDefault="00371355" w:rsidP="004F0385">
      <w:pPr>
        <w:pStyle w:val="EndNoteBibliography"/>
        <w:spacing w:before="240" w:after="0"/>
      </w:pPr>
      <w:r w:rsidRPr="00371355">
        <w:t>WINER, N.</w:t>
      </w:r>
      <w:r w:rsidRPr="00371355">
        <w:rPr>
          <w:i/>
        </w:rPr>
        <w:t>, et al.</w:t>
      </w:r>
      <w:r w:rsidRPr="00371355">
        <w:t xml:space="preserve"> Adrenergic receptor mediation of renin secretion. </w:t>
      </w:r>
      <w:r w:rsidRPr="00371355">
        <w:rPr>
          <w:i/>
        </w:rPr>
        <w:t>The Journal of Clinical Endocrinology &amp; Metabolism</w:t>
      </w:r>
      <w:r w:rsidRPr="00371355">
        <w:t xml:space="preserve"> 1969;29(9):1168-1175.</w:t>
      </w:r>
    </w:p>
    <w:p w14:paraId="14289B93" w14:textId="77777777" w:rsidR="00371355" w:rsidRPr="00371355" w:rsidRDefault="00371355" w:rsidP="004F0385">
      <w:pPr>
        <w:pStyle w:val="EndNoteBibliography"/>
        <w:spacing w:before="240" w:after="0"/>
      </w:pPr>
      <w:r w:rsidRPr="00371355">
        <w:t>Wolf, M.B. Whole body acid-base and fluid-electrolyte balance: a mathematical model. 2013.</w:t>
      </w:r>
    </w:p>
    <w:p w14:paraId="38DFF981" w14:textId="77777777" w:rsidR="00371355" w:rsidRPr="00371355" w:rsidRDefault="00371355" w:rsidP="004F0385">
      <w:pPr>
        <w:pStyle w:val="EndNoteBibliography"/>
        <w:spacing w:before="240" w:after="0"/>
      </w:pPr>
      <w:r w:rsidRPr="00371355">
        <w:t xml:space="preserve">Wolf, M.B. and DeLand, E.C. A mathematical model of blood-interstitial acid-base balance: application to dilution acidosis and acid-base status. </w:t>
      </w:r>
      <w:r w:rsidRPr="00371355">
        <w:rPr>
          <w:i/>
        </w:rPr>
        <w:t>J. Appl. Physiol.</w:t>
      </w:r>
      <w:r w:rsidRPr="00371355">
        <w:t xml:space="preserve"> 2011;110(4):988-1002.</w:t>
      </w:r>
    </w:p>
    <w:p w14:paraId="0964A1FE" w14:textId="77777777" w:rsidR="00371355" w:rsidRPr="00371355" w:rsidRDefault="00371355" w:rsidP="004F0385">
      <w:pPr>
        <w:pStyle w:val="EndNoteBibliography"/>
        <w:spacing w:before="240" w:after="0"/>
      </w:pPr>
      <w:r w:rsidRPr="00371355">
        <w:t>Wong, S.L.</w:t>
      </w:r>
      <w:r w:rsidRPr="00371355">
        <w:rPr>
          <w:i/>
        </w:rPr>
        <w:t>, et al.</w:t>
      </w:r>
      <w:r w:rsidRPr="00371355">
        <w:t xml:space="preserve"> Leptin hormonal kinetics in the fed state: effects of adiposity, age, and gender on endogenous leptin production and clearance rates. </w:t>
      </w:r>
      <w:r w:rsidRPr="00371355">
        <w:rPr>
          <w:i/>
        </w:rPr>
        <w:t>The Journal of Clinical Endocrinology &amp; Metabolism</w:t>
      </w:r>
      <w:r w:rsidRPr="00371355">
        <w:t xml:space="preserve"> 2004;89(6):2672-2677.</w:t>
      </w:r>
    </w:p>
    <w:p w14:paraId="512C433F" w14:textId="77777777" w:rsidR="00371355" w:rsidRPr="00371355" w:rsidRDefault="00371355" w:rsidP="004F0385">
      <w:pPr>
        <w:pStyle w:val="EndNoteBibliography"/>
        <w:spacing w:before="240" w:after="0"/>
      </w:pPr>
      <w:r w:rsidRPr="00371355">
        <w:t>Wyndham, C.H.</w:t>
      </w:r>
      <w:r w:rsidRPr="00371355">
        <w:rPr>
          <w:i/>
        </w:rPr>
        <w:t>, et al.</w:t>
      </w:r>
      <w:r w:rsidRPr="00371355">
        <w:t xml:space="preserve"> Fatigue of the sweat gland response. 1966.</w:t>
      </w:r>
    </w:p>
    <w:p w14:paraId="067D7CCC" w14:textId="77777777" w:rsidR="00371355" w:rsidRPr="00371355" w:rsidRDefault="00371355" w:rsidP="004F0385">
      <w:pPr>
        <w:pStyle w:val="EndNoteBibliography"/>
        <w:spacing w:before="240" w:after="0"/>
      </w:pPr>
      <w:r w:rsidRPr="00371355">
        <w:t xml:space="preserve">Xenopoulos, N.P. and Applegate, R.J. The effect of vagal stimulation on left ventricular systolic and diastolic performance. </w:t>
      </w:r>
      <w:r w:rsidRPr="00371355">
        <w:rPr>
          <w:i/>
        </w:rPr>
        <w:t>American Journal of Physiology-Heart and Circulatory Physiology</w:t>
      </w:r>
      <w:r w:rsidRPr="00371355">
        <w:t xml:space="preserve"> 1994;35(6):H2167.</w:t>
      </w:r>
    </w:p>
    <w:p w14:paraId="266B21D5" w14:textId="77777777" w:rsidR="00371355" w:rsidRPr="00371355" w:rsidRDefault="00371355" w:rsidP="004F0385">
      <w:pPr>
        <w:pStyle w:val="EndNoteBibliography"/>
        <w:spacing w:before="240" w:after="0"/>
      </w:pPr>
      <w:r w:rsidRPr="00371355">
        <w:t>Xie, S.</w:t>
      </w:r>
      <w:r w:rsidRPr="00371355">
        <w:rPr>
          <w:i/>
        </w:rPr>
        <w:t>, et al.</w:t>
      </w:r>
      <w:r w:rsidRPr="00371355">
        <w:t xml:space="preserve"> A model of human microvascular exchange. </w:t>
      </w:r>
      <w:r w:rsidRPr="00371355">
        <w:rPr>
          <w:i/>
        </w:rPr>
        <w:t>Microvascular research</w:t>
      </w:r>
      <w:r w:rsidRPr="00371355">
        <w:t xml:space="preserve"> 1995;49(2):141-162.</w:t>
      </w:r>
    </w:p>
    <w:p w14:paraId="7A8AE682" w14:textId="77777777" w:rsidR="00371355" w:rsidRPr="00371355" w:rsidRDefault="00371355" w:rsidP="004F0385">
      <w:pPr>
        <w:pStyle w:val="EndNoteBibliography"/>
        <w:spacing w:before="240" w:after="0"/>
      </w:pPr>
      <w:r w:rsidRPr="00371355">
        <w:t>Yandle, T.G.</w:t>
      </w:r>
      <w:r w:rsidRPr="00371355">
        <w:rPr>
          <w:i/>
        </w:rPr>
        <w:t>, et al.</w:t>
      </w:r>
      <w:r w:rsidRPr="00371355">
        <w:t xml:space="preserve"> Metabolic clearance rate and plasma half life of alpha-human atrial natriuretic peptide in man. </w:t>
      </w:r>
      <w:r w:rsidRPr="00371355">
        <w:rPr>
          <w:i/>
        </w:rPr>
        <w:t>Life Sci</w:t>
      </w:r>
      <w:r w:rsidRPr="00371355">
        <w:t xml:space="preserve"> 1986;38(20):1827-1833.</w:t>
      </w:r>
    </w:p>
    <w:p w14:paraId="23EEDF62" w14:textId="77777777" w:rsidR="00371355" w:rsidRPr="00371355" w:rsidRDefault="00371355" w:rsidP="004F0385">
      <w:pPr>
        <w:pStyle w:val="EndNoteBibliography"/>
        <w:spacing w:before="240"/>
      </w:pPr>
      <w:r w:rsidRPr="00371355">
        <w:t xml:space="preserve">Young, D.B., Pan, Y. and Guyton, A.C. Control of extracellular sodium concentration by antidiuretic hormone-thirst feedback mechanism. </w:t>
      </w:r>
      <w:r w:rsidRPr="00371355">
        <w:rPr>
          <w:i/>
        </w:rPr>
        <w:t>Am J Physiol</w:t>
      </w:r>
      <w:r w:rsidRPr="00371355">
        <w:t xml:space="preserve"> 1977;232(5).</w:t>
      </w:r>
    </w:p>
    <w:p w14:paraId="26AB3890" w14:textId="550D6377" w:rsidR="004166ED" w:rsidRPr="006B0C48" w:rsidRDefault="00F71B55" w:rsidP="004F0385">
      <w:pPr>
        <w:spacing w:before="240"/>
        <w:rPr>
          <w:rFonts w:ascii="Times New Roman" w:hAnsi="Times New Roman" w:cs="Times New Roman"/>
          <w:lang w:val="sk-SK"/>
        </w:rPr>
      </w:pPr>
      <w:r>
        <w:rPr>
          <w:rFonts w:ascii="Times New Roman" w:hAnsi="Times New Roman" w:cs="Times New Roman"/>
        </w:rPr>
        <w:fldChar w:fldCharType="end"/>
      </w:r>
    </w:p>
    <w:sectPr w:rsidR="004166ED" w:rsidRPr="006B0C48" w:rsidSect="007978CB">
      <w:footerReference w:type="even" r:id="rId218"/>
      <w:footerReference w:type="default" r:id="rId219"/>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1713A6" w14:textId="77777777" w:rsidR="00F46617" w:rsidRDefault="00F46617">
      <w:pPr>
        <w:spacing w:after="0" w:line="240" w:lineRule="auto"/>
      </w:pPr>
      <w:r>
        <w:separator/>
      </w:r>
    </w:p>
  </w:endnote>
  <w:endnote w:type="continuationSeparator" w:id="0">
    <w:p w14:paraId="18390D1D" w14:textId="77777777" w:rsidR="00F46617" w:rsidRDefault="00F46617">
      <w:pPr>
        <w:spacing w:after="0" w:line="240" w:lineRule="auto"/>
      </w:pPr>
      <w:r>
        <w:continuationSeparator/>
      </w:r>
    </w:p>
  </w:endnote>
  <w:endnote w:type="continuationNotice" w:id="1">
    <w:p w14:paraId="4F426C10" w14:textId="77777777" w:rsidR="00F46617" w:rsidRDefault="00F466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5E4E25" w:rsidRDefault="005E4E25" w:rsidP="007978CB">
        <w:pPr>
          <w:pStyle w:val="Zpat"/>
        </w:pPr>
        <w:r>
          <w:fldChar w:fldCharType="begin"/>
        </w:r>
        <w:r>
          <w:instrText>PAGE   \* MERGEFORMAT</w:instrText>
        </w:r>
        <w:r>
          <w:fldChar w:fldCharType="separate"/>
        </w:r>
        <w:r w:rsidR="002F195A" w:rsidRPr="002F195A">
          <w:rPr>
            <w:noProof/>
            <w:lang w:val="cs-CZ"/>
          </w:rPr>
          <w:t>94</w:t>
        </w:r>
        <w:r>
          <w:fldChar w:fldCharType="end"/>
        </w:r>
      </w:p>
    </w:sdtContent>
  </w:sdt>
  <w:p w14:paraId="25997975" w14:textId="77777777" w:rsidR="005E4E25" w:rsidRDefault="005E4E25">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5E4E25" w:rsidRDefault="005E4E25" w:rsidP="007978CB">
        <w:pPr>
          <w:pStyle w:val="Zpat"/>
          <w:jc w:val="left"/>
        </w:pPr>
        <w:r>
          <w:fldChar w:fldCharType="begin"/>
        </w:r>
        <w:r>
          <w:instrText xml:space="preserve"> PAGE   \* MERGEFORMAT </w:instrText>
        </w:r>
        <w:r>
          <w:fldChar w:fldCharType="separate"/>
        </w:r>
        <w:r w:rsidR="002F195A">
          <w:rPr>
            <w:noProof/>
          </w:rPr>
          <w:t>93</w:t>
        </w:r>
        <w:r>
          <w:rPr>
            <w:noProof/>
          </w:rPr>
          <w:fldChar w:fldCharType="end"/>
        </w:r>
      </w:p>
    </w:sdtContent>
  </w:sdt>
  <w:p w14:paraId="2876CAB2" w14:textId="77777777" w:rsidR="005E4E25" w:rsidRDefault="005E4E2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E3A416" w14:textId="77777777" w:rsidR="00F46617" w:rsidRDefault="00F46617">
      <w:pPr>
        <w:spacing w:after="0" w:line="240" w:lineRule="auto"/>
      </w:pPr>
      <w:r>
        <w:separator/>
      </w:r>
    </w:p>
  </w:footnote>
  <w:footnote w:type="continuationSeparator" w:id="0">
    <w:p w14:paraId="327D24DC" w14:textId="77777777" w:rsidR="00F46617" w:rsidRDefault="00F46617">
      <w:pPr>
        <w:spacing w:after="0" w:line="240" w:lineRule="auto"/>
      </w:pPr>
      <w:r>
        <w:continuationSeparator/>
      </w:r>
    </w:p>
  </w:footnote>
  <w:footnote w:type="continuationNotice" w:id="1">
    <w:p w14:paraId="2BD83972" w14:textId="77777777" w:rsidR="00F46617" w:rsidRDefault="00F46617">
      <w:pPr>
        <w:spacing w:after="0" w:line="240" w:lineRule="auto"/>
      </w:pPr>
    </w:p>
  </w:footnote>
  <w:footnote w:id="2">
    <w:p w14:paraId="75A8DD2B" w14:textId="0C842E3C" w:rsidR="005E4E25" w:rsidRDefault="005E4E25">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83" type="#_x0000_t75" style="width:14pt;height:6.65pt;visibility:visible" o:bullet="t">
        <v:imagedata r:id="rId1" o:title="OsmoticPorts"/>
      </v:shape>
    </w:pict>
  </w:numPicBullet>
  <w:numPicBullet w:numPicBulletId="1">
    <w:pict>
      <v:shape id="_x0000_i1284" type="#_x0000_t75" style="width:14pt;height:6.65pt;visibility:visible" o:bullet="t">
        <v:imagedata r:id="rId2" o:title="ThermalPorts"/>
      </v:shape>
    </w:pict>
  </w:numPicBullet>
  <w:numPicBullet w:numPicBulletId="2">
    <w:pict>
      <v:shape id="_x0000_i1285" type="#_x0000_t75" style="width:17.35pt;height:8.65pt;visibility:visible" o:bullet="t">
        <v:imagedata r:id="rId3" o:title="HydraulicPorts"/>
      </v:shape>
    </w:pict>
  </w:numPicBullet>
  <w:numPicBullet w:numPicBulletId="3">
    <w:pict>
      <v:shape id="_x0000_i1286" type="#_x0000_t75" style="width:14pt;height:6.6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E3EA3092"/>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27"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8"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7"/>
  </w:num>
  <w:num w:numId="9">
    <w:abstractNumId w:val="21"/>
  </w:num>
  <w:num w:numId="10">
    <w:abstractNumId w:val="19"/>
  </w:num>
  <w:num w:numId="11">
    <w:abstractNumId w:val="22"/>
  </w:num>
  <w:num w:numId="12">
    <w:abstractNumId w:val="30"/>
  </w:num>
  <w:num w:numId="13">
    <w:abstractNumId w:val="25"/>
  </w:num>
  <w:num w:numId="14">
    <w:abstractNumId w:val="28"/>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9"/>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 w:numId="31">
    <w:abstractNumId w:val="26"/>
  </w:num>
  <w:num w:numId="32">
    <w:abstractNumId w:val="9"/>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33A"/>
    <w:rsid w:val="0001187F"/>
    <w:rsid w:val="0001204F"/>
    <w:rsid w:val="00012585"/>
    <w:rsid w:val="00012EDC"/>
    <w:rsid w:val="00013A17"/>
    <w:rsid w:val="00014676"/>
    <w:rsid w:val="000148A2"/>
    <w:rsid w:val="00017466"/>
    <w:rsid w:val="00020207"/>
    <w:rsid w:val="00020B0E"/>
    <w:rsid w:val="00021D5F"/>
    <w:rsid w:val="00024011"/>
    <w:rsid w:val="0002618B"/>
    <w:rsid w:val="00026872"/>
    <w:rsid w:val="0003089E"/>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26FF"/>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E6AAF"/>
    <w:rsid w:val="001F1448"/>
    <w:rsid w:val="001F30A7"/>
    <w:rsid w:val="001F3917"/>
    <w:rsid w:val="001F4105"/>
    <w:rsid w:val="001F4EA9"/>
    <w:rsid w:val="001F558E"/>
    <w:rsid w:val="001F6B45"/>
    <w:rsid w:val="001F7203"/>
    <w:rsid w:val="001F754F"/>
    <w:rsid w:val="00200199"/>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060F"/>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95A"/>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7044C"/>
    <w:rsid w:val="00370F3B"/>
    <w:rsid w:val="00371355"/>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4E25"/>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6920"/>
    <w:rsid w:val="006A7D9F"/>
    <w:rsid w:val="006A7E86"/>
    <w:rsid w:val="006B0C48"/>
    <w:rsid w:val="006B189C"/>
    <w:rsid w:val="006B4FF1"/>
    <w:rsid w:val="006B5221"/>
    <w:rsid w:val="006B5C4B"/>
    <w:rsid w:val="006B77E8"/>
    <w:rsid w:val="006B7FBB"/>
    <w:rsid w:val="006C2F68"/>
    <w:rsid w:val="006C7918"/>
    <w:rsid w:val="006D2E76"/>
    <w:rsid w:val="006D3D39"/>
    <w:rsid w:val="006D4593"/>
    <w:rsid w:val="006D5ECB"/>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57A"/>
    <w:rsid w:val="006F7E9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609E"/>
    <w:rsid w:val="007966C9"/>
    <w:rsid w:val="0079721A"/>
    <w:rsid w:val="007978CB"/>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70888"/>
    <w:rsid w:val="00871565"/>
    <w:rsid w:val="0087281D"/>
    <w:rsid w:val="0087298B"/>
    <w:rsid w:val="00873688"/>
    <w:rsid w:val="0087414C"/>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F3E"/>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B08C6"/>
    <w:rsid w:val="009B1FEC"/>
    <w:rsid w:val="009B2367"/>
    <w:rsid w:val="009B2C99"/>
    <w:rsid w:val="009B32A9"/>
    <w:rsid w:val="009B3A4A"/>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FC0"/>
    <w:rsid w:val="009E514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2C8E"/>
    <w:rsid w:val="00C13D28"/>
    <w:rsid w:val="00C15F80"/>
    <w:rsid w:val="00C1601F"/>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5BBA"/>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B32"/>
    <w:rsid w:val="00CA568F"/>
    <w:rsid w:val="00CA56D9"/>
    <w:rsid w:val="00CA5E11"/>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A83"/>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21"/>
    <w:rsid w:val="00DD7658"/>
    <w:rsid w:val="00DD7FD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9B0"/>
    <w:rsid w:val="00EE6002"/>
    <w:rsid w:val="00EE686E"/>
    <w:rsid w:val="00EE6D97"/>
    <w:rsid w:val="00EE70A8"/>
    <w:rsid w:val="00EE7BD4"/>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617"/>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19FB"/>
    <w:rsid w:val="00F6470F"/>
    <w:rsid w:val="00F64F9B"/>
    <w:rsid w:val="00F65463"/>
    <w:rsid w:val="00F67157"/>
    <w:rsid w:val="00F71B55"/>
    <w:rsid w:val="00F7254D"/>
    <w:rsid w:val="00F72CA9"/>
    <w:rsid w:val="00F74CD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autoRedefine/>
    <w:unhideWhenUsed/>
    <w:qFormat/>
    <w:rsid w:val="004F0385"/>
    <w:pPr>
      <w:keepNext/>
      <w:keepLines/>
      <w:numPr>
        <w:ilvl w:val="1"/>
        <w:numId w:val="4"/>
      </w:numPr>
      <w:spacing w:before="360" w:after="0"/>
      <w:jc w:val="both"/>
      <w:outlineLvl w:val="1"/>
    </w:pPr>
    <w:rPr>
      <w:rFonts w:ascii="Times New Roman" w:eastAsiaTheme="majorEastAsia" w:hAnsi="Times New Roman" w:cs="Times New Roman"/>
      <w:b/>
      <w:bCs/>
      <w:smallCaps/>
      <w:color w:val="5B9BD5" w:themeColor="accen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4F0385"/>
    <w:rPr>
      <w:rFonts w:ascii="Times New Roman" w:eastAsiaTheme="majorEastAsia" w:hAnsi="Times New Roman" w:cs="Times New Roman"/>
      <w:b/>
      <w:bCs/>
      <w:smallCaps/>
      <w:color w:val="5B9BD5" w:themeColor="accen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3.png"/><Relationship Id="rId21" Type="http://schemas.openxmlformats.org/officeDocument/2006/relationships/hyperlink" Target="http://www.physiome.cz/atlas/" TargetMode="External"/><Relationship Id="rId42" Type="http://schemas.openxmlformats.org/officeDocument/2006/relationships/hyperlink" Target="https://en.wikipedia.org/wiki/Instance_(computer_science)" TargetMode="External"/><Relationship Id="rId63" Type="http://schemas.openxmlformats.org/officeDocument/2006/relationships/image" Target="media/image19.png"/><Relationship Id="rId84" Type="http://schemas.openxmlformats.org/officeDocument/2006/relationships/hyperlink" Target="https://en.wikipedia.org/wiki/Activity_coefficient" TargetMode="External"/><Relationship Id="rId138" Type="http://schemas.openxmlformats.org/officeDocument/2006/relationships/image" Target="media/image57.png"/><Relationship Id="rId159" Type="http://schemas.openxmlformats.org/officeDocument/2006/relationships/image" Target="media/image77.png"/><Relationship Id="rId170" Type="http://schemas.openxmlformats.org/officeDocument/2006/relationships/image" Target="media/image87.png"/><Relationship Id="rId191" Type="http://schemas.openxmlformats.org/officeDocument/2006/relationships/image" Target="media/image107.png"/><Relationship Id="rId205" Type="http://schemas.openxmlformats.org/officeDocument/2006/relationships/hyperlink" Target="http://www.physiomodel.org/" TargetMode="External"/><Relationship Id="rId107" Type="http://schemas.openxmlformats.org/officeDocument/2006/relationships/image" Target="media/image33.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3ds.com/products-services/catia/products/dymola/latest-release/" TargetMode="External"/><Relationship Id="rId53" Type="http://schemas.openxmlformats.org/officeDocument/2006/relationships/image" Target="media/image12.png"/><Relationship Id="rId74" Type="http://schemas.openxmlformats.org/officeDocument/2006/relationships/oleObject" Target="embeddings/oleObject7.bin"/><Relationship Id="rId128" Type="http://schemas.openxmlformats.org/officeDocument/2006/relationships/image" Target="media/image47.png"/><Relationship Id="rId149" Type="http://schemas.openxmlformats.org/officeDocument/2006/relationships/image" Target="media/image68.png"/><Relationship Id="rId5" Type="http://schemas.openxmlformats.org/officeDocument/2006/relationships/webSettings" Target="webSettings.xml"/><Relationship Id="rId95" Type="http://schemas.openxmlformats.org/officeDocument/2006/relationships/hyperlink" Target="https://en.wikipedia.org/wiki/Equilibrium_constant" TargetMode="External"/><Relationship Id="rId160" Type="http://schemas.openxmlformats.org/officeDocument/2006/relationships/image" Target="media/image78.png"/><Relationship Id="rId181" Type="http://schemas.openxmlformats.org/officeDocument/2006/relationships/image" Target="media/image98.png"/><Relationship Id="rId216" Type="http://schemas.openxmlformats.org/officeDocument/2006/relationships/hyperlink" Target="https://github.com/MarekMatejak/Chemical/releases" TargetMode="External"/><Relationship Id="rId22" Type="http://schemas.openxmlformats.org/officeDocument/2006/relationships/hyperlink" Target="https://en.wikipedia.org/wiki/Kirchhoff%27s_circuit_laws" TargetMode="External"/><Relationship Id="rId43" Type="http://schemas.openxmlformats.org/officeDocument/2006/relationships/hyperlink" Target="https://en.wikipedia.org/wiki/Encapsulation_(object-oriented_programming)" TargetMode="External"/><Relationship Id="rId64" Type="http://schemas.openxmlformats.org/officeDocument/2006/relationships/image" Target="media/image20.png"/><Relationship Id="rId118" Type="http://schemas.openxmlformats.org/officeDocument/2006/relationships/image" Target="media/image44.png"/><Relationship Id="rId139" Type="http://schemas.openxmlformats.org/officeDocument/2006/relationships/image" Target="media/image58.png"/><Relationship Id="rId85" Type="http://schemas.openxmlformats.org/officeDocument/2006/relationships/hyperlink" Target="https://en.wikipedia.org/wiki/Electrochemical_potential" TargetMode="External"/><Relationship Id="rId150" Type="http://schemas.openxmlformats.org/officeDocument/2006/relationships/image" Target="media/image69.png"/><Relationship Id="rId171" Type="http://schemas.openxmlformats.org/officeDocument/2006/relationships/image" Target="media/image88.png"/><Relationship Id="rId192" Type="http://schemas.openxmlformats.org/officeDocument/2006/relationships/image" Target="media/image108.png"/><Relationship Id="rId206" Type="http://schemas.openxmlformats.org/officeDocument/2006/relationships/hyperlink" Target="https://www.modelica.org/"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s://openmodelica.org/" TargetMode="External"/><Relationship Id="rId108" Type="http://schemas.openxmlformats.org/officeDocument/2006/relationships/image" Target="media/image34.png"/><Relationship Id="rId129" Type="http://schemas.openxmlformats.org/officeDocument/2006/relationships/image" Target="media/image48.png"/><Relationship Id="rId54" Type="http://schemas.openxmlformats.org/officeDocument/2006/relationships/oleObject" Target="embeddings/oleObject1.bin"/><Relationship Id="rId75" Type="http://schemas.openxmlformats.org/officeDocument/2006/relationships/hyperlink" Target="https://en.wikipedia.org/wiki/Steady_state" TargetMode="External"/><Relationship Id="rId96" Type="http://schemas.openxmlformats.org/officeDocument/2006/relationships/hyperlink" Target="https://en.wikipedia.org/wiki/Detailed_balance" TargetMode="External"/><Relationship Id="rId140" Type="http://schemas.openxmlformats.org/officeDocument/2006/relationships/image" Target="media/image59.png"/><Relationship Id="rId161" Type="http://schemas.openxmlformats.org/officeDocument/2006/relationships/image" Target="media/image79.png"/><Relationship Id="rId182" Type="http://schemas.openxmlformats.org/officeDocument/2006/relationships/image" Target="media/image99.png"/><Relationship Id="rId217" Type="http://schemas.openxmlformats.org/officeDocument/2006/relationships/hyperlink" Target="https://openmodelica.org/" TargetMode="External"/><Relationship Id="rId6" Type="http://schemas.openxmlformats.org/officeDocument/2006/relationships/footnotes" Target="footnotes.xml"/><Relationship Id="rId23" Type="http://schemas.openxmlformats.org/officeDocument/2006/relationships/hyperlink" Target="https://en.wikipedia.org/wiki/International_System_of_Units" TargetMode="External"/><Relationship Id="rId119" Type="http://schemas.openxmlformats.org/officeDocument/2006/relationships/image" Target="media/image45.png"/><Relationship Id="rId44" Type="http://schemas.openxmlformats.org/officeDocument/2006/relationships/hyperlink" Target="https://www.ida.liu.se/labs/pelab/modelica/OpenModelica/OpenModelicaDevelopersCourse/resources/slides/4-OMC%20Compiler-overview-slides.pdf" TargetMode="External"/><Relationship Id="rId65" Type="http://schemas.openxmlformats.org/officeDocument/2006/relationships/oleObject" Target="embeddings/oleObject4.bin"/><Relationship Id="rId86" Type="http://schemas.openxmlformats.org/officeDocument/2006/relationships/image" Target="media/image28.png"/><Relationship Id="rId130" Type="http://schemas.openxmlformats.org/officeDocument/2006/relationships/image" Target="media/image49.png"/><Relationship Id="rId151" Type="http://schemas.openxmlformats.org/officeDocument/2006/relationships/image" Target="media/image70.png"/><Relationship Id="rId172" Type="http://schemas.openxmlformats.org/officeDocument/2006/relationships/image" Target="media/image89.png"/><Relationship Id="rId193" Type="http://schemas.openxmlformats.org/officeDocument/2006/relationships/image" Target="media/image109.png"/><Relationship Id="rId207" Type="http://schemas.openxmlformats.org/officeDocument/2006/relationships/hyperlink" Target="https://www.modelica.org/association"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5.png"/><Relationship Id="rId34" Type="http://schemas.openxmlformats.org/officeDocument/2006/relationships/hyperlink" Target="https://github.com/MarekMatejak/Chemical" TargetMode="External"/><Relationship Id="rId55" Type="http://schemas.openxmlformats.org/officeDocument/2006/relationships/image" Target="media/image13.png"/><Relationship Id="rId76" Type="http://schemas.openxmlformats.org/officeDocument/2006/relationships/hyperlink" Target="http://www.physiolibrary.org/" TargetMode="External"/><Relationship Id="rId97" Type="http://schemas.openxmlformats.org/officeDocument/2006/relationships/hyperlink" Target="http://www.update.uu.se/~jolkkonen/pdf/CRC_TD.pdf" TargetMode="External"/><Relationship Id="rId120" Type="http://schemas.openxmlformats.org/officeDocument/2006/relationships/image" Target="media/image46.png"/><Relationship Id="rId141" Type="http://schemas.openxmlformats.org/officeDocument/2006/relationships/image" Target="media/image60.png"/><Relationship Id="rId7" Type="http://schemas.openxmlformats.org/officeDocument/2006/relationships/endnotes" Target="endnotes.xml"/><Relationship Id="rId162" Type="http://schemas.openxmlformats.org/officeDocument/2006/relationships/image" Target="media/image80.png"/><Relationship Id="rId183" Type="http://schemas.openxmlformats.org/officeDocument/2006/relationships/image" Target="media/image100.png"/><Relationship Id="rId218" Type="http://schemas.openxmlformats.org/officeDocument/2006/relationships/footer" Target="footer1.xml"/><Relationship Id="rId24" Type="http://schemas.openxmlformats.org/officeDocument/2006/relationships/hyperlink" Target="http://www.iupac.org/" TargetMode="External"/><Relationship Id="rId45" Type="http://schemas.openxmlformats.org/officeDocument/2006/relationships/hyperlink" Target="https://cs.wikipedia.org/wiki/C%2B%2B" TargetMode="External"/><Relationship Id="rId66" Type="http://schemas.openxmlformats.org/officeDocument/2006/relationships/image" Target="media/image21.png"/><Relationship Id="rId87" Type="http://schemas.openxmlformats.org/officeDocument/2006/relationships/image" Target="media/image29.png"/><Relationship Id="rId110" Type="http://schemas.openxmlformats.org/officeDocument/2006/relationships/image" Target="media/image36.png"/><Relationship Id="rId131" Type="http://schemas.openxmlformats.org/officeDocument/2006/relationships/image" Target="media/image50.png"/><Relationship Id="rId152" Type="http://schemas.openxmlformats.org/officeDocument/2006/relationships/image" Target="media/image71.png"/><Relationship Id="rId173" Type="http://schemas.openxmlformats.org/officeDocument/2006/relationships/image" Target="media/image90.png"/><Relationship Id="rId194" Type="http://schemas.openxmlformats.org/officeDocument/2006/relationships/image" Target="media/image110.png"/><Relationship Id="rId208" Type="http://schemas.openxmlformats.org/officeDocument/2006/relationships/hyperlink" Target="http://hummod.org/" TargetMode="External"/><Relationship Id="rId14" Type="http://schemas.openxmlformats.org/officeDocument/2006/relationships/hyperlink" Target="http://hummod.org/" TargetMode="External"/><Relationship Id="rId35" Type="http://schemas.openxmlformats.org/officeDocument/2006/relationships/hyperlink" Target="https://github.com/MarekMatejak/Physiolibrary" TargetMode="External"/><Relationship Id="rId56" Type="http://schemas.openxmlformats.org/officeDocument/2006/relationships/image" Target="media/image14.png"/><Relationship Id="rId77" Type="http://schemas.openxmlformats.org/officeDocument/2006/relationships/hyperlink" Target="https://www.modelica.org/libraries" TargetMode="External"/><Relationship Id="rId100" Type="http://schemas.openxmlformats.org/officeDocument/2006/relationships/hyperlink" Target="http://siggaard-andersen.dk/OsaTextbook.htm" TargetMode="External"/><Relationship Id="rId8" Type="http://schemas.openxmlformats.org/officeDocument/2006/relationships/image" Target="media/image5.jpeg"/><Relationship Id="rId51" Type="http://schemas.openxmlformats.org/officeDocument/2006/relationships/image" Target="media/image10.png"/><Relationship Id="rId72" Type="http://schemas.openxmlformats.org/officeDocument/2006/relationships/oleObject" Target="embeddings/oleObject6.bin"/><Relationship Id="rId93" Type="http://schemas.openxmlformats.org/officeDocument/2006/relationships/hyperlink" Target="https://en.wikipedia.org/wiki/Standard_enthalpy_of_formation" TargetMode="External"/><Relationship Id="rId98" Type="http://schemas.openxmlformats.org/officeDocument/2006/relationships/image" Target="media/image31.png"/><Relationship Id="rId121" Type="http://schemas.openxmlformats.org/officeDocument/2006/relationships/hyperlink" Target="https://en.wikipedia.org/wiki/Domain_of_a_function" TargetMode="External"/><Relationship Id="rId142" Type="http://schemas.openxmlformats.org/officeDocument/2006/relationships/image" Target="media/image61.png"/><Relationship Id="rId163" Type="http://schemas.openxmlformats.org/officeDocument/2006/relationships/image" Target="media/image81.png"/><Relationship Id="rId184" Type="http://schemas.openxmlformats.org/officeDocument/2006/relationships/image" Target="media/image101.png"/><Relationship Id="rId189" Type="http://schemas.openxmlformats.org/officeDocument/2006/relationships/image" Target="media/image105.png"/><Relationship Id="rId219" Type="http://schemas.openxmlformats.org/officeDocument/2006/relationships/footer" Target="footer2.xml"/><Relationship Id="rId3" Type="http://schemas.openxmlformats.org/officeDocument/2006/relationships/styles" Target="styles.xml"/><Relationship Id="rId214" Type="http://schemas.openxmlformats.org/officeDocument/2006/relationships/hyperlink" Target="http://hummod.org/" TargetMode="External"/><Relationship Id="rId25" Type="http://schemas.openxmlformats.org/officeDocument/2006/relationships/hyperlink" Target="https://en.wikipedia.org/wiki/Standard_conditions_for_temperature_and_pressure" TargetMode="External"/><Relationship Id="rId46" Type="http://schemas.openxmlformats.org/officeDocument/2006/relationships/hyperlink" Target="http://hummod.org/" TargetMode="External"/><Relationship Id="rId67" Type="http://schemas.openxmlformats.org/officeDocument/2006/relationships/oleObject" Target="embeddings/oleObject5.bin"/><Relationship Id="rId116" Type="http://schemas.openxmlformats.org/officeDocument/2006/relationships/image" Target="media/image42.png"/><Relationship Id="rId137" Type="http://schemas.openxmlformats.org/officeDocument/2006/relationships/image" Target="media/image56.png"/><Relationship Id="rId158" Type="http://schemas.openxmlformats.org/officeDocument/2006/relationships/image" Target="media/image76.png"/><Relationship Id="rId20" Type="http://schemas.openxmlformats.org/officeDocument/2006/relationships/hyperlink" Target="http://hummod.org/" TargetMode="External"/><Relationship Id="rId41" Type="http://schemas.openxmlformats.org/officeDocument/2006/relationships/hyperlink" Target="https://en.wikipedia.org/wiki/Object_(computer_science)" TargetMode="External"/><Relationship Id="rId62" Type="http://schemas.openxmlformats.org/officeDocument/2006/relationships/image" Target="media/image18.png"/><Relationship Id="rId83" Type="http://schemas.openxmlformats.org/officeDocument/2006/relationships/hyperlink" Target="https://en.wikipedia.org/wiki/Molality" TargetMode="External"/><Relationship Id="rId88" Type="http://schemas.openxmlformats.org/officeDocument/2006/relationships/hyperlink" Target="https://en.wikipedia.org/wiki/Osmosis" TargetMode="External"/><Relationship Id="rId111" Type="http://schemas.openxmlformats.org/officeDocument/2006/relationships/image" Target="media/image37.png"/><Relationship Id="rId132" Type="http://schemas.openxmlformats.org/officeDocument/2006/relationships/image" Target="media/image51.png"/><Relationship Id="rId153" Type="http://schemas.openxmlformats.org/officeDocument/2006/relationships/image" Target="media/image72.png"/><Relationship Id="rId174" Type="http://schemas.openxmlformats.org/officeDocument/2006/relationships/image" Target="media/image91.png"/><Relationship Id="rId179" Type="http://schemas.openxmlformats.org/officeDocument/2006/relationships/image" Target="media/image96.png"/><Relationship Id="rId195" Type="http://schemas.openxmlformats.org/officeDocument/2006/relationships/image" Target="media/image111.png"/><Relationship Id="rId209" Type="http://schemas.openxmlformats.org/officeDocument/2006/relationships/hyperlink" Target="http://www.physiolibrary.org/" TargetMode="External"/><Relationship Id="rId190" Type="http://schemas.openxmlformats.org/officeDocument/2006/relationships/image" Target="media/image106.png"/><Relationship Id="rId204" Type="http://schemas.openxmlformats.org/officeDocument/2006/relationships/hyperlink" Target="https://github.com/MarekMatejak/Physiolibrary/issues" TargetMode="External"/><Relationship Id="rId220" Type="http://schemas.openxmlformats.org/officeDocument/2006/relationships/fontTable" Target="fontTable.xml"/><Relationship Id="rId15" Type="http://schemas.openxmlformats.org/officeDocument/2006/relationships/hyperlink" Target="http://www.physiome.org/" TargetMode="External"/><Relationship Id="rId36" Type="http://schemas.openxmlformats.org/officeDocument/2006/relationships/hyperlink" Target="https://github.com/physiology/Physiomodel" TargetMode="External"/><Relationship Id="rId57" Type="http://schemas.openxmlformats.org/officeDocument/2006/relationships/image" Target="media/image15.png"/><Relationship Id="rId106" Type="http://schemas.openxmlformats.org/officeDocument/2006/relationships/image" Target="media/image32.png"/><Relationship Id="rId127" Type="http://schemas.openxmlformats.org/officeDocument/2006/relationships/hyperlink" Target="https://en.wikipedia.org/wiki/Norm_(mathematics)"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www.modelica.org" TargetMode="External"/><Relationship Id="rId52" Type="http://schemas.openxmlformats.org/officeDocument/2006/relationships/image" Target="media/image11.png"/><Relationship Id="rId73" Type="http://schemas.openxmlformats.org/officeDocument/2006/relationships/image" Target="media/image26.png"/><Relationship Id="rId78" Type="http://schemas.openxmlformats.org/officeDocument/2006/relationships/hyperlink" Target="http://www.physiomodel.org/" TargetMode="External"/><Relationship Id="rId94" Type="http://schemas.openxmlformats.org/officeDocument/2006/relationships/hyperlink" Target="https://en.wikipedia.org/wiki/Gibbs_free_energy"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en.wikipedia.org/wiki/Image_(mathematics)" TargetMode="External"/><Relationship Id="rId143" Type="http://schemas.openxmlformats.org/officeDocument/2006/relationships/image" Target="media/image62.png"/><Relationship Id="rId148" Type="http://schemas.openxmlformats.org/officeDocument/2006/relationships/image" Target="media/image67.png"/><Relationship Id="rId164" Type="http://schemas.openxmlformats.org/officeDocument/2006/relationships/image" Target="media/image82.png"/><Relationship Id="rId169" Type="http://schemas.openxmlformats.org/officeDocument/2006/relationships/image" Target="media/image86.png"/><Relationship Id="rId185" Type="http://schemas.openxmlformats.org/officeDocument/2006/relationships/image" Target="media/image102.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7.png"/><Relationship Id="rId210" Type="http://schemas.openxmlformats.org/officeDocument/2006/relationships/hyperlink" Target="https://github.com/MarekMatejak/Chemical/releases" TargetMode="External"/><Relationship Id="rId215" Type="http://schemas.openxmlformats.org/officeDocument/2006/relationships/hyperlink" Target="http://www.physiolibrary.org/" TargetMode="External"/><Relationship Id="rId26" Type="http://schemas.openxmlformats.org/officeDocument/2006/relationships/hyperlink" Target="http://webbook.nist.gov/chemistry/" TargetMode="External"/><Relationship Id="rId47" Type="http://schemas.openxmlformats.org/officeDocument/2006/relationships/image" Target="media/image6.png"/><Relationship Id="rId68" Type="http://schemas.openxmlformats.org/officeDocument/2006/relationships/image" Target="media/image22.png"/><Relationship Id="rId89" Type="http://schemas.openxmlformats.org/officeDocument/2006/relationships/hyperlink" Target="https://en.wikipedia.org/wiki/State_of_matter" TargetMode="External"/><Relationship Id="rId112" Type="http://schemas.openxmlformats.org/officeDocument/2006/relationships/image" Target="media/image38.png"/><Relationship Id="rId133" Type="http://schemas.openxmlformats.org/officeDocument/2006/relationships/image" Target="media/image52.png"/><Relationship Id="rId154" Type="http://schemas.openxmlformats.org/officeDocument/2006/relationships/image" Target="media/image73.png"/><Relationship Id="rId175" Type="http://schemas.openxmlformats.org/officeDocument/2006/relationships/image" Target="media/image92.png"/><Relationship Id="rId196" Type="http://schemas.openxmlformats.org/officeDocument/2006/relationships/image" Target="media/image112.png"/><Relationship Id="rId200" Type="http://schemas.openxmlformats.org/officeDocument/2006/relationships/image" Target="media/image116.png"/><Relationship Id="rId16" Type="http://schemas.openxmlformats.org/officeDocument/2006/relationships/hyperlink" Target="http://web.ornl.gov/sci/techresources/Human_Genome/index.shtml" TargetMode="External"/><Relationship Id="rId221" Type="http://schemas.openxmlformats.org/officeDocument/2006/relationships/theme" Target="theme/theme1.xml"/><Relationship Id="rId37" Type="http://schemas.openxmlformats.org/officeDocument/2006/relationships/hyperlink" Target="https://www.modelica.org/documents/ModelicaSpec33.pdf" TargetMode="External"/><Relationship Id="rId58" Type="http://schemas.openxmlformats.org/officeDocument/2006/relationships/oleObject" Target="embeddings/oleObject2.bin"/><Relationship Id="rId79" Type="http://schemas.openxmlformats.org/officeDocument/2006/relationships/image" Target="media/image27.png"/><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Deterministic_system" TargetMode="External"/><Relationship Id="rId144" Type="http://schemas.openxmlformats.org/officeDocument/2006/relationships/image" Target="media/image63.png"/><Relationship Id="rId90" Type="http://schemas.openxmlformats.org/officeDocument/2006/relationships/hyperlink" Target="https://en.wikipedia.org/wiki/Resting_potential" TargetMode="External"/><Relationship Id="rId165" Type="http://schemas.openxmlformats.org/officeDocument/2006/relationships/image" Target="media/image83.png"/><Relationship Id="rId186" Type="http://schemas.openxmlformats.org/officeDocument/2006/relationships/image" Target="media/image103.png"/><Relationship Id="rId211" Type="http://schemas.openxmlformats.org/officeDocument/2006/relationships/hyperlink" Target="https://openmodelica.org/" TargetMode="External"/><Relationship Id="rId27" Type="http://schemas.openxmlformats.org/officeDocument/2006/relationships/hyperlink" Target="http://www.who.int/biologicals/expert_committee/en/" TargetMode="External"/><Relationship Id="rId48" Type="http://schemas.openxmlformats.org/officeDocument/2006/relationships/image" Target="media/image7.png"/><Relationship Id="rId69" Type="http://schemas.openxmlformats.org/officeDocument/2006/relationships/image" Target="media/image23.png"/><Relationship Id="rId113" Type="http://schemas.openxmlformats.org/officeDocument/2006/relationships/image" Target="media/image39.png"/><Relationship Id="rId134" Type="http://schemas.openxmlformats.org/officeDocument/2006/relationships/image" Target="media/image53.png"/><Relationship Id="rId80" Type="http://schemas.openxmlformats.org/officeDocument/2006/relationships/hyperlink" Target="https://en.wikipedia.org/wiki/Amount_of_substance" TargetMode="External"/><Relationship Id="rId155" Type="http://schemas.openxmlformats.org/officeDocument/2006/relationships/hyperlink" Target="https://en.wikipedia.org/wiki/Oncotic_pressure" TargetMode="External"/><Relationship Id="rId176" Type="http://schemas.openxmlformats.org/officeDocument/2006/relationships/image" Target="media/image93.png"/><Relationship Id="rId197" Type="http://schemas.openxmlformats.org/officeDocument/2006/relationships/image" Target="media/image113.png"/><Relationship Id="rId201" Type="http://schemas.openxmlformats.org/officeDocument/2006/relationships/image" Target="media/image117.png"/><Relationship Id="rId17" Type="http://schemas.openxmlformats.org/officeDocument/2006/relationships/hyperlink" Target="http://physiomeproject.org/about/the-virtual-physiological-human" TargetMode="External"/><Relationship Id="rId38" Type="http://schemas.openxmlformats.org/officeDocument/2006/relationships/hyperlink" Target="https://github.com/modelica/Modelica" TargetMode="External"/><Relationship Id="rId59" Type="http://schemas.openxmlformats.org/officeDocument/2006/relationships/image" Target="media/image16.png"/><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omain_of_a_function" TargetMode="External"/><Relationship Id="rId70" Type="http://schemas.openxmlformats.org/officeDocument/2006/relationships/image" Target="media/image24.png"/><Relationship Id="rId91" Type="http://schemas.openxmlformats.org/officeDocument/2006/relationships/image" Target="media/image30.png"/><Relationship Id="rId145" Type="http://schemas.openxmlformats.org/officeDocument/2006/relationships/image" Target="media/image64.png"/><Relationship Id="rId166" Type="http://schemas.openxmlformats.org/officeDocument/2006/relationships/hyperlink" Target="http://www.who.int/biologicals/reference_preparations/en/" TargetMode="External"/><Relationship Id="rId187" Type="http://schemas.openxmlformats.org/officeDocument/2006/relationships/image" Target="media/image104.png"/><Relationship Id="rId1" Type="http://schemas.openxmlformats.org/officeDocument/2006/relationships/customXml" Target="../customXml/item1.xml"/><Relationship Id="rId212" Type="http://schemas.openxmlformats.org/officeDocument/2006/relationships/hyperlink" Target="http://www.physiomodel.org/" TargetMode="External"/><Relationship Id="rId28" Type="http://schemas.openxmlformats.org/officeDocument/2006/relationships/hyperlink" Target="https://en.wikipedia.org/wiki/Closed_system" TargetMode="External"/><Relationship Id="rId49" Type="http://schemas.openxmlformats.org/officeDocument/2006/relationships/image" Target="media/image8.png"/><Relationship Id="rId114" Type="http://schemas.openxmlformats.org/officeDocument/2006/relationships/image" Target="media/image40.png"/><Relationship Id="rId60" Type="http://schemas.openxmlformats.org/officeDocument/2006/relationships/oleObject" Target="embeddings/oleObject3.bin"/><Relationship Id="rId81" Type="http://schemas.openxmlformats.org/officeDocument/2006/relationships/hyperlink" Target="https://en.wikipedia.org/wiki/Mole_fraction" TargetMode="External"/><Relationship Id="rId135" Type="http://schemas.openxmlformats.org/officeDocument/2006/relationships/image" Target="media/image54.png"/><Relationship Id="rId156" Type="http://schemas.openxmlformats.org/officeDocument/2006/relationships/image" Target="media/image74.png"/><Relationship Id="rId177" Type="http://schemas.openxmlformats.org/officeDocument/2006/relationships/image" Target="media/image94.png"/><Relationship Id="rId198" Type="http://schemas.openxmlformats.org/officeDocument/2006/relationships/image" Target="media/image114.png"/><Relationship Id="rId202" Type="http://schemas.openxmlformats.org/officeDocument/2006/relationships/hyperlink" Target="https://en.wikipedia.org/wiki/Hess%27s_law" TargetMode="External"/><Relationship Id="rId18" Type="http://schemas.openxmlformats.org/officeDocument/2006/relationships/hyperlink" Target="http://www.laerdal.com/us/" TargetMode="External"/><Relationship Id="rId39" Type="http://schemas.openxmlformats.org/officeDocument/2006/relationships/hyperlink" Target="https://en.wikipedia.org/wiki/Floating_point" TargetMode="External"/><Relationship Id="rId50" Type="http://schemas.openxmlformats.org/officeDocument/2006/relationships/image" Target="media/image9.png"/><Relationship Id="rId104" Type="http://schemas.openxmlformats.org/officeDocument/2006/relationships/hyperlink" Target="http://www.update.uu.se/~jolkkonen/pdf/CRC_TD.pdf" TargetMode="External"/><Relationship Id="rId125" Type="http://schemas.openxmlformats.org/officeDocument/2006/relationships/hyperlink" Target="https://en.wikipedia.org/wiki/Image_(mathematics)" TargetMode="External"/><Relationship Id="rId146" Type="http://schemas.openxmlformats.org/officeDocument/2006/relationships/image" Target="media/image65.png"/><Relationship Id="rId167" Type="http://schemas.openxmlformats.org/officeDocument/2006/relationships/image" Target="media/image84.png"/><Relationship Id="rId188" Type="http://schemas.openxmlformats.org/officeDocument/2006/relationships/hyperlink" Target="https://en.wikipedia.org/wiki/Ideal_gas_law" TargetMode="External"/><Relationship Id="rId71" Type="http://schemas.openxmlformats.org/officeDocument/2006/relationships/image" Target="media/image25.png"/><Relationship Id="rId92" Type="http://schemas.openxmlformats.org/officeDocument/2006/relationships/hyperlink" Target="https://en.wikipedia.org/wiki/List_of_standard_Gibbs_free_energies_of_formation" TargetMode="External"/><Relationship Id="rId213" Type="http://schemas.openxmlformats.org/officeDocument/2006/relationships/hyperlink" Target="https://www.modelica.org/association" TargetMode="External"/><Relationship Id="rId2" Type="http://schemas.openxmlformats.org/officeDocument/2006/relationships/numbering" Target="numbering.xml"/><Relationship Id="rId29" Type="http://schemas.openxmlformats.org/officeDocument/2006/relationships/hyperlink" Target="https://en.wikipedia.org/wiki/Open_system_(systems_theory)" TargetMode="External"/><Relationship Id="rId40" Type="http://schemas.openxmlformats.org/officeDocument/2006/relationships/hyperlink" Target="https://en.wikipedia.org/wiki/Object-oriented_programming" TargetMode="External"/><Relationship Id="rId115" Type="http://schemas.openxmlformats.org/officeDocument/2006/relationships/image" Target="media/image41.png"/><Relationship Id="rId136" Type="http://schemas.openxmlformats.org/officeDocument/2006/relationships/image" Target="media/image55.png"/><Relationship Id="rId157" Type="http://schemas.openxmlformats.org/officeDocument/2006/relationships/image" Target="media/image75.png"/><Relationship Id="rId178" Type="http://schemas.openxmlformats.org/officeDocument/2006/relationships/image" Target="media/image95.png"/><Relationship Id="rId61" Type="http://schemas.openxmlformats.org/officeDocument/2006/relationships/image" Target="media/image17.png"/><Relationship Id="rId82" Type="http://schemas.openxmlformats.org/officeDocument/2006/relationships/hyperlink" Target="https://en.wikipedia.org/wiki/Molar_concentration" TargetMode="External"/><Relationship Id="rId199" Type="http://schemas.openxmlformats.org/officeDocument/2006/relationships/image" Target="media/image115.png"/><Relationship Id="rId203" Type="http://schemas.openxmlformats.org/officeDocument/2006/relationships/hyperlink" Target="https://en.wikipedia.org/wiki/Detailed_balance" TargetMode="External"/><Relationship Id="rId19" Type="http://schemas.openxmlformats.org/officeDocument/2006/relationships/hyperlink" Target="http://www.caehealthcare.com/patient-simulators/metiman" TargetMode="External"/><Relationship Id="rId30" Type="http://schemas.openxmlformats.org/officeDocument/2006/relationships/hyperlink" Target="https://en.wikipedia.org/wiki/Conservation_law"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hyperlink" Target="https://en.wikipedia.org/wiki/Metric_space" TargetMode="External"/><Relationship Id="rId147" Type="http://schemas.openxmlformats.org/officeDocument/2006/relationships/image" Target="media/image66.png"/><Relationship Id="rId168" Type="http://schemas.openxmlformats.org/officeDocument/2006/relationships/image" Target="media/image85.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B10F0-5694-4B6F-B35C-1CFA61C4B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4</TotalTime>
  <Pages>109</Pages>
  <Words>62627</Words>
  <Characters>356979</Characters>
  <Application>Microsoft Office Word</Application>
  <DocSecurity>0</DocSecurity>
  <Lines>2974</Lines>
  <Paragraphs>83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8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21</cp:revision>
  <cp:lastPrinted>2015-06-09T00:04:00Z</cp:lastPrinted>
  <dcterms:created xsi:type="dcterms:W3CDTF">2015-05-27T05:11:00Z</dcterms:created>
  <dcterms:modified xsi:type="dcterms:W3CDTF">2015-06-09T14:35:00Z</dcterms:modified>
</cp:coreProperties>
</file>